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A3885" w14:textId="6E8A4F43" w:rsidR="00901A59" w:rsidRDefault="00901A59" w:rsidP="00901A59"/>
    <w:p w14:paraId="4B0FBCCB" w14:textId="35CA9089" w:rsidR="00FF41CB" w:rsidRDefault="00FF41CB" w:rsidP="00901A59"/>
    <w:p w14:paraId="3717BAFA" w14:textId="246CCF2E" w:rsidR="00FF41CB" w:rsidRDefault="00FF41CB" w:rsidP="00901A59"/>
    <w:p w14:paraId="7D54E0B0" w14:textId="3C3CBCFE" w:rsidR="00FF41CB" w:rsidRDefault="00FF41CB" w:rsidP="00901A59"/>
    <w:p w14:paraId="012B3C43" w14:textId="72B37D99" w:rsidR="00FF41CB" w:rsidRDefault="00FF41CB" w:rsidP="00901A59"/>
    <w:p w14:paraId="6AE65DAD" w14:textId="22A4AE69" w:rsidR="00FF41CB" w:rsidRDefault="00FF41CB" w:rsidP="00901A59"/>
    <w:p w14:paraId="22C3AFAA" w14:textId="77777777" w:rsidR="00FF41CB" w:rsidRPr="00901A59" w:rsidRDefault="00FF41CB" w:rsidP="00901A59"/>
    <w:p w14:paraId="2C55D540" w14:textId="43C5D362" w:rsidR="00901A59" w:rsidRPr="00901A59" w:rsidRDefault="00B36702" w:rsidP="007F562D">
      <w:pPr>
        <w:pStyle w:val="Title"/>
        <w:jc w:val="center"/>
        <w:rPr>
          <w:b/>
          <w:bCs/>
        </w:rPr>
      </w:pPr>
      <w:r>
        <w:rPr>
          <w:b/>
          <w:bCs/>
        </w:rPr>
        <w:t>Systematic C</w:t>
      </w:r>
      <w:r w:rsidR="007F562D">
        <w:rPr>
          <w:b/>
          <w:bCs/>
        </w:rPr>
        <w:t>o</w:t>
      </w:r>
      <w:r w:rsidR="00B84B9C">
        <w:rPr>
          <w:b/>
          <w:bCs/>
        </w:rPr>
        <w:t>mmunication</w:t>
      </w:r>
      <w:r>
        <w:rPr>
          <w:b/>
          <w:bCs/>
        </w:rPr>
        <w:t xml:space="preserve"> Modelling with Latent Semantic Analysi</w:t>
      </w:r>
      <w:r w:rsidR="00901A59">
        <w:rPr>
          <w:b/>
          <w:bCs/>
        </w:rPr>
        <w:t>s</w:t>
      </w:r>
    </w:p>
    <w:p w14:paraId="297ED4BF" w14:textId="77777777" w:rsidR="00696EC9" w:rsidRDefault="00901A59" w:rsidP="001C0A0F">
      <w:r>
        <w:br w:type="page"/>
      </w:r>
      <w:bookmarkStart w:id="0" w:name="_Toc79217136"/>
    </w:p>
    <w:sdt>
      <w:sdtPr>
        <w:rPr>
          <w:rFonts w:asciiTheme="minorHAnsi" w:eastAsiaTheme="minorHAnsi" w:hAnsiTheme="minorHAnsi" w:cstheme="minorBidi"/>
          <w:color w:val="auto"/>
          <w:sz w:val="22"/>
          <w:szCs w:val="22"/>
          <w:lang w:val="en-GB"/>
        </w:rPr>
        <w:id w:val="11274064"/>
        <w:docPartObj>
          <w:docPartGallery w:val="Table of Contents"/>
          <w:docPartUnique/>
        </w:docPartObj>
      </w:sdtPr>
      <w:sdtEndPr>
        <w:rPr>
          <w:b/>
          <w:bCs/>
          <w:noProof/>
        </w:rPr>
      </w:sdtEndPr>
      <w:sdtContent>
        <w:p w14:paraId="01B467BA" w14:textId="2A5B0185" w:rsidR="00696EC9" w:rsidRDefault="00696EC9">
          <w:pPr>
            <w:pStyle w:val="TOCHeading"/>
          </w:pPr>
          <w:r>
            <w:t>Contents</w:t>
          </w:r>
        </w:p>
        <w:p w14:paraId="1F0BD3FA" w14:textId="52258BA7" w:rsidR="00B15F1A" w:rsidRDefault="00696EC9">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85433956" w:history="1">
            <w:r w:rsidR="00B15F1A" w:rsidRPr="008E0AEA">
              <w:rPr>
                <w:rStyle w:val="Hyperlink"/>
                <w:noProof/>
              </w:rPr>
              <w:t>Abstract:</w:t>
            </w:r>
            <w:r w:rsidR="00B15F1A">
              <w:rPr>
                <w:noProof/>
                <w:webHidden/>
              </w:rPr>
              <w:tab/>
            </w:r>
            <w:r w:rsidR="00B15F1A">
              <w:rPr>
                <w:noProof/>
                <w:webHidden/>
              </w:rPr>
              <w:fldChar w:fldCharType="begin"/>
            </w:r>
            <w:r w:rsidR="00B15F1A">
              <w:rPr>
                <w:noProof/>
                <w:webHidden/>
              </w:rPr>
              <w:instrText xml:space="preserve"> PAGEREF _Toc85433956 \h </w:instrText>
            </w:r>
            <w:r w:rsidR="00B15F1A">
              <w:rPr>
                <w:noProof/>
                <w:webHidden/>
              </w:rPr>
            </w:r>
            <w:r w:rsidR="00B15F1A">
              <w:rPr>
                <w:noProof/>
                <w:webHidden/>
              </w:rPr>
              <w:fldChar w:fldCharType="separate"/>
            </w:r>
            <w:r w:rsidR="00B15F1A">
              <w:rPr>
                <w:noProof/>
                <w:webHidden/>
              </w:rPr>
              <w:t>3</w:t>
            </w:r>
            <w:r w:rsidR="00B15F1A">
              <w:rPr>
                <w:noProof/>
                <w:webHidden/>
              </w:rPr>
              <w:fldChar w:fldCharType="end"/>
            </w:r>
          </w:hyperlink>
        </w:p>
        <w:p w14:paraId="23CFF111" w14:textId="074B2D61" w:rsidR="00B15F1A" w:rsidRDefault="007D63A4">
          <w:pPr>
            <w:pStyle w:val="TOC1"/>
            <w:tabs>
              <w:tab w:val="right" w:leader="dot" w:pos="9016"/>
            </w:tabs>
            <w:rPr>
              <w:rFonts w:eastAsiaTheme="minorEastAsia"/>
              <w:noProof/>
              <w:lang w:eastAsia="en-GB"/>
            </w:rPr>
          </w:pPr>
          <w:hyperlink w:anchor="_Toc85433957" w:history="1">
            <w:r w:rsidR="00B15F1A" w:rsidRPr="008E0AEA">
              <w:rPr>
                <w:rStyle w:val="Hyperlink"/>
                <w:noProof/>
              </w:rPr>
              <w:t>Chapter 1 Introduction</w:t>
            </w:r>
            <w:r w:rsidR="00B15F1A">
              <w:rPr>
                <w:noProof/>
                <w:webHidden/>
              </w:rPr>
              <w:tab/>
            </w:r>
            <w:r w:rsidR="00B15F1A">
              <w:rPr>
                <w:noProof/>
                <w:webHidden/>
              </w:rPr>
              <w:fldChar w:fldCharType="begin"/>
            </w:r>
            <w:r w:rsidR="00B15F1A">
              <w:rPr>
                <w:noProof/>
                <w:webHidden/>
              </w:rPr>
              <w:instrText xml:space="preserve"> PAGEREF _Toc85433957 \h </w:instrText>
            </w:r>
            <w:r w:rsidR="00B15F1A">
              <w:rPr>
                <w:noProof/>
                <w:webHidden/>
              </w:rPr>
            </w:r>
            <w:r w:rsidR="00B15F1A">
              <w:rPr>
                <w:noProof/>
                <w:webHidden/>
              </w:rPr>
              <w:fldChar w:fldCharType="separate"/>
            </w:r>
            <w:r w:rsidR="00B15F1A">
              <w:rPr>
                <w:noProof/>
                <w:webHidden/>
              </w:rPr>
              <w:t>3</w:t>
            </w:r>
            <w:r w:rsidR="00B15F1A">
              <w:rPr>
                <w:noProof/>
                <w:webHidden/>
              </w:rPr>
              <w:fldChar w:fldCharType="end"/>
            </w:r>
          </w:hyperlink>
        </w:p>
        <w:p w14:paraId="7B5FEB72" w14:textId="7B35C426" w:rsidR="00B15F1A" w:rsidRDefault="007D63A4">
          <w:pPr>
            <w:pStyle w:val="TOC1"/>
            <w:tabs>
              <w:tab w:val="right" w:leader="dot" w:pos="9016"/>
            </w:tabs>
            <w:rPr>
              <w:rFonts w:eastAsiaTheme="minorEastAsia"/>
              <w:noProof/>
              <w:lang w:eastAsia="en-GB"/>
            </w:rPr>
          </w:pPr>
          <w:hyperlink w:anchor="_Toc85433958" w:history="1">
            <w:r w:rsidR="00B15F1A" w:rsidRPr="008E0AEA">
              <w:rPr>
                <w:rStyle w:val="Hyperlink"/>
                <w:noProof/>
              </w:rPr>
              <w:t>Chapter 2 Literature Review</w:t>
            </w:r>
            <w:r w:rsidR="00B15F1A">
              <w:rPr>
                <w:noProof/>
                <w:webHidden/>
              </w:rPr>
              <w:tab/>
            </w:r>
            <w:r w:rsidR="00B15F1A">
              <w:rPr>
                <w:noProof/>
                <w:webHidden/>
              </w:rPr>
              <w:fldChar w:fldCharType="begin"/>
            </w:r>
            <w:r w:rsidR="00B15F1A">
              <w:rPr>
                <w:noProof/>
                <w:webHidden/>
              </w:rPr>
              <w:instrText xml:space="preserve"> PAGEREF _Toc85433958 \h </w:instrText>
            </w:r>
            <w:r w:rsidR="00B15F1A">
              <w:rPr>
                <w:noProof/>
                <w:webHidden/>
              </w:rPr>
            </w:r>
            <w:r w:rsidR="00B15F1A">
              <w:rPr>
                <w:noProof/>
                <w:webHidden/>
              </w:rPr>
              <w:fldChar w:fldCharType="separate"/>
            </w:r>
            <w:r w:rsidR="00B15F1A">
              <w:rPr>
                <w:noProof/>
                <w:webHidden/>
              </w:rPr>
              <w:t>4</w:t>
            </w:r>
            <w:r w:rsidR="00B15F1A">
              <w:rPr>
                <w:noProof/>
                <w:webHidden/>
              </w:rPr>
              <w:fldChar w:fldCharType="end"/>
            </w:r>
          </w:hyperlink>
        </w:p>
        <w:p w14:paraId="29D85F30" w14:textId="2FBC3BB3" w:rsidR="00B15F1A" w:rsidRDefault="007D63A4">
          <w:pPr>
            <w:pStyle w:val="TOC1"/>
            <w:tabs>
              <w:tab w:val="right" w:leader="dot" w:pos="9016"/>
            </w:tabs>
            <w:rPr>
              <w:rFonts w:eastAsiaTheme="minorEastAsia"/>
              <w:noProof/>
              <w:lang w:eastAsia="en-GB"/>
            </w:rPr>
          </w:pPr>
          <w:hyperlink w:anchor="_Toc85433959" w:history="1">
            <w:r w:rsidR="00B15F1A" w:rsidRPr="008E0AEA">
              <w:rPr>
                <w:rStyle w:val="Hyperlink"/>
                <w:noProof/>
              </w:rPr>
              <w:t>Chapter 3 Methodology</w:t>
            </w:r>
            <w:r w:rsidR="00B15F1A">
              <w:rPr>
                <w:noProof/>
                <w:webHidden/>
              </w:rPr>
              <w:tab/>
            </w:r>
            <w:r w:rsidR="00B15F1A">
              <w:rPr>
                <w:noProof/>
                <w:webHidden/>
              </w:rPr>
              <w:fldChar w:fldCharType="begin"/>
            </w:r>
            <w:r w:rsidR="00B15F1A">
              <w:rPr>
                <w:noProof/>
                <w:webHidden/>
              </w:rPr>
              <w:instrText xml:space="preserve"> PAGEREF _Toc85433959 \h </w:instrText>
            </w:r>
            <w:r w:rsidR="00B15F1A">
              <w:rPr>
                <w:noProof/>
                <w:webHidden/>
              </w:rPr>
            </w:r>
            <w:r w:rsidR="00B15F1A">
              <w:rPr>
                <w:noProof/>
                <w:webHidden/>
              </w:rPr>
              <w:fldChar w:fldCharType="separate"/>
            </w:r>
            <w:r w:rsidR="00B15F1A">
              <w:rPr>
                <w:noProof/>
                <w:webHidden/>
              </w:rPr>
              <w:t>8</w:t>
            </w:r>
            <w:r w:rsidR="00B15F1A">
              <w:rPr>
                <w:noProof/>
                <w:webHidden/>
              </w:rPr>
              <w:fldChar w:fldCharType="end"/>
            </w:r>
          </w:hyperlink>
        </w:p>
        <w:p w14:paraId="6CC88821" w14:textId="04883017" w:rsidR="00B15F1A" w:rsidRDefault="007D63A4">
          <w:pPr>
            <w:pStyle w:val="TOC1"/>
            <w:tabs>
              <w:tab w:val="right" w:leader="dot" w:pos="9016"/>
            </w:tabs>
            <w:rPr>
              <w:rFonts w:eastAsiaTheme="minorEastAsia"/>
              <w:noProof/>
              <w:lang w:eastAsia="en-GB"/>
            </w:rPr>
          </w:pPr>
          <w:hyperlink w:anchor="_Toc85433960" w:history="1">
            <w:r w:rsidR="00B15F1A" w:rsidRPr="008E0AEA">
              <w:rPr>
                <w:rStyle w:val="Hyperlink"/>
                <w:noProof/>
              </w:rPr>
              <w:t>Chapter 4 Implementation</w:t>
            </w:r>
            <w:r w:rsidR="00B15F1A">
              <w:rPr>
                <w:noProof/>
                <w:webHidden/>
              </w:rPr>
              <w:tab/>
            </w:r>
            <w:r w:rsidR="00B15F1A">
              <w:rPr>
                <w:noProof/>
                <w:webHidden/>
              </w:rPr>
              <w:fldChar w:fldCharType="begin"/>
            </w:r>
            <w:r w:rsidR="00B15F1A">
              <w:rPr>
                <w:noProof/>
                <w:webHidden/>
              </w:rPr>
              <w:instrText xml:space="preserve"> PAGEREF _Toc85433960 \h </w:instrText>
            </w:r>
            <w:r w:rsidR="00B15F1A">
              <w:rPr>
                <w:noProof/>
                <w:webHidden/>
              </w:rPr>
            </w:r>
            <w:r w:rsidR="00B15F1A">
              <w:rPr>
                <w:noProof/>
                <w:webHidden/>
              </w:rPr>
              <w:fldChar w:fldCharType="separate"/>
            </w:r>
            <w:r w:rsidR="00B15F1A">
              <w:rPr>
                <w:noProof/>
                <w:webHidden/>
              </w:rPr>
              <w:t>16</w:t>
            </w:r>
            <w:r w:rsidR="00B15F1A">
              <w:rPr>
                <w:noProof/>
                <w:webHidden/>
              </w:rPr>
              <w:fldChar w:fldCharType="end"/>
            </w:r>
          </w:hyperlink>
        </w:p>
        <w:p w14:paraId="641B5611" w14:textId="5B0BFE8E" w:rsidR="00B15F1A" w:rsidRDefault="007D63A4">
          <w:pPr>
            <w:pStyle w:val="TOC1"/>
            <w:tabs>
              <w:tab w:val="right" w:leader="dot" w:pos="9016"/>
            </w:tabs>
            <w:rPr>
              <w:rFonts w:eastAsiaTheme="minorEastAsia"/>
              <w:noProof/>
              <w:lang w:eastAsia="en-GB"/>
            </w:rPr>
          </w:pPr>
          <w:hyperlink w:anchor="_Toc85433961" w:history="1">
            <w:r w:rsidR="00B15F1A" w:rsidRPr="008E0AEA">
              <w:rPr>
                <w:rStyle w:val="Hyperlink"/>
                <w:noProof/>
              </w:rPr>
              <w:t>Chapter 5 Results:</w:t>
            </w:r>
            <w:r w:rsidR="00B15F1A">
              <w:rPr>
                <w:noProof/>
                <w:webHidden/>
              </w:rPr>
              <w:tab/>
            </w:r>
            <w:r w:rsidR="00B15F1A">
              <w:rPr>
                <w:noProof/>
                <w:webHidden/>
              </w:rPr>
              <w:fldChar w:fldCharType="begin"/>
            </w:r>
            <w:r w:rsidR="00B15F1A">
              <w:rPr>
                <w:noProof/>
                <w:webHidden/>
              </w:rPr>
              <w:instrText xml:space="preserve"> PAGEREF _Toc85433961 \h </w:instrText>
            </w:r>
            <w:r w:rsidR="00B15F1A">
              <w:rPr>
                <w:noProof/>
                <w:webHidden/>
              </w:rPr>
            </w:r>
            <w:r w:rsidR="00B15F1A">
              <w:rPr>
                <w:noProof/>
                <w:webHidden/>
              </w:rPr>
              <w:fldChar w:fldCharType="separate"/>
            </w:r>
            <w:r w:rsidR="00B15F1A">
              <w:rPr>
                <w:noProof/>
                <w:webHidden/>
              </w:rPr>
              <w:t>37</w:t>
            </w:r>
            <w:r w:rsidR="00B15F1A">
              <w:rPr>
                <w:noProof/>
                <w:webHidden/>
              </w:rPr>
              <w:fldChar w:fldCharType="end"/>
            </w:r>
          </w:hyperlink>
        </w:p>
        <w:p w14:paraId="07C1C297" w14:textId="01348DEC" w:rsidR="00B15F1A" w:rsidRDefault="007D63A4">
          <w:pPr>
            <w:pStyle w:val="TOC1"/>
            <w:tabs>
              <w:tab w:val="right" w:leader="dot" w:pos="9016"/>
            </w:tabs>
            <w:rPr>
              <w:rFonts w:eastAsiaTheme="minorEastAsia"/>
              <w:noProof/>
              <w:lang w:eastAsia="en-GB"/>
            </w:rPr>
          </w:pPr>
          <w:hyperlink w:anchor="_Toc85433962" w:history="1">
            <w:r w:rsidR="00B15F1A" w:rsidRPr="008E0AEA">
              <w:rPr>
                <w:rStyle w:val="Hyperlink"/>
                <w:noProof/>
              </w:rPr>
              <w:t>Bibliography</w:t>
            </w:r>
            <w:r w:rsidR="00B15F1A">
              <w:rPr>
                <w:noProof/>
                <w:webHidden/>
              </w:rPr>
              <w:tab/>
            </w:r>
            <w:r w:rsidR="00B15F1A">
              <w:rPr>
                <w:noProof/>
                <w:webHidden/>
              </w:rPr>
              <w:fldChar w:fldCharType="begin"/>
            </w:r>
            <w:r w:rsidR="00B15F1A">
              <w:rPr>
                <w:noProof/>
                <w:webHidden/>
              </w:rPr>
              <w:instrText xml:space="preserve"> PAGEREF _Toc85433962 \h </w:instrText>
            </w:r>
            <w:r w:rsidR="00B15F1A">
              <w:rPr>
                <w:noProof/>
                <w:webHidden/>
              </w:rPr>
            </w:r>
            <w:r w:rsidR="00B15F1A">
              <w:rPr>
                <w:noProof/>
                <w:webHidden/>
              </w:rPr>
              <w:fldChar w:fldCharType="separate"/>
            </w:r>
            <w:r w:rsidR="00B15F1A">
              <w:rPr>
                <w:noProof/>
                <w:webHidden/>
              </w:rPr>
              <w:t>43</w:t>
            </w:r>
            <w:r w:rsidR="00B15F1A">
              <w:rPr>
                <w:noProof/>
                <w:webHidden/>
              </w:rPr>
              <w:fldChar w:fldCharType="end"/>
            </w:r>
          </w:hyperlink>
        </w:p>
        <w:p w14:paraId="00FBF0DD" w14:textId="2F52CA5D" w:rsidR="00696EC9" w:rsidRPr="00696EC9" w:rsidRDefault="00696EC9">
          <w:pPr>
            <w:rPr>
              <w:color w:val="2F5496" w:themeColor="accent1" w:themeShade="BF"/>
            </w:rPr>
          </w:pPr>
          <w:r>
            <w:rPr>
              <w:b/>
              <w:bCs/>
              <w:noProof/>
            </w:rPr>
            <w:fldChar w:fldCharType="end"/>
          </w:r>
        </w:p>
      </w:sdtContent>
    </w:sdt>
    <w:p w14:paraId="57ED14B2" w14:textId="00F8DCB8" w:rsidR="005A3756" w:rsidRPr="00696EC9" w:rsidRDefault="008E169F" w:rsidP="001C0A0F">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t>List</w:t>
      </w:r>
      <w:r w:rsidR="00696EC9" w:rsidRPr="00696EC9">
        <w:rPr>
          <w:rFonts w:asciiTheme="majorHAnsi" w:hAnsiTheme="majorHAnsi" w:cstheme="majorHAnsi"/>
          <w:color w:val="2F5496" w:themeColor="accent1" w:themeShade="BF"/>
          <w:sz w:val="32"/>
          <w:szCs w:val="32"/>
        </w:rPr>
        <w:t xml:space="preserve"> of </w:t>
      </w:r>
      <w:r w:rsidR="00F831B2">
        <w:rPr>
          <w:rFonts w:asciiTheme="majorHAnsi" w:hAnsiTheme="majorHAnsi" w:cstheme="majorHAnsi"/>
          <w:color w:val="2F5496" w:themeColor="accent1" w:themeShade="BF"/>
          <w:sz w:val="32"/>
          <w:szCs w:val="32"/>
        </w:rPr>
        <w:t>F</w:t>
      </w:r>
      <w:r w:rsidR="00696EC9" w:rsidRPr="00696EC9">
        <w:rPr>
          <w:rFonts w:asciiTheme="majorHAnsi" w:hAnsiTheme="majorHAnsi" w:cstheme="majorHAnsi"/>
          <w:color w:val="2F5496" w:themeColor="accent1" w:themeShade="BF"/>
          <w:sz w:val="32"/>
          <w:szCs w:val="32"/>
        </w:rPr>
        <w:t>igures</w:t>
      </w:r>
    </w:p>
    <w:p w14:paraId="567E8310" w14:textId="77777777" w:rsidR="003935DE" w:rsidRDefault="003935DE" w:rsidP="001C0A0F"/>
    <w:p w14:paraId="685D8F8F" w14:textId="28001CE3" w:rsidR="00F831B2" w:rsidRPr="009F2BD2" w:rsidRDefault="00F831B2" w:rsidP="009F2BD2">
      <w:pPr>
        <w:rPr>
          <w:rFonts w:asciiTheme="majorHAnsi" w:hAnsiTheme="majorHAnsi" w:cstheme="majorHAnsi"/>
          <w:color w:val="2F5496" w:themeColor="accent1" w:themeShade="BF"/>
          <w:sz w:val="32"/>
          <w:szCs w:val="32"/>
        </w:rPr>
      </w:pPr>
      <w:r w:rsidRPr="00F831B2">
        <w:rPr>
          <w:rFonts w:asciiTheme="majorHAnsi" w:hAnsiTheme="majorHAnsi" w:cstheme="majorHAnsi"/>
          <w:color w:val="2F5496" w:themeColor="accent1" w:themeShade="BF"/>
          <w:sz w:val="32"/>
          <w:szCs w:val="32"/>
        </w:rPr>
        <w:t>List of Tables</w:t>
      </w:r>
    </w:p>
    <w:p w14:paraId="2D64881C" w14:textId="213E26A7" w:rsidR="00F831B2" w:rsidRDefault="00F831B2">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79475185" w:history="1">
        <w:r w:rsidRPr="00ED50CD">
          <w:rPr>
            <w:rStyle w:val="Hyperlink"/>
            <w:noProof/>
          </w:rPr>
          <w:t>Table 1 List of words from LSA model(LSA results)</w:t>
        </w:r>
        <w:r>
          <w:rPr>
            <w:noProof/>
            <w:webHidden/>
          </w:rPr>
          <w:tab/>
        </w:r>
        <w:r>
          <w:rPr>
            <w:noProof/>
            <w:webHidden/>
          </w:rPr>
          <w:fldChar w:fldCharType="begin"/>
        </w:r>
        <w:r>
          <w:rPr>
            <w:noProof/>
            <w:webHidden/>
          </w:rPr>
          <w:instrText xml:space="preserve"> PAGEREF _Toc79475185 \h </w:instrText>
        </w:r>
        <w:r>
          <w:rPr>
            <w:noProof/>
            <w:webHidden/>
          </w:rPr>
        </w:r>
        <w:r>
          <w:rPr>
            <w:noProof/>
            <w:webHidden/>
          </w:rPr>
          <w:fldChar w:fldCharType="separate"/>
        </w:r>
        <w:r>
          <w:rPr>
            <w:noProof/>
            <w:webHidden/>
          </w:rPr>
          <w:t>13</w:t>
        </w:r>
        <w:r>
          <w:rPr>
            <w:noProof/>
            <w:webHidden/>
          </w:rPr>
          <w:fldChar w:fldCharType="end"/>
        </w:r>
      </w:hyperlink>
    </w:p>
    <w:p w14:paraId="04C67118" w14:textId="317C303A" w:rsidR="00F831B2" w:rsidRDefault="007D63A4">
      <w:pPr>
        <w:pStyle w:val="TableofFigures"/>
        <w:tabs>
          <w:tab w:val="right" w:leader="dot" w:pos="9016"/>
        </w:tabs>
        <w:rPr>
          <w:rFonts w:eastAsiaTheme="minorEastAsia"/>
          <w:noProof/>
          <w:lang w:eastAsia="en-GB"/>
        </w:rPr>
      </w:pPr>
      <w:hyperlink w:anchor="_Toc79475186" w:history="1">
        <w:r w:rsidR="00F831B2" w:rsidRPr="00ED50CD">
          <w:rPr>
            <w:rStyle w:val="Hyperlink"/>
            <w:noProof/>
          </w:rPr>
          <w:t>Table 2 Wordcloud results</w:t>
        </w:r>
        <w:r w:rsidR="00F831B2">
          <w:rPr>
            <w:noProof/>
            <w:webHidden/>
          </w:rPr>
          <w:tab/>
        </w:r>
        <w:r w:rsidR="00F831B2">
          <w:rPr>
            <w:noProof/>
            <w:webHidden/>
          </w:rPr>
          <w:fldChar w:fldCharType="begin"/>
        </w:r>
        <w:r w:rsidR="00F831B2">
          <w:rPr>
            <w:noProof/>
            <w:webHidden/>
          </w:rPr>
          <w:instrText xml:space="preserve"> PAGEREF _Toc79475186 \h </w:instrText>
        </w:r>
        <w:r w:rsidR="00F831B2">
          <w:rPr>
            <w:noProof/>
            <w:webHidden/>
          </w:rPr>
        </w:r>
        <w:r w:rsidR="00F831B2">
          <w:rPr>
            <w:noProof/>
            <w:webHidden/>
          </w:rPr>
          <w:fldChar w:fldCharType="separate"/>
        </w:r>
        <w:r w:rsidR="00F831B2">
          <w:rPr>
            <w:noProof/>
            <w:webHidden/>
          </w:rPr>
          <w:t>17</w:t>
        </w:r>
        <w:r w:rsidR="00F831B2">
          <w:rPr>
            <w:noProof/>
            <w:webHidden/>
          </w:rPr>
          <w:fldChar w:fldCharType="end"/>
        </w:r>
      </w:hyperlink>
    </w:p>
    <w:p w14:paraId="4BED4DCE" w14:textId="50C97BFC" w:rsidR="00F831B2" w:rsidRDefault="007D63A4">
      <w:pPr>
        <w:pStyle w:val="TableofFigures"/>
        <w:tabs>
          <w:tab w:val="right" w:leader="dot" w:pos="9016"/>
        </w:tabs>
        <w:rPr>
          <w:rFonts w:eastAsiaTheme="minorEastAsia"/>
          <w:noProof/>
          <w:lang w:eastAsia="en-GB"/>
        </w:rPr>
      </w:pPr>
      <w:hyperlink w:anchor="_Toc79475187" w:history="1">
        <w:r w:rsidR="00F831B2" w:rsidRPr="00ED50CD">
          <w:rPr>
            <w:rStyle w:val="Hyperlink"/>
            <w:noProof/>
          </w:rPr>
          <w:t>Table 3 Cosine similarity results</w:t>
        </w:r>
        <w:r w:rsidR="00F831B2">
          <w:rPr>
            <w:noProof/>
            <w:webHidden/>
          </w:rPr>
          <w:tab/>
        </w:r>
        <w:r w:rsidR="00F831B2">
          <w:rPr>
            <w:noProof/>
            <w:webHidden/>
          </w:rPr>
          <w:fldChar w:fldCharType="begin"/>
        </w:r>
        <w:r w:rsidR="00F831B2">
          <w:rPr>
            <w:noProof/>
            <w:webHidden/>
          </w:rPr>
          <w:instrText xml:space="preserve"> PAGEREF _Toc79475187 \h </w:instrText>
        </w:r>
        <w:r w:rsidR="00F831B2">
          <w:rPr>
            <w:noProof/>
            <w:webHidden/>
          </w:rPr>
        </w:r>
        <w:r w:rsidR="00F831B2">
          <w:rPr>
            <w:noProof/>
            <w:webHidden/>
          </w:rPr>
          <w:fldChar w:fldCharType="separate"/>
        </w:r>
        <w:r w:rsidR="00F831B2">
          <w:rPr>
            <w:noProof/>
            <w:webHidden/>
          </w:rPr>
          <w:t>22</w:t>
        </w:r>
        <w:r w:rsidR="00F831B2">
          <w:rPr>
            <w:noProof/>
            <w:webHidden/>
          </w:rPr>
          <w:fldChar w:fldCharType="end"/>
        </w:r>
      </w:hyperlink>
    </w:p>
    <w:p w14:paraId="69CEB87E" w14:textId="2DB5C19D" w:rsidR="00F831B2" w:rsidRDefault="007D63A4">
      <w:pPr>
        <w:pStyle w:val="TableofFigures"/>
        <w:tabs>
          <w:tab w:val="right" w:leader="dot" w:pos="9016"/>
        </w:tabs>
        <w:rPr>
          <w:rFonts w:eastAsiaTheme="minorEastAsia"/>
          <w:noProof/>
          <w:lang w:eastAsia="en-GB"/>
        </w:rPr>
      </w:pPr>
      <w:hyperlink w:anchor="_Toc79475188" w:history="1">
        <w:r w:rsidR="00F831B2" w:rsidRPr="00ED50CD">
          <w:rPr>
            <w:rStyle w:val="Hyperlink"/>
            <w:noProof/>
          </w:rPr>
          <w:t>Table 4 WordNet results</w:t>
        </w:r>
        <w:r w:rsidR="00F831B2">
          <w:rPr>
            <w:noProof/>
            <w:webHidden/>
          </w:rPr>
          <w:tab/>
        </w:r>
        <w:r w:rsidR="00F831B2">
          <w:rPr>
            <w:noProof/>
            <w:webHidden/>
          </w:rPr>
          <w:fldChar w:fldCharType="begin"/>
        </w:r>
        <w:r w:rsidR="00F831B2">
          <w:rPr>
            <w:noProof/>
            <w:webHidden/>
          </w:rPr>
          <w:instrText xml:space="preserve"> PAGEREF _Toc79475188 \h </w:instrText>
        </w:r>
        <w:r w:rsidR="00F831B2">
          <w:rPr>
            <w:noProof/>
            <w:webHidden/>
          </w:rPr>
        </w:r>
        <w:r w:rsidR="00F831B2">
          <w:rPr>
            <w:noProof/>
            <w:webHidden/>
          </w:rPr>
          <w:fldChar w:fldCharType="separate"/>
        </w:r>
        <w:r w:rsidR="00F831B2">
          <w:rPr>
            <w:noProof/>
            <w:webHidden/>
          </w:rPr>
          <w:t>24</w:t>
        </w:r>
        <w:r w:rsidR="00F831B2">
          <w:rPr>
            <w:noProof/>
            <w:webHidden/>
          </w:rPr>
          <w:fldChar w:fldCharType="end"/>
        </w:r>
      </w:hyperlink>
    </w:p>
    <w:p w14:paraId="6F7F7AD3" w14:textId="3A889FC0" w:rsidR="00696EC9" w:rsidRDefault="00F831B2" w:rsidP="001C0A0F">
      <w:r>
        <w:fldChar w:fldCharType="end"/>
      </w:r>
    </w:p>
    <w:p w14:paraId="6FC72CB5" w14:textId="4349DC70" w:rsidR="00696EC9" w:rsidRDefault="00696EC9" w:rsidP="001C0A0F"/>
    <w:p w14:paraId="039A92E1" w14:textId="382AEC04" w:rsidR="00696EC9" w:rsidRDefault="00696EC9" w:rsidP="001C0A0F"/>
    <w:p w14:paraId="61AD2925" w14:textId="78A4632F" w:rsidR="00696EC9" w:rsidRDefault="00696EC9" w:rsidP="001C0A0F"/>
    <w:p w14:paraId="557DE9C6" w14:textId="67620A68" w:rsidR="00696EC9" w:rsidRDefault="00696EC9" w:rsidP="001C0A0F"/>
    <w:p w14:paraId="37362D32" w14:textId="3470A2D8" w:rsidR="007F500A" w:rsidRDefault="007F500A" w:rsidP="001C0A0F"/>
    <w:p w14:paraId="6023FD7A" w14:textId="5FC01652" w:rsidR="007F500A" w:rsidRDefault="007F500A" w:rsidP="001C0A0F"/>
    <w:p w14:paraId="6725424B" w14:textId="1B6D36C7" w:rsidR="007F500A" w:rsidRDefault="007F500A" w:rsidP="001C0A0F"/>
    <w:p w14:paraId="47DB299D" w14:textId="3DD84427" w:rsidR="007F500A" w:rsidRDefault="007F500A" w:rsidP="001C0A0F"/>
    <w:p w14:paraId="2CBB5706" w14:textId="2A064644" w:rsidR="007F500A" w:rsidRDefault="007F500A" w:rsidP="001C0A0F"/>
    <w:p w14:paraId="4DC26450" w14:textId="358F2116" w:rsidR="007F500A" w:rsidRDefault="007F500A" w:rsidP="001C0A0F"/>
    <w:p w14:paraId="4EF52288" w14:textId="2D3A9792" w:rsidR="007F500A" w:rsidRDefault="007F500A" w:rsidP="001C0A0F"/>
    <w:p w14:paraId="3BD57F8D" w14:textId="088B10F4" w:rsidR="007F500A" w:rsidRDefault="007F500A" w:rsidP="001C0A0F"/>
    <w:p w14:paraId="5A16141D" w14:textId="1C0E9493" w:rsidR="007F500A" w:rsidRDefault="007F500A" w:rsidP="001C0A0F"/>
    <w:p w14:paraId="76667E6D" w14:textId="550D102F" w:rsidR="007F500A" w:rsidRDefault="007F500A" w:rsidP="001C0A0F"/>
    <w:p w14:paraId="7132CD30" w14:textId="44F69CC7" w:rsidR="007F500A" w:rsidRDefault="007F500A" w:rsidP="001C0A0F"/>
    <w:p w14:paraId="43E95F53" w14:textId="77777777" w:rsidR="007F500A" w:rsidRDefault="007F500A" w:rsidP="001C0A0F"/>
    <w:p w14:paraId="6A97956F" w14:textId="23BD40B5" w:rsidR="00F831B2" w:rsidRDefault="00CE113D" w:rsidP="00A27BFB">
      <w:pPr>
        <w:pStyle w:val="Heading1"/>
      </w:pPr>
      <w:bookmarkStart w:id="1" w:name="_Toc85433956"/>
      <w:r>
        <w:lastRenderedPageBreak/>
        <w:t>Abstract:</w:t>
      </w:r>
      <w:bookmarkEnd w:id="1"/>
    </w:p>
    <w:p w14:paraId="2E681541" w14:textId="77777777" w:rsidR="00A27BFB" w:rsidRPr="00A27BFB" w:rsidRDefault="00A27BFB" w:rsidP="00A27BFB"/>
    <w:p w14:paraId="3D815314" w14:textId="1FCD0393" w:rsidR="00CE113D" w:rsidRDefault="00CE113D" w:rsidP="001B276D">
      <w:pPr>
        <w:jc w:val="both"/>
      </w:pPr>
      <w:r>
        <w:t>Traditional Information retrieval systems are designed to ret</w:t>
      </w:r>
      <w:r w:rsidR="001F08D6">
        <w:t>r</w:t>
      </w:r>
      <w:r>
        <w:t>i</w:t>
      </w:r>
      <w:r w:rsidR="001F08D6">
        <w:t>e</w:t>
      </w:r>
      <w:r>
        <w:t>ve the information from the source by giving a query or group of strings we are searching for</w:t>
      </w:r>
      <w:r w:rsidR="001F08D6">
        <w:t>. By matching those strings with the source data to retrieve the most relevant document from the internet or any other databases. The way similarity of the document is usually calculated by matching the search string with the information in the documents but retrieving the information by a statistical method can be most relevant and effective. Like searching for a research paper of a specific category like scientific research papers, psychology research papers with a statistical method will be helpful. To retrieve specific categorized information statistically, an application or a method should be developed, which could differentiate the different types of content available in different documents semantically. Likewise in this project developing a statistical method that could differentiate scientific articles from psychology articles</w:t>
      </w:r>
      <w:r w:rsidR="00742FFD">
        <w:t xml:space="preserve"> using Latent Semantic Analysis.</w:t>
      </w:r>
    </w:p>
    <w:p w14:paraId="1CD7D4F5" w14:textId="0BC9444B" w:rsidR="00B36702" w:rsidRDefault="00B36702" w:rsidP="00B36702">
      <w:pPr>
        <w:pStyle w:val="Heading1"/>
      </w:pPr>
      <w:bookmarkStart w:id="2" w:name="_Toc79473107"/>
      <w:bookmarkStart w:id="3" w:name="_Toc85433957"/>
      <w:r>
        <w:t>Chapter 1 Introduction</w:t>
      </w:r>
      <w:bookmarkEnd w:id="0"/>
      <w:bookmarkEnd w:id="2"/>
      <w:bookmarkEnd w:id="3"/>
    </w:p>
    <w:p w14:paraId="64887BBD" w14:textId="62FFDB0C" w:rsidR="00D15318" w:rsidRDefault="00D15318" w:rsidP="00021C5A"/>
    <w:p w14:paraId="0C834FF4" w14:textId="0ED45FAC" w:rsidR="00D15318" w:rsidRPr="00021C5A" w:rsidRDefault="00D15318" w:rsidP="00305BAD">
      <w:pPr>
        <w:jc w:val="both"/>
      </w:pPr>
      <w:r>
        <w:t xml:space="preserve">With people spending increasing time online for studying and researching looking for resources like scientific research papers, newspapers, psychology research papers etc. It is hard </w:t>
      </w:r>
      <w:r w:rsidR="009E033D">
        <w:t xml:space="preserve">and time consuming to find resources </w:t>
      </w:r>
      <w:r w:rsidR="00305BAD">
        <w:t>t</w:t>
      </w:r>
      <w:r w:rsidR="009E033D">
        <w:t xml:space="preserve">hat we want from </w:t>
      </w:r>
      <w:r w:rsidR="00305BAD">
        <w:t>the</w:t>
      </w:r>
      <w:r w:rsidR="009E033D">
        <w:t xml:space="preserve"> ocean of content available on </w:t>
      </w:r>
      <w:r w:rsidR="00305BAD">
        <w:t xml:space="preserve">the </w:t>
      </w:r>
      <w:r w:rsidR="009E033D">
        <w:t xml:space="preserve">internet. But, </w:t>
      </w:r>
      <w:proofErr w:type="gramStart"/>
      <w:r w:rsidR="009E033D">
        <w:t>If</w:t>
      </w:r>
      <w:proofErr w:type="gramEnd"/>
      <w:r w:rsidR="009E033D">
        <w:t xml:space="preserve"> different documents available on </w:t>
      </w:r>
      <w:r w:rsidR="00305BAD">
        <w:t xml:space="preserve">the </w:t>
      </w:r>
      <w:r w:rsidR="009E033D">
        <w:t xml:space="preserve">internet are tagged according to the content available within the document, It will at least decrease the complexity of searching for </w:t>
      </w:r>
      <w:r w:rsidR="00305BAD">
        <w:t xml:space="preserve">a </w:t>
      </w:r>
      <w:r w:rsidR="009E033D">
        <w:t>specific type of document</w:t>
      </w:r>
      <w:r w:rsidR="00305BAD">
        <w:t xml:space="preserve"> to some extent. To achieve this first an application</w:t>
      </w:r>
      <w:r w:rsidR="00364E24">
        <w:t xml:space="preserve"> or a method</w:t>
      </w:r>
      <w:r w:rsidR="00305BAD">
        <w:t xml:space="preserve"> need</w:t>
      </w:r>
      <w:r w:rsidR="00364E24">
        <w:t>s</w:t>
      </w:r>
      <w:r w:rsidR="00305BAD">
        <w:t xml:space="preserve"> to be developed to analyse the content available in the document</w:t>
      </w:r>
      <w:r w:rsidR="00364E24">
        <w:t xml:space="preserve"> and differentiate it from other documents statistically.</w:t>
      </w:r>
    </w:p>
    <w:p w14:paraId="12A2F847" w14:textId="32026EBD" w:rsidR="00D15318" w:rsidRDefault="00B84B9C" w:rsidP="00B36702">
      <w:pPr>
        <w:jc w:val="both"/>
      </w:pPr>
      <w:r>
        <w:t xml:space="preserve">LSA is a natural language processing technique based on linear algebra that tries to capture and code the semantics of words and documents at different levels of document like paragraph level, document level, etc. </w:t>
      </w:r>
      <w:r>
        <w:fldChar w:fldCharType="begin"/>
      </w:r>
      <w:r>
        <w:instrText xml:space="preserve"> ADDIN ZOTERO_ITEM CSL_CITATION {"citationID":"KkSP3ykr","properties":{"formattedCitation":"(Pilato and Vassallo, 2015)","plainCitation":"(Pilato and Vassallo, 2015)","noteIndex":0},"citationItems":[{"id":86,"uris":["http://zotero.org/users/local/JDH5x0lp/items/67V9LRLQ"],"uri":["http://zotero.org/users/local/JDH5x0lp/items/67V9LRLQ"],"itemData":{"id":86,"type":"article-journal","abstract":"The aim of this paper is to present a new point of view that makes it possible to give a statistical interpretation of the traditional latent semantic analysis (LSA) paradigm based on the truncated singular value decomposition (TSVD) technique. We show how the TSVD can be interpreted as a statistical estimator derived from the LSA co-occurrence relationship matrix by mapping probability distributions on Riemanian manifolds. Besides, the quality of the estimator model can be expressed by introducing a figure of merit arising from the Solomonoff approach. This figure of merit takes into account both the adherence to the sample data and the simplicity of the model. In our model, the simplicity parameter of the proposed figure of merit depends on the number of the singular values retained after the truncation process, while the TSVD estimator, according to the Hellinger distance, guarantees the minimal distance between the sample probability distribution and the inferred probabilistic model.","container-title":"IEEE Transactions on Emerging Topics in Computing","DOI":"10.1109/TETC.2014.2385594","ISSN":"2168-6750","issue":"2","note":"event: IEEE Transactions on Emerging Topics in Computing","page":"185-192","source":"IEEE Xplore","title":"TSVD as a Statistical Estimator in the Latent Semantic Analysis Paradigm","volume":"3","author":[{"family":"Pilato","given":"Giovanni"},{"family":"Vassallo","given":"Giorgio"}],"issued":{"date-parts":[["2015",6]]}}}],"schema":"https://github.com/citation-style-language/schema/raw/master/csl-citation.json"} </w:instrText>
      </w:r>
      <w:r>
        <w:fldChar w:fldCharType="separate"/>
      </w:r>
      <w:r w:rsidRPr="002348C5">
        <w:rPr>
          <w:rFonts w:ascii="Calibri" w:hAnsi="Calibri" w:cs="Calibri"/>
        </w:rPr>
        <w:t>(Pilato and Vassallo, 2015)</w:t>
      </w:r>
      <w:r>
        <w:fldChar w:fldCharType="end"/>
      </w:r>
      <w:r>
        <w:t xml:space="preserve">. There are a lot of algorithms to extract lexical information from text corpora. In this area, the focus is to identify what can be extracted from the distribution of words, excluding </w:t>
      </w:r>
      <w:r w:rsidR="00FF41CB">
        <w:t>sub lexical</w:t>
      </w:r>
      <w:r>
        <w:t xml:space="preserve"> information, perceptual grounding and intimate constraint</w:t>
      </w:r>
      <w:r w:rsidR="00DF415E">
        <w:fldChar w:fldCharType="begin"/>
      </w:r>
      <w:r w:rsidR="00DF415E">
        <w:instrText xml:space="preserve"> ADDIN ZOTERO_ITEM CSL_CITATION {"citationID":"wy6esMET","properties":{"formattedCitation":"(Dennis et al., 2003)","plainCitation":"(Dennis et al., 2003)","noteIndex":0},"citationItems":[{"id":124,"uris":["http://zotero.org/users/local/JDH5x0lp/items/CIT3PIHK"],"uri":["http://zotero.org/users/local/JDH5x0lp/items/CIT3PIHK"],"itemData":{"id":124,"type":"article-journal","abstract":"The Syntagmatic Paradigmatic model (SP; Dennis &amp; Harrington 2001, Dennis submitted) and the Pooled Adjacent Context model (PAC; Redington, Chater &amp; Finch 1998) are compared on their ability to extract syntactic, semantic and associative information from a corpus of text. On a measure of syntactic class (and subclass) information based on the WordNet lexical database (Miller 1990), the models performed similarly with a small advantage for the PAC model. On a measure of semantic structure based on the similarities produced by Latent Semantic Analysis (LSA; Landauer &amp; Dumais 1997), the models performed equivalently with a small advantage for the SP model. On a measure of associative information based on the free association norms of Nelson, McEvoy &amp; Schreiber (1999), the SP model shows a substantive advantage over the PAC model producing more than twice as many associates.","source":"ResearchGate","title":"A comparison of statistical models for the extraction of lexical information from text corpora","author":[{"family":"Dennis","given":"Simon"},{"family":"Dennis@colorado","given":"Simon"},{"literal":"Edu"}],"issued":{"date-parts":[["2003",1,1]]}}}],"schema":"https://github.com/citation-style-language/schema/raw/master/csl-citation.json"} </w:instrText>
      </w:r>
      <w:r w:rsidR="00DF415E">
        <w:fldChar w:fldCharType="separate"/>
      </w:r>
      <w:r w:rsidR="00DF415E" w:rsidRPr="00DF415E">
        <w:rPr>
          <w:rFonts w:ascii="Calibri" w:hAnsi="Calibri" w:cs="Calibri"/>
        </w:rPr>
        <w:t>(Dennis et al., 2003)</w:t>
      </w:r>
      <w:r w:rsidR="00DF415E">
        <w:fldChar w:fldCharType="end"/>
      </w:r>
      <w:r>
        <w:t>.</w:t>
      </w:r>
      <w:r w:rsidR="00E921BA">
        <w:t xml:space="preserve"> LSA is a well-known algorithm for computational modelling of the construction of semantic representations of the corpus. LSA is also widely used in information retrieval systems</w:t>
      </w:r>
      <w:r w:rsidR="00E921BA">
        <w:fldChar w:fldCharType="begin"/>
      </w:r>
      <w:r w:rsidR="00E921BA">
        <w:instrText xml:space="preserve"> ADDIN ZOTERO_ITEM CSL_CITATION {"citationID":"jZzuU3nF","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00E921BA">
        <w:fldChar w:fldCharType="separate"/>
      </w:r>
      <w:r w:rsidR="00E921BA" w:rsidRPr="00E921BA">
        <w:rPr>
          <w:rFonts w:ascii="Calibri" w:hAnsi="Calibri" w:cs="Calibri"/>
        </w:rPr>
        <w:t>(Wenli, 2016)</w:t>
      </w:r>
      <w:r w:rsidR="00E921BA">
        <w:fldChar w:fldCharType="end"/>
      </w:r>
      <w:r w:rsidR="00E921BA">
        <w:t>.</w:t>
      </w:r>
      <w:r>
        <w:t xml:space="preserve"> </w:t>
      </w:r>
      <w:r w:rsidR="00B36702">
        <w:t>From</w:t>
      </w:r>
      <w:r w:rsidR="00B36702">
        <w:fldChar w:fldCharType="begin"/>
      </w:r>
      <w:r w:rsidR="00B36702">
        <w:instrText xml:space="preserve"> ADDIN ZOTERO_ITEM CSL_CITATION {"citationID":"O3GwDsSb","properties":{"formattedCitation":"(Mohamed and Watada, 2010)","plainCitation":"(Mohamed and Watada, 2010)","noteIndex":0},"citationItems":[{"id":92,"uris":["http://zotero.org/users/local/JDH5x0lp/items/DDHYS9ZT"],"uri":["http://zotero.org/users/local/JDH5x0lp/items/DDHYS9ZT"],"itemData":{"id":92,"type":"paper-conference","abstract":"Web is one of major information sources. Failure in proper management of knowledge leads to incorrect results returned by search engines. Therefore, the web should have an effective information retrieval system to improve the correctness of retrieval results. This study provides a method to assign a new document to the fittest category out of predefined categories, where latent semantic analysis (LSA) is used to evaluate each term in documents, the similarity between terms and documents as well as the one between terms and categories. The objective of our method is to fuse evidential reasoning method with LSA which can assign a new document to a predefined category. The method provides better results in performance of classification comparing to the fusion of an evidential reasoning approach with term frequency inverse document frequency (TFIDF).","container-title":"2010 IEEE International Conference on Industrial Engineering and Engineering Management","DOI":"10.1109/IEEM.2010.5674188","event":"2010 IEEE International Conference on Industrial Engineering and Engineering Management","note":"ISSN: 2157-362X","page":"1092-1096","source":"IEEE Xplore","title":"An evidential reasoning based LSA approach to document classification for knowledge acquisition","author":[{"family":"Mohamed","given":"R."},{"family":"Watada","given":"J."}],"issued":{"date-parts":[["2010",12]]}}}],"schema":"https://github.com/citation-style-language/schema/raw/master/csl-citation.json"} </w:instrText>
      </w:r>
      <w:r w:rsidR="00B36702">
        <w:fldChar w:fldCharType="separate"/>
      </w:r>
      <w:r w:rsidR="00B36702" w:rsidRPr="00522F92">
        <w:rPr>
          <w:rFonts w:ascii="Calibri" w:hAnsi="Calibri" w:cs="Calibri"/>
        </w:rPr>
        <w:t>(Mohamed and Watada, 2010)</w:t>
      </w:r>
      <w:r w:rsidR="00B36702">
        <w:fldChar w:fldCharType="end"/>
      </w:r>
      <w:r w:rsidR="00B36702">
        <w:t xml:space="preserve">, an LSA approach to document classification for knowledge application acquisition has been proposed, but the classification of documents is done by generating a set of words with high weights from the document and matching them to a predefined dictionary of categorised words obtained from training the documents. The scope of using a predefined dictionary to the model might not be the ultimate or the best solution to categorise the documents effectively. </w:t>
      </w:r>
    </w:p>
    <w:p w14:paraId="107648CF" w14:textId="1D608ED8" w:rsidR="00B84B9C" w:rsidRDefault="00B84B9C" w:rsidP="00B36702">
      <w:pPr>
        <w:jc w:val="both"/>
      </w:pPr>
      <w:r>
        <w:t>The project is to develop an application to model systematic communication by extraction and representation of the contextual usage of words through the statistical computation applied to large corpora of text for both semantic and syntactic analysis. For my project, I will find the</w:t>
      </w:r>
      <w:r w:rsidR="009F2449">
        <w:t xml:space="preserve"> </w:t>
      </w:r>
      <w:r w:rsidR="00FE00BF">
        <w:t>statistical</w:t>
      </w:r>
      <w:r>
        <w:t xml:space="preserve"> difference between law and science, science, non-</w:t>
      </w:r>
      <w:proofErr w:type="gramStart"/>
      <w:r>
        <w:t>science</w:t>
      </w:r>
      <w:proofErr w:type="gramEnd"/>
      <w:r>
        <w:t xml:space="preserve"> and psychology papers</w:t>
      </w:r>
      <w:r w:rsidR="00FE00BF">
        <w:t xml:space="preserve"> from a corpus of texts,</w:t>
      </w:r>
      <w:r>
        <w:t xml:space="preserve"> by extracting the insights from the data using Latent Semantic Analysis (LSA) and then by using statistical tests </w:t>
      </w:r>
      <w:r w:rsidR="00FE00BF">
        <w:t xml:space="preserve">to </w:t>
      </w:r>
      <w:r>
        <w:t>compare the data extracted from each model and then find the insights that could differentiate those documents with statistical measure.</w:t>
      </w:r>
    </w:p>
    <w:p w14:paraId="7F17C85B" w14:textId="32DA77D6" w:rsidR="00D15318" w:rsidRDefault="00B36702" w:rsidP="00B36702">
      <w:pPr>
        <w:jc w:val="both"/>
      </w:pPr>
      <w:r>
        <w:t>To avoid this limitation</w:t>
      </w:r>
      <w:r w:rsidR="00F20971">
        <w:t xml:space="preserve"> of using pre-defined words from the training data to classify the corpus of text</w:t>
      </w:r>
      <w:r>
        <w:t xml:space="preserve">, a statistical method needs to be developed to derive the semantic distance between the weighted </w:t>
      </w:r>
      <w:r>
        <w:lastRenderedPageBreak/>
        <w:t xml:space="preserve">words. Knowing that there are many algorithms to analyse the document semantically, knowing the best algorithm to produce weighted words to analyse the document is a problem. There are many statistical methods to test the results, like the chi-square test, t-test, Mantel test. Choosing one that suites to the project results is a problem. So, the research question raises here. </w:t>
      </w:r>
    </w:p>
    <w:p w14:paraId="0234186D" w14:textId="0F180C05" w:rsidR="001B276D" w:rsidRDefault="001B276D" w:rsidP="00B36702">
      <w:pPr>
        <w:jc w:val="both"/>
      </w:pPr>
      <w:r>
        <w:t>Research Questions:</w:t>
      </w:r>
    </w:p>
    <w:p w14:paraId="72C2BAC8" w14:textId="390C0D5E" w:rsidR="00D15318" w:rsidRDefault="00B36702" w:rsidP="00812C57">
      <w:pPr>
        <w:jc w:val="both"/>
      </w:pPr>
      <w:r>
        <w:t xml:space="preserve">What machine learning algorithm is effective to analyse the </w:t>
      </w:r>
      <w:r w:rsidR="002700C0">
        <w:t xml:space="preserve">huge </w:t>
      </w:r>
      <w:r>
        <w:t>corpus</w:t>
      </w:r>
      <w:r w:rsidR="002700C0">
        <w:t xml:space="preserve"> of data in a document</w:t>
      </w:r>
      <w:r>
        <w:t xml:space="preserve">? </w:t>
      </w:r>
    </w:p>
    <w:p w14:paraId="79BFE741" w14:textId="1113FDED" w:rsidR="00B36702" w:rsidRDefault="00B36702" w:rsidP="00812C57">
      <w:pPr>
        <w:jc w:val="both"/>
      </w:pPr>
      <w:r>
        <w:t xml:space="preserve">What </w:t>
      </w:r>
      <w:r w:rsidR="009E6D90">
        <w:t xml:space="preserve">statistical </w:t>
      </w:r>
      <w:r>
        <w:t xml:space="preserve">test best fits to </w:t>
      </w:r>
      <w:r w:rsidR="00E04BFA">
        <w:t>evaluate the difference between the scient</w:t>
      </w:r>
      <w:r w:rsidR="006D4CBF">
        <w:t>if</w:t>
      </w:r>
      <w:r w:rsidR="00E04BFA">
        <w:t xml:space="preserve">ic articles and </w:t>
      </w:r>
      <w:r w:rsidR="006D4CBF">
        <w:t>psychology articles</w:t>
      </w:r>
      <w:r>
        <w:t>?</w:t>
      </w:r>
    </w:p>
    <w:p w14:paraId="717CC5B6" w14:textId="5AB9CA48" w:rsidR="00D23E5B" w:rsidRDefault="00D23E5B" w:rsidP="00B36702">
      <w:pPr>
        <w:jc w:val="both"/>
      </w:pPr>
    </w:p>
    <w:p w14:paraId="24920D0A" w14:textId="120B0D28" w:rsidR="00D23E5B" w:rsidRDefault="00D23E5B" w:rsidP="00B36702">
      <w:pPr>
        <w:jc w:val="both"/>
      </w:pPr>
    </w:p>
    <w:p w14:paraId="4D0466CF" w14:textId="3CE904A4" w:rsidR="00D23E5B" w:rsidRDefault="00D23E5B" w:rsidP="00B36702">
      <w:pPr>
        <w:jc w:val="both"/>
      </w:pPr>
    </w:p>
    <w:p w14:paraId="0542C59A" w14:textId="6C68EF97" w:rsidR="00E9719F" w:rsidRDefault="00E9719F" w:rsidP="00B36702">
      <w:pPr>
        <w:jc w:val="both"/>
      </w:pPr>
    </w:p>
    <w:p w14:paraId="10BC67B3" w14:textId="26E2EA9D" w:rsidR="00F05C5C" w:rsidRDefault="00F05C5C" w:rsidP="00B36702">
      <w:pPr>
        <w:jc w:val="both"/>
      </w:pPr>
    </w:p>
    <w:p w14:paraId="6A4F3F6E" w14:textId="5598FA11" w:rsidR="00F05C5C" w:rsidRDefault="00F05C5C" w:rsidP="00B36702">
      <w:pPr>
        <w:jc w:val="both"/>
      </w:pPr>
    </w:p>
    <w:p w14:paraId="68BE3A09" w14:textId="31FFE927" w:rsidR="00F05C5C" w:rsidRDefault="00F05C5C" w:rsidP="00B36702">
      <w:pPr>
        <w:jc w:val="both"/>
      </w:pPr>
    </w:p>
    <w:p w14:paraId="41A05CEE" w14:textId="73EC3B17" w:rsidR="00F05C5C" w:rsidRDefault="00F05C5C" w:rsidP="00B36702">
      <w:pPr>
        <w:jc w:val="both"/>
      </w:pPr>
    </w:p>
    <w:p w14:paraId="48A3C9BB" w14:textId="3BF024CE" w:rsidR="00F05C5C" w:rsidRDefault="00F05C5C" w:rsidP="00B36702">
      <w:pPr>
        <w:jc w:val="both"/>
      </w:pPr>
    </w:p>
    <w:p w14:paraId="06C0C663" w14:textId="516511F2" w:rsidR="00F05C5C" w:rsidRDefault="00F05C5C" w:rsidP="00B36702">
      <w:pPr>
        <w:jc w:val="both"/>
      </w:pPr>
    </w:p>
    <w:p w14:paraId="2D6E57F1" w14:textId="51459D21" w:rsidR="00F05C5C" w:rsidRDefault="00F05C5C" w:rsidP="00B36702">
      <w:pPr>
        <w:jc w:val="both"/>
      </w:pPr>
    </w:p>
    <w:p w14:paraId="76A9EE13" w14:textId="07F87806" w:rsidR="00F05C5C" w:rsidRDefault="00F05C5C" w:rsidP="00B36702">
      <w:pPr>
        <w:jc w:val="both"/>
      </w:pPr>
    </w:p>
    <w:p w14:paraId="622128F6" w14:textId="7E821C5B" w:rsidR="00F05C5C" w:rsidRDefault="00F05C5C" w:rsidP="00B36702">
      <w:pPr>
        <w:jc w:val="both"/>
      </w:pPr>
    </w:p>
    <w:p w14:paraId="6086DA0D" w14:textId="4C2826FF" w:rsidR="00F05C5C" w:rsidRDefault="00F05C5C" w:rsidP="00B36702">
      <w:pPr>
        <w:jc w:val="both"/>
      </w:pPr>
    </w:p>
    <w:p w14:paraId="3B6CEEBC" w14:textId="6F5ADFFB" w:rsidR="00F05C5C" w:rsidRDefault="00F05C5C" w:rsidP="00B36702">
      <w:pPr>
        <w:jc w:val="both"/>
      </w:pPr>
    </w:p>
    <w:p w14:paraId="0C4F9560" w14:textId="39CFA7BA" w:rsidR="00F05C5C" w:rsidRDefault="00F05C5C" w:rsidP="00B36702">
      <w:pPr>
        <w:jc w:val="both"/>
      </w:pPr>
    </w:p>
    <w:p w14:paraId="6E626947" w14:textId="617976B3" w:rsidR="00F05C5C" w:rsidRDefault="00F05C5C" w:rsidP="00B36702">
      <w:pPr>
        <w:jc w:val="both"/>
      </w:pPr>
    </w:p>
    <w:p w14:paraId="0BCBA04D" w14:textId="21DFFBEE" w:rsidR="00F05C5C" w:rsidRDefault="00F05C5C" w:rsidP="00B36702">
      <w:pPr>
        <w:jc w:val="both"/>
      </w:pPr>
    </w:p>
    <w:p w14:paraId="28D09B7A" w14:textId="3871400F" w:rsidR="00F05C5C" w:rsidRDefault="00F05C5C" w:rsidP="00B36702">
      <w:pPr>
        <w:jc w:val="both"/>
      </w:pPr>
    </w:p>
    <w:p w14:paraId="6BB35278" w14:textId="72502776" w:rsidR="00F05C5C" w:rsidRDefault="00F05C5C" w:rsidP="00B36702">
      <w:pPr>
        <w:jc w:val="both"/>
      </w:pPr>
    </w:p>
    <w:p w14:paraId="0806D56D" w14:textId="0F4E8B46" w:rsidR="00F05C5C" w:rsidRDefault="00F05C5C" w:rsidP="00B36702">
      <w:pPr>
        <w:jc w:val="both"/>
      </w:pPr>
    </w:p>
    <w:p w14:paraId="5341BCB8" w14:textId="37640791" w:rsidR="00F05C5C" w:rsidRDefault="00F05C5C" w:rsidP="00B36702">
      <w:pPr>
        <w:jc w:val="both"/>
      </w:pPr>
    </w:p>
    <w:p w14:paraId="13830F8F" w14:textId="77777777" w:rsidR="003B51BE" w:rsidRPr="006E7A8F" w:rsidRDefault="003B51BE" w:rsidP="00B36702">
      <w:pPr>
        <w:jc w:val="both"/>
      </w:pPr>
    </w:p>
    <w:p w14:paraId="5217B328" w14:textId="5D510A1A" w:rsidR="00B36702" w:rsidRDefault="00B36702" w:rsidP="003B51BE">
      <w:pPr>
        <w:pStyle w:val="Heading1"/>
        <w:jc w:val="center"/>
      </w:pPr>
      <w:bookmarkStart w:id="4" w:name="_Toc79217137"/>
      <w:bookmarkStart w:id="5" w:name="_Toc79473108"/>
      <w:bookmarkStart w:id="6" w:name="_Toc85433958"/>
      <w:r>
        <w:lastRenderedPageBreak/>
        <w:t>Chapter 2 Literature Review</w:t>
      </w:r>
      <w:bookmarkEnd w:id="4"/>
      <w:bookmarkEnd w:id="5"/>
      <w:bookmarkEnd w:id="6"/>
    </w:p>
    <w:p w14:paraId="08FD7C30" w14:textId="77777777" w:rsidR="00D23E5B" w:rsidRPr="00D23E5B" w:rsidRDefault="00D23E5B" w:rsidP="00D23E5B"/>
    <w:p w14:paraId="66544F13" w14:textId="17BB684F" w:rsidR="00A217C6" w:rsidRDefault="008969C3" w:rsidP="006237A5">
      <w:pPr>
        <w:jc w:val="both"/>
      </w:pPr>
      <w:r>
        <w:t xml:space="preserve">Many of </w:t>
      </w:r>
      <w:r w:rsidR="00F72D47">
        <w:t xml:space="preserve">the </w:t>
      </w:r>
      <w:r w:rsidR="00140532">
        <w:t xml:space="preserve">first and most </w:t>
      </w:r>
      <w:r>
        <w:t>ambitious sy</w:t>
      </w:r>
      <w:r w:rsidR="00140532">
        <w:t xml:space="preserve">stemic </w:t>
      </w:r>
      <w:r w:rsidR="00D71FCF">
        <w:t>approaches w</w:t>
      </w:r>
      <w:r w:rsidR="00F72D47">
        <w:t>ere</w:t>
      </w:r>
      <w:r w:rsidR="00D71FCF">
        <w:t xml:space="preserve"> proposed by </w:t>
      </w:r>
      <w:r w:rsidR="00A217C6">
        <w:fldChar w:fldCharType="begin"/>
      </w:r>
      <w:r w:rsidR="00A217C6">
        <w:instrText xml:space="preserve"> ADDIN ZOTERO_ITEM CSL_CITATION {"citationID":"07AC1u9N","properties":{"formattedCitation":"(Von Bertalanffy, 1967)","plainCitation":"(Von Bertalanffy, 1967)","noteIndex":0},"citationItems":[{"id":98,"uris":["http://zotero.org/users/local/JDH5x0lp/items/KDEJV2SE"],"uri":["http://zotero.org/users/local/JDH5x0lp/items/KDEJV2SE"],"itemData":{"id":98,"type":"article-journal","container-title":"Social Science Information","DOI":"10.1177/053901846700600610","ISSN":"0539-0184","issue":"6","journalAbbreviation":"Social Science Information","note":"publisher: SAGE Publications Ltd","page":"125-136","title":"General theory of systems : Application to psychology","volume":"6","author":[{"family":"Von Bertalanffy","given":"Ludwig"}],"issued":{"date-parts":[["1967",12,1]]}}}],"schema":"https://github.com/citation-style-language/schema/raw/master/csl-citation.json"} </w:instrText>
      </w:r>
      <w:r w:rsidR="00A217C6">
        <w:fldChar w:fldCharType="separate"/>
      </w:r>
      <w:r w:rsidR="00A217C6" w:rsidRPr="00A217C6">
        <w:rPr>
          <w:rFonts w:ascii="Calibri" w:hAnsi="Calibri" w:cs="Calibri"/>
        </w:rPr>
        <w:t>(Von Bertalanffy, 1967)</w:t>
      </w:r>
      <w:r w:rsidR="00A217C6">
        <w:fldChar w:fldCharType="end"/>
      </w:r>
      <w:r w:rsidR="00D449B2">
        <w:t>,</w:t>
      </w:r>
      <w:r w:rsidR="00C24672">
        <w:t xml:space="preserve"> He</w:t>
      </w:r>
      <w:r w:rsidR="000B4CBC">
        <w:t xml:space="preserve"> was</w:t>
      </w:r>
      <w:r w:rsidR="00C24672">
        <w:t xml:space="preserve"> interested in mathematical laws</w:t>
      </w:r>
      <w:r w:rsidR="000B4CBC">
        <w:t xml:space="preserve"> that characterized systems in different </w:t>
      </w:r>
      <w:r w:rsidR="00871225">
        <w:t>fields.</w:t>
      </w:r>
      <w:r w:rsidR="00C24672">
        <w:t xml:space="preserve"> </w:t>
      </w:r>
      <w:r w:rsidR="00D449B2">
        <w:t xml:space="preserve"> who as early 19</w:t>
      </w:r>
      <w:r w:rsidR="00A12D2B">
        <w:t>20s tried to develop a general theory of systems</w:t>
      </w:r>
      <w:r w:rsidR="004543CC">
        <w:t xml:space="preserve"> to identify </w:t>
      </w:r>
      <w:r w:rsidR="008B1957">
        <w:t>and formalize abstract princip</w:t>
      </w:r>
      <w:r w:rsidR="00281D87">
        <w:t xml:space="preserve">les that apply to most systems, be they </w:t>
      </w:r>
      <w:r w:rsidR="00A26F7D">
        <w:t>s</w:t>
      </w:r>
      <w:r w:rsidR="00D804F8">
        <w:t xml:space="preserve">ociological, physical, psychological and </w:t>
      </w:r>
      <w:proofErr w:type="gramStart"/>
      <w:r w:rsidR="00EE0934">
        <w:t>biological.</w:t>
      </w:r>
      <w:proofErr w:type="gramEnd"/>
      <w:r w:rsidR="00871225">
        <w:t xml:space="preserve"> </w:t>
      </w:r>
      <w:r w:rsidR="00067E14">
        <w:t>And proved that a small number of systems of differenti</w:t>
      </w:r>
      <w:r w:rsidR="00A2535A">
        <w:t>al equations can explain natural and social p</w:t>
      </w:r>
      <w:r w:rsidR="00932A6A">
        <w:t>henomena</w:t>
      </w:r>
      <w:r w:rsidR="00E00FBC">
        <w:t xml:space="preserve"> in different fields.</w:t>
      </w:r>
    </w:p>
    <w:p w14:paraId="61723290" w14:textId="7FA9EA7A" w:rsidR="009C03D3" w:rsidRDefault="002D7A47" w:rsidP="006237A5">
      <w:pPr>
        <w:jc w:val="both"/>
      </w:pPr>
      <w:r>
        <w:t>Later</w:t>
      </w:r>
      <w:r w:rsidR="002A5C83">
        <w:t xml:space="preserve"> </w:t>
      </w:r>
      <w:r w:rsidR="009B1AE6">
        <w:fldChar w:fldCharType="begin"/>
      </w:r>
      <w:r w:rsidR="009B1AE6">
        <w:instrText xml:space="preserve"> ADDIN ZOTERO_ITEM CSL_CITATION {"citationID":"xher9vJo","properties":{"formattedCitation":"(Ashby, 1961)","plainCitation":"(Ashby, 1961)","noteIndex":0},"citationItems":[{"id":101,"uris":["http://zotero.org/users/local/JDH5x0lp/items/EQMFD4LL"],"uri":["http://zotero.org/users/local/JDH5x0lp/items/EQMFD4LL"],"itemData":{"id":101,"type":"book","publisher":"Chapman &amp; Hall Ltd","title":"An introduction to cybernetics","author":[{"family":"Ashby","given":"W Ross"}],"issued":{"date-parts":[["1961"]]}}}],"schema":"https://github.com/citation-style-language/schema/raw/master/csl-citation.json"} </w:instrText>
      </w:r>
      <w:r w:rsidR="009B1AE6">
        <w:fldChar w:fldCharType="separate"/>
      </w:r>
      <w:r w:rsidR="009B1AE6" w:rsidRPr="009B1AE6">
        <w:rPr>
          <w:rFonts w:ascii="Calibri" w:hAnsi="Calibri" w:cs="Calibri"/>
        </w:rPr>
        <w:t>(Ashby, 1961)</w:t>
      </w:r>
      <w:r w:rsidR="009B1AE6">
        <w:fldChar w:fldCharType="end"/>
      </w:r>
      <w:r w:rsidR="00A82211">
        <w:t xml:space="preserve"> </w:t>
      </w:r>
      <w:r w:rsidR="0072023A">
        <w:t xml:space="preserve">carried out </w:t>
      </w:r>
      <w:r w:rsidR="00897F21">
        <w:t xml:space="preserve">the </w:t>
      </w:r>
      <w:r w:rsidR="00F72D47">
        <w:t>further</w:t>
      </w:r>
      <w:r w:rsidR="0072023A">
        <w:t xml:space="preserve"> mathematical formulation of system behaviour.</w:t>
      </w:r>
      <w:r w:rsidR="00BA4C3E">
        <w:t xml:space="preserve"> </w:t>
      </w:r>
      <w:r w:rsidR="00491C7A">
        <w:t>E</w:t>
      </w:r>
      <w:r w:rsidR="002B7953">
        <w:t>xplained the importance of feedback control, input, output</w:t>
      </w:r>
      <w:r w:rsidR="00C97279">
        <w:t xml:space="preserve">, </w:t>
      </w:r>
      <w:r w:rsidR="00036B04">
        <w:t>prediction,</w:t>
      </w:r>
      <w:r w:rsidR="00C97279">
        <w:t xml:space="preserve"> and stability</w:t>
      </w:r>
      <w:r w:rsidR="000708CC">
        <w:t xml:space="preserve"> while working on aircraft fire control. </w:t>
      </w:r>
      <w:r w:rsidR="00EB2D11">
        <w:t>He generalizes these concepts to biology and social sciences.</w:t>
      </w:r>
      <w:r w:rsidR="00EE68BB">
        <w:t xml:space="preserve"> And</w:t>
      </w:r>
      <w:r w:rsidR="005C2E71">
        <w:t xml:space="preserve"> in </w:t>
      </w:r>
      <w:r w:rsidR="005C2E71">
        <w:fldChar w:fldCharType="begin"/>
      </w:r>
      <w:r w:rsidR="005C2E71">
        <w:instrText xml:space="preserve"> ADDIN ZOTERO_ITEM CSL_CITATION {"citationID":"27XwR51L","properties":{"formattedCitation":"(Brooks-Gordon and Freeman, 2006)","plainCitation":"(Brooks-Gordon and Freeman, 2006)","noteIndex":0},"citationItems":[{"id":102,"uris":["http://zotero.org/users/local/JDH5x0lp/items/33ICCUDZ"],"uri":["http://zotero.org/users/local/JDH5x0lp/items/33ICCUDZ"],"itemData":{"id":102,"type":"book","publisher":"Oxford University Press UK","source":"PhilPapers","title":"Law and Psychology: Current Legal Issues","title-short":"Law and Psychology","author":[{"family":"Brooks-Gordon","given":"Belinda"},{"family":"Freeman","given":"Michael"}],"issued":{"date-parts":[["2006"]]}}}],"schema":"https://github.com/citation-style-language/schema/raw/master/csl-citation.json"} </w:instrText>
      </w:r>
      <w:r w:rsidR="005C2E71">
        <w:fldChar w:fldCharType="separate"/>
      </w:r>
      <w:r w:rsidR="005C2E71" w:rsidRPr="005C2E71">
        <w:rPr>
          <w:rFonts w:ascii="Calibri" w:hAnsi="Calibri" w:cs="Calibri"/>
        </w:rPr>
        <w:t>(Brooks-Gordon and Freeman, 2006)</w:t>
      </w:r>
      <w:r w:rsidR="005C2E71">
        <w:fldChar w:fldCharType="end"/>
      </w:r>
      <w:r w:rsidR="005C2E71">
        <w:t xml:space="preserve"> </w:t>
      </w:r>
      <w:r w:rsidR="00822A37">
        <w:t>mentioned different</w:t>
      </w:r>
      <w:r w:rsidR="00275595">
        <w:t xml:space="preserve"> computational models </w:t>
      </w:r>
      <w:r w:rsidR="00DA19DF">
        <w:t xml:space="preserve">of the construction of syntactic </w:t>
      </w:r>
      <w:r w:rsidR="00C77751">
        <w:t>structures include the Pooled Adjacent Context Model</w:t>
      </w:r>
      <w:r w:rsidR="00A9035D">
        <w:t xml:space="preserve"> </w:t>
      </w:r>
      <w:r w:rsidR="00C77751">
        <w:t>(PAC)</w:t>
      </w:r>
      <w:r w:rsidR="009E486B">
        <w:t>,</w:t>
      </w:r>
      <w:r w:rsidR="00C77751">
        <w:t xml:space="preserve"> </w:t>
      </w:r>
      <w:r w:rsidR="00BF4E91">
        <w:t xml:space="preserve">the </w:t>
      </w:r>
      <w:r w:rsidR="00AD3DB1">
        <w:t>Syntagmatic Paradigm</w:t>
      </w:r>
      <w:r w:rsidR="00227B35">
        <w:t>atic model</w:t>
      </w:r>
      <w:r w:rsidR="00A9035D">
        <w:t xml:space="preserve"> </w:t>
      </w:r>
      <w:r w:rsidR="00227B35">
        <w:t xml:space="preserve">(SP) and </w:t>
      </w:r>
      <w:r w:rsidR="001452A2">
        <w:t>c</w:t>
      </w:r>
      <w:r w:rsidR="00227B35">
        <w:t>om</w:t>
      </w:r>
      <w:r w:rsidR="001452A2">
        <w:t xml:space="preserve">putational models of the construction of semantic representations </w:t>
      </w:r>
      <w:r w:rsidR="00162CDA">
        <w:t xml:space="preserve">including, </w:t>
      </w:r>
      <w:r w:rsidR="00887FA5">
        <w:t>Latent Semantic Analysis (</w:t>
      </w:r>
      <w:r w:rsidR="00162CDA">
        <w:t>L</w:t>
      </w:r>
      <w:r w:rsidR="000C1CB2">
        <w:t>SA</w:t>
      </w:r>
      <w:r w:rsidR="00887FA5">
        <w:t>)</w:t>
      </w:r>
      <w:r w:rsidR="000C1CB2">
        <w:t>, Hyperspace Analogue to Language</w:t>
      </w:r>
      <w:r w:rsidR="00A9035D">
        <w:t xml:space="preserve"> </w:t>
      </w:r>
      <w:r w:rsidR="000C1CB2">
        <w:t xml:space="preserve">(HAL), </w:t>
      </w:r>
      <w:r w:rsidR="00A9035D">
        <w:t>Sparse Random Context Representation (SR</w:t>
      </w:r>
      <w:r w:rsidR="002C420E">
        <w:t>CR</w:t>
      </w:r>
      <w:r w:rsidR="00A9035D">
        <w:t>)</w:t>
      </w:r>
      <w:r w:rsidR="002C420E">
        <w:t xml:space="preserve"> and Word Association Space(WAS)</w:t>
      </w:r>
      <w:r w:rsidR="002534F3">
        <w:t xml:space="preserve">. These models are used to elucidate the </w:t>
      </w:r>
      <w:r w:rsidR="005A1FB1">
        <w:t>similarity or difference</w:t>
      </w:r>
      <w:r w:rsidR="0029039C">
        <w:t xml:space="preserve">, </w:t>
      </w:r>
      <w:r w:rsidR="00317FA7">
        <w:t xml:space="preserve">of word </w:t>
      </w:r>
      <w:r w:rsidR="008E39A9">
        <w:t>and passage meaning through the statistical analysis</w:t>
      </w:r>
      <w:r w:rsidR="00795040">
        <w:t xml:space="preserve"> of large text corpora.</w:t>
      </w:r>
      <w:r w:rsidR="00411B45">
        <w:t xml:space="preserve"> </w:t>
      </w:r>
      <w:r w:rsidR="00CE6C47" w:rsidRPr="00CE6C47">
        <w:t>Unsupervised learning techniques can be used to build higher</w:t>
      </w:r>
      <w:r w:rsidR="00F048D1">
        <w:t>-</w:t>
      </w:r>
      <w:r w:rsidR="00CE6C47" w:rsidRPr="00CE6C47">
        <w:t xml:space="preserve">level representations of word meaning due to statistical redundancies observed in </w:t>
      </w:r>
      <w:r w:rsidR="00F048D1">
        <w:t xml:space="preserve">the </w:t>
      </w:r>
      <w:r w:rsidR="00CE6C47" w:rsidRPr="00CE6C47">
        <w:t>language</w:t>
      </w:r>
      <w:r w:rsidR="00841F23">
        <w:fldChar w:fldCharType="begin"/>
      </w:r>
      <w:r w:rsidR="00841F23">
        <w:instrText xml:space="preserve"> ADDIN ZOTERO_ITEM CSL_CITATION {"citationID":"saWMBqf6","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841F23">
        <w:fldChar w:fldCharType="separate"/>
      </w:r>
      <w:r w:rsidR="00841F23" w:rsidRPr="00841F23">
        <w:rPr>
          <w:rFonts w:ascii="Calibri" w:hAnsi="Calibri" w:cs="Calibri"/>
        </w:rPr>
        <w:t>(Kintsch, 2001)</w:t>
      </w:r>
      <w:r w:rsidR="00841F23">
        <w:fldChar w:fldCharType="end"/>
      </w:r>
      <w:r w:rsidR="00CE6C47" w:rsidRPr="00CE6C47">
        <w:t>.</w:t>
      </w:r>
    </w:p>
    <w:p w14:paraId="1EB620E9" w14:textId="60450CBA" w:rsidR="00733272" w:rsidRDefault="00733272" w:rsidP="006237A5">
      <w:pPr>
        <w:jc w:val="both"/>
      </w:pPr>
      <w:r>
        <w:t>Choosing the c</w:t>
      </w:r>
      <w:r w:rsidR="00E97234">
        <w:t xml:space="preserve">orpus size plays an important role in </w:t>
      </w:r>
      <w:r w:rsidR="00084730">
        <w:t>obtaining test results</w:t>
      </w:r>
      <w:r w:rsidR="00CF0672">
        <w:t xml:space="preserve">. </w:t>
      </w:r>
      <w:r w:rsidR="00CF0672" w:rsidRPr="00CF0672">
        <w:t>Large, heterogeneous corpora are a risk because they may include more noise or too much specific information from a single area, lowering the accuracy of the resulting models. However, there is no consensus on the predicted corpus size or what constitutes a large or small corpus</w:t>
      </w:r>
      <w:r w:rsidR="003B003A">
        <w:fldChar w:fldCharType="begin"/>
      </w:r>
      <w:r w:rsidR="003B003A">
        <w:instrText xml:space="preserve"> ADDIN ZOTERO_ITEM CSL_CITATION {"citationID":"vWEDK0LP","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3B003A">
        <w:fldChar w:fldCharType="separate"/>
      </w:r>
      <w:r w:rsidR="003B003A" w:rsidRPr="003B003A">
        <w:rPr>
          <w:rFonts w:ascii="Calibri" w:hAnsi="Calibri" w:cs="Calibri"/>
        </w:rPr>
        <w:t>(Dascalu and McNamara, 2017)</w:t>
      </w:r>
      <w:r w:rsidR="003B003A">
        <w:fldChar w:fldCharType="end"/>
      </w:r>
      <w:r w:rsidR="00CF0672" w:rsidRPr="00CF0672">
        <w:t>.</w:t>
      </w:r>
      <w:r w:rsidR="004B34D6">
        <w:t xml:space="preserve"> </w:t>
      </w:r>
    </w:p>
    <w:p w14:paraId="5093A9B1" w14:textId="6C92C817" w:rsidR="00402510" w:rsidRDefault="00AC084B" w:rsidP="006237A5">
      <w:pPr>
        <w:jc w:val="both"/>
      </w:pPr>
      <w:r w:rsidRPr="00AC084B">
        <w:t>T</w:t>
      </w:r>
      <w:r>
        <w:t>he author's</w:t>
      </w:r>
      <w:r w:rsidRPr="00AC084B">
        <w:t xml:space="preserve"> study not only highlights the advantages of employing larger corpora to create LSA and LDA models but also paves the way for future research. The requirement to study LSA and LDA models constructed on large and small corpora that are counterbalanced in terms of domains covered and linguistic complexity is one of the most important of them. Future research should also look into the possibility of LDA models contributing to our knowledge of cognitive processing</w:t>
      </w:r>
      <w:r w:rsidR="00C901D8">
        <w:fldChar w:fldCharType="begin"/>
      </w:r>
      <w:r w:rsidR="00C901D8">
        <w:instrText xml:space="preserve"> ADDIN ZOTERO_ITEM CSL_CITATION {"citationID":"Y7n3xd7u","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C901D8">
        <w:fldChar w:fldCharType="separate"/>
      </w:r>
      <w:r w:rsidR="00C901D8" w:rsidRPr="00C901D8">
        <w:rPr>
          <w:rFonts w:ascii="Calibri" w:hAnsi="Calibri" w:cs="Calibri"/>
        </w:rPr>
        <w:t>(Dascalu and McNamara, 2017)</w:t>
      </w:r>
      <w:r w:rsidR="00C901D8">
        <w:fldChar w:fldCharType="end"/>
      </w:r>
      <w:r w:rsidRPr="00AC084B">
        <w:t>.</w:t>
      </w:r>
    </w:p>
    <w:p w14:paraId="56130C3F" w14:textId="77777777" w:rsidR="00F15937" w:rsidRDefault="00F15937" w:rsidP="006237A5">
      <w:pPr>
        <w:jc w:val="both"/>
      </w:pPr>
    </w:p>
    <w:p w14:paraId="17AD46CC" w14:textId="437543A2" w:rsidR="00D11CA6" w:rsidRDefault="00D11CA6" w:rsidP="006237A5">
      <w:pPr>
        <w:pStyle w:val="Heading5"/>
        <w:jc w:val="both"/>
      </w:pPr>
      <w:r>
        <w:t>2.1 LSA for Semantic analysis</w:t>
      </w:r>
    </w:p>
    <w:p w14:paraId="7F882301" w14:textId="3772826F" w:rsidR="00D11CA6" w:rsidRPr="00D018E8" w:rsidRDefault="00D11CA6" w:rsidP="006237A5">
      <w:pPr>
        <w:jc w:val="both"/>
        <w:rPr>
          <w:rFonts w:cstheme="minorHAnsi"/>
        </w:rPr>
      </w:pPr>
    </w:p>
    <w:p w14:paraId="3F02A17C" w14:textId="7072A53C" w:rsidR="00807510" w:rsidRPr="00D018E8" w:rsidRDefault="00807510" w:rsidP="006237A5">
      <w:pPr>
        <w:jc w:val="both"/>
        <w:rPr>
          <w:rFonts w:cstheme="minorHAnsi"/>
          <w:color w:val="222222"/>
          <w:shd w:val="clear" w:color="auto" w:fill="FFFFFF"/>
        </w:rPr>
      </w:pPr>
      <w:r w:rsidRPr="00D018E8">
        <w:rPr>
          <w:rFonts w:cstheme="minorHAnsi"/>
        </w:rPr>
        <w:t>In Latent sema</w:t>
      </w:r>
      <w:r w:rsidR="00D018E8">
        <w:rPr>
          <w:rFonts w:cstheme="minorHAnsi"/>
        </w:rPr>
        <w:t>n</w:t>
      </w:r>
      <w:r w:rsidRPr="00D018E8">
        <w:rPr>
          <w:rFonts w:cstheme="minorHAnsi"/>
        </w:rPr>
        <w:t xml:space="preserve">tic </w:t>
      </w:r>
      <w:r w:rsidR="009477F1" w:rsidRPr="00D018E8">
        <w:rPr>
          <w:rFonts w:cstheme="minorHAnsi"/>
        </w:rPr>
        <w:t>analysis, the</w:t>
      </w:r>
      <w:r w:rsidRPr="00D018E8">
        <w:rPr>
          <w:rFonts w:cstheme="minorHAnsi"/>
        </w:rPr>
        <w:t xml:space="preserve"> term latent means </w:t>
      </w:r>
      <w:r w:rsidRPr="00D018E8">
        <w:rPr>
          <w:rFonts w:cstheme="minorHAnsi"/>
          <w:color w:val="222222"/>
          <w:shd w:val="clear" w:color="auto" w:fill="FFFFFF"/>
        </w:rPr>
        <w:t xml:space="preserve">hidden </w:t>
      </w:r>
      <w:r w:rsidR="003B0BDF" w:rsidRPr="00D018E8">
        <w:rPr>
          <w:rFonts w:cstheme="minorHAnsi"/>
          <w:color w:val="222222"/>
          <w:shd w:val="clear" w:color="auto" w:fill="FFFFFF"/>
        </w:rPr>
        <w:t>in the data which cannot be directly measured. These features are essential to the data but are not essential features of the data set</w:t>
      </w:r>
      <w:proofErr w:type="gramStart"/>
      <w:r w:rsidR="003B0BDF" w:rsidRPr="00D018E8">
        <w:rPr>
          <w:rFonts w:cstheme="minorHAnsi"/>
          <w:color w:val="222222"/>
          <w:shd w:val="clear" w:color="auto" w:fill="FFFFFF"/>
        </w:rPr>
        <w:t xml:space="preserve">.  </w:t>
      </w:r>
      <w:proofErr w:type="gramEnd"/>
      <w:r w:rsidR="003B0BDF" w:rsidRPr="00D018E8">
        <w:rPr>
          <w:rFonts w:cstheme="minorHAnsi"/>
          <w:color w:val="222222"/>
          <w:shd w:val="clear" w:color="auto" w:fill="FFFFFF"/>
        </w:rPr>
        <w:t>Latent Semantic analysis is a natural processing technique as well as an unsuper</w:t>
      </w:r>
      <w:r w:rsidR="00D018E8">
        <w:rPr>
          <w:rFonts w:cstheme="minorHAnsi"/>
          <w:color w:val="222222"/>
          <w:shd w:val="clear" w:color="auto" w:fill="FFFFFF"/>
        </w:rPr>
        <w:t>v</w:t>
      </w:r>
      <w:r w:rsidR="003B0BDF" w:rsidRPr="00D018E8">
        <w:rPr>
          <w:rFonts w:cstheme="minorHAnsi"/>
          <w:color w:val="222222"/>
          <w:shd w:val="clear" w:color="auto" w:fill="FFFFFF"/>
        </w:rPr>
        <w:t xml:space="preserve">ised learning technique. </w:t>
      </w:r>
      <w:r w:rsidR="00D018E8">
        <w:rPr>
          <w:rFonts w:cstheme="minorHAnsi"/>
          <w:color w:val="222222"/>
          <w:shd w:val="clear" w:color="auto" w:fill="FFFFFF"/>
        </w:rPr>
        <w:t>The latent semantic analysis aim</w:t>
      </w:r>
      <w:r w:rsidR="003B0BDF" w:rsidRPr="00D018E8">
        <w:rPr>
          <w:rFonts w:cstheme="minorHAnsi"/>
          <w:color w:val="222222"/>
          <w:shd w:val="clear" w:color="auto" w:fill="FFFFFF"/>
        </w:rPr>
        <w:t xml:space="preserve">s to create representations of the text data in terms of topics or latent features. Which </w:t>
      </w:r>
      <w:r w:rsidR="00D018E8">
        <w:rPr>
          <w:rFonts w:cstheme="minorHAnsi"/>
          <w:color w:val="222222"/>
          <w:shd w:val="clear" w:color="auto" w:fill="FFFFFF"/>
        </w:rPr>
        <w:t>can</w:t>
      </w:r>
      <w:r w:rsidR="003B0BDF" w:rsidRPr="00D018E8">
        <w:rPr>
          <w:rFonts w:cstheme="minorHAnsi"/>
          <w:color w:val="222222"/>
          <w:shd w:val="clear" w:color="auto" w:fill="FFFFFF"/>
        </w:rPr>
        <w:t xml:space="preserve"> produce dimensionality of the original text</w:t>
      </w:r>
      <w:r w:rsidR="00D018E8">
        <w:rPr>
          <w:rFonts w:cstheme="minorHAnsi"/>
          <w:color w:val="222222"/>
          <w:shd w:val="clear" w:color="auto" w:fill="FFFFFF"/>
        </w:rPr>
        <w:t>-</w:t>
      </w:r>
      <w:r w:rsidR="003B0BDF" w:rsidRPr="00D018E8">
        <w:rPr>
          <w:rFonts w:cstheme="minorHAnsi"/>
          <w:color w:val="222222"/>
          <w:shd w:val="clear" w:color="auto" w:fill="FFFFFF"/>
        </w:rPr>
        <w:t>based dataset</w:t>
      </w:r>
      <w:r w:rsidR="00363F17" w:rsidRPr="00D018E8">
        <w:rPr>
          <w:rFonts w:cstheme="minorHAnsi"/>
          <w:color w:val="222222"/>
          <w:shd w:val="clear" w:color="auto" w:fill="FFFFFF"/>
        </w:rPr>
        <w:fldChar w:fldCharType="begin"/>
      </w:r>
      <w:r w:rsidR="00363F17" w:rsidRPr="00D018E8">
        <w:rPr>
          <w:rFonts w:cstheme="minorHAnsi"/>
          <w:color w:val="222222"/>
          <w:shd w:val="clear" w:color="auto" w:fill="FFFFFF"/>
        </w:rPr>
        <w:instrText xml:space="preserve"> ADDIN ZOTERO_ITEM CSL_CITATION {"citationID":"BqQQrAil","properties":{"formattedCitation":"(Landauer, 2014)","plainCitation":"(Landauer, 2014)","noteIndex":0},"citationItems":[{"id":130,"uris":["http://zotero.org/users/local/JDH5x0lp/items/C2WQXBI9"],"uri":["http://zotero.org/users/local/JDH5x0lp/items/C2WQXBI9"],"itemData":{"id":130,"type":"book","edition":"1. iss. in paperback","event-place":"New York","ISBN":"978-0-8058-5418-3","language":"en","number-of-pages":"532","publisher":"Routledge","publisher-place":"New York","source":"K10plus ISBN","title":"Handbook of latent semantic analysis","editor":[{"family":"Landauer","given":"Thomas K."}],"issued":{"date-parts":[["2014"]]}}}],"schema":"https://github.com/citation-style-language/schema/raw/master/csl-citation.json"} </w:instrText>
      </w:r>
      <w:r w:rsidR="00363F17" w:rsidRPr="00D018E8">
        <w:rPr>
          <w:rFonts w:cstheme="minorHAnsi"/>
          <w:color w:val="222222"/>
          <w:shd w:val="clear" w:color="auto" w:fill="FFFFFF"/>
        </w:rPr>
        <w:fldChar w:fldCharType="separate"/>
      </w:r>
      <w:r w:rsidR="00363F17" w:rsidRPr="00D018E8">
        <w:rPr>
          <w:rFonts w:cstheme="minorHAnsi"/>
        </w:rPr>
        <w:t>(Landauer, 2014)</w:t>
      </w:r>
      <w:r w:rsidR="00363F17" w:rsidRPr="00D018E8">
        <w:rPr>
          <w:rFonts w:cstheme="minorHAnsi"/>
          <w:color w:val="222222"/>
          <w:shd w:val="clear" w:color="auto" w:fill="FFFFFF"/>
        </w:rPr>
        <w:fldChar w:fldCharType="end"/>
      </w:r>
      <w:r w:rsidR="00363F17" w:rsidRPr="00D018E8">
        <w:rPr>
          <w:rFonts w:cstheme="minorHAnsi"/>
          <w:color w:val="222222"/>
          <w:shd w:val="clear" w:color="auto" w:fill="FFFFFF"/>
        </w:rPr>
        <w:t xml:space="preserve">. </w:t>
      </w:r>
    </w:p>
    <w:p w14:paraId="2DABE2A6" w14:textId="326AE5B2" w:rsidR="007A15A0" w:rsidRPr="00D018E8" w:rsidRDefault="00AD7D6D" w:rsidP="006237A5">
      <w:pPr>
        <w:jc w:val="both"/>
        <w:rPr>
          <w:rFonts w:cstheme="minorHAnsi"/>
          <w:color w:val="222222"/>
          <w:shd w:val="clear" w:color="auto" w:fill="FFFFFF"/>
        </w:rPr>
      </w:pPr>
      <w:r w:rsidRPr="00D018E8">
        <w:rPr>
          <w:rFonts w:cstheme="minorHAnsi"/>
          <w:color w:val="222222"/>
          <w:shd w:val="clear" w:color="auto" w:fill="FFFFFF"/>
        </w:rPr>
        <w:t>Traditional information retrieval system models mainly consist of probability model</w:t>
      </w:r>
      <w:r w:rsidR="00D018E8">
        <w:rPr>
          <w:rFonts w:cstheme="minorHAnsi"/>
          <w:color w:val="222222"/>
          <w:shd w:val="clear" w:color="auto" w:fill="FFFFFF"/>
        </w:rPr>
        <w:t>s</w:t>
      </w:r>
      <w:r w:rsidRPr="00D018E8">
        <w:rPr>
          <w:rFonts w:cstheme="minorHAnsi"/>
          <w:color w:val="222222"/>
          <w:shd w:val="clear" w:color="auto" w:fill="FFFFFF"/>
        </w:rPr>
        <w:t xml:space="preserve"> or space model</w:t>
      </w:r>
      <w:r w:rsidR="00D018E8">
        <w:rPr>
          <w:rFonts w:cstheme="minorHAnsi"/>
          <w:color w:val="222222"/>
          <w:shd w:val="clear" w:color="auto" w:fill="FFFFFF"/>
        </w:rPr>
        <w:t>s</w:t>
      </w:r>
      <w:r w:rsidRPr="00D018E8">
        <w:rPr>
          <w:rFonts w:cstheme="minorHAnsi"/>
          <w:color w:val="222222"/>
          <w:shd w:val="clear" w:color="auto" w:fill="FFFFFF"/>
        </w:rPr>
        <w:t xml:space="preserve"> or vector model</w:t>
      </w:r>
      <w:r w:rsidR="00D018E8">
        <w:rPr>
          <w:rFonts w:cstheme="minorHAnsi"/>
          <w:color w:val="222222"/>
          <w:shd w:val="clear" w:color="auto" w:fill="FFFFFF"/>
        </w:rPr>
        <w:t>s</w:t>
      </w:r>
      <w:r w:rsidRPr="00D018E8">
        <w:rPr>
          <w:rFonts w:cstheme="minorHAnsi"/>
          <w:color w:val="222222"/>
          <w:shd w:val="clear" w:color="auto" w:fill="FFFFFF"/>
        </w:rPr>
        <w:t>. Its basic princip</w:t>
      </w:r>
      <w:r w:rsidR="00D018E8">
        <w:rPr>
          <w:rFonts w:cstheme="minorHAnsi"/>
          <w:color w:val="222222"/>
          <w:shd w:val="clear" w:color="auto" w:fill="FFFFFF"/>
        </w:rPr>
        <w:t>le</w:t>
      </w:r>
      <w:r w:rsidRPr="00D018E8">
        <w:rPr>
          <w:rFonts w:cstheme="minorHAnsi"/>
          <w:color w:val="222222"/>
          <w:shd w:val="clear" w:color="auto" w:fill="FFFFFF"/>
        </w:rPr>
        <w:t xml:space="preserve"> being </w:t>
      </w:r>
      <w:r w:rsidR="00D018E8">
        <w:rPr>
          <w:rFonts w:cstheme="minorHAnsi"/>
          <w:color w:val="222222"/>
          <w:shd w:val="clear" w:color="auto" w:fill="FFFFFF"/>
        </w:rPr>
        <w:t xml:space="preserve">the </w:t>
      </w:r>
      <w:r w:rsidRPr="00D018E8">
        <w:rPr>
          <w:rFonts w:cstheme="minorHAnsi"/>
          <w:color w:val="222222"/>
          <w:shd w:val="clear" w:color="auto" w:fill="FFFFFF"/>
        </w:rPr>
        <w:t>keyword retrieval system. It</w:t>
      </w:r>
      <w:r w:rsidR="00D018E8">
        <w:rPr>
          <w:rFonts w:cstheme="minorHAnsi"/>
          <w:color w:val="222222"/>
          <w:shd w:val="clear" w:color="auto" w:fill="FFFFFF"/>
        </w:rPr>
        <w:t xml:space="preserve"> i</w:t>
      </w:r>
      <w:r w:rsidRPr="00D018E8">
        <w:rPr>
          <w:rFonts w:cstheme="minorHAnsi"/>
          <w:color w:val="222222"/>
          <w:shd w:val="clear" w:color="auto" w:fill="FFFFFF"/>
        </w:rPr>
        <w:t>s like matching the words that need to be searched with the words from the index of the document. But the existence of synonyms and polysemy made these systems complex to retrieve the information</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SptR88Ku","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Wenli, 2016)</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Later </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YIzMOHhf","properties":{"formattedCitation":"(Dumais et al., 1988)","plainCitation":"(Dumais et al., 1988)","noteIndex":0},"citationItems":[{"id":134,"uris":["http://zotero.org/users/local/JDH5x0lp/items/3NK9SV83"],"uri":["http://zotero.org/users/local/JDH5x0lp/items/3NK9SV83"],"itemData":{"id":134,"type":"paper-conference","abstract":"This paper describes a new approach for dealing with the vocabulary problem in human-computer interaction. Most approaches to retrieving textual materials depend on a lexical match between words in users' requests and those in or assigned to database objects. Because of the tremendous diversity in the words people use to describe the same object, lexical matching methods are necessarily incomplete and imprecise [5]. The latent semantic indexing approach tries to overcome these problems by automatically organizing text objects into a semantic structure more appropriate for matching user requests. This is done by taking advantage of implicit higher-order structure in the association of terms with text objects. The particular technique used is singular-value decomposition, in which a large term by text-object matrix is decomposed into a set of about 50 to 150 orthogonal factors from which the original matrix can be approximated by linear combination. Terms and objects are represented by 50 to 150 dimensional vectors and matched against user queries in this “semantic” space. Initial tests find this completely automatic method widely applicable and a promising way to improve users' access to many kinds of textual materials, or to objects and services for which textual descriptions are available.","collection-title":"CHI '88","container-title":"Proceedings of the SIGCHI Conference on Human Factors in Computing Systems","DOI":"10.1145/57167.57214","event-place":"New York, NY, USA","ISBN":"978-0-201-14237-2","page":"281–285","publisher":"Association for Computing Machinery","publisher-place":"New York, NY, USA","source":"ACM Digital Library","title":"Using latent semantic analysis to improve access to textual information","URL":"https://doi.org/10.1145/57167.57214","author":[{"family":"Dumais","given":"S. T."},{"family":"Furnas","given":"G. W."},{"family":"Landauer","given":"T. K."},{"family":"Deerwester","given":"S."},{"family":"Harshman","given":"R."}],"accessed":{"date-parts":[["2021",8,8]]},"issued":{"date-parts":[["1988",5,1]]}}}],"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Dumais et al., 1988)</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proposed latent semantic analysis to improve access to textual information.</w:t>
      </w:r>
    </w:p>
    <w:p w14:paraId="45D95655" w14:textId="45FA6D8F" w:rsidR="003A1FDC" w:rsidRPr="00D018E8" w:rsidRDefault="00363F17" w:rsidP="006237A5">
      <w:pPr>
        <w:jc w:val="both"/>
        <w:rPr>
          <w:rFonts w:cstheme="minorHAnsi"/>
        </w:rPr>
      </w:pPr>
      <w:r w:rsidRPr="00D018E8">
        <w:rPr>
          <w:rFonts w:cstheme="minorHAnsi"/>
        </w:rPr>
        <w:lastRenderedPageBreak/>
        <w:t>Latent Semantic Analysis</w:t>
      </w:r>
      <w:r w:rsidRPr="00D018E8">
        <w:rPr>
          <w:rFonts w:cstheme="minorHAnsi"/>
        </w:rPr>
        <w:fldChar w:fldCharType="begin"/>
      </w:r>
      <w:r w:rsidRPr="00D018E8">
        <w:rPr>
          <w:rFonts w:cstheme="minorHAnsi"/>
        </w:rPr>
        <w:instrText xml:space="preserve"> ADDIN ZOTERO_ITEM CSL_CITATION {"citationID":"T9f5VUe4","properties":{"formattedCitation":"(Landauer et al., 1998)","plainCitation":"(Landauer et al., 1998)","noteIndex":0},"citationItems":[{"id":110,"uris":["http://zotero.org/users/local/JDH5x0lp/items/SFU4RP6E"],"uri":["http://zotero.org/users/local/JDH5x0lp/items/SFU4RP6E"],"itemData":{"id":110,"type":"article-journal","abstract":"Latent Semantic Analysis (LSA) is a theory and me:hod for extracting and representing the contextual-usage meaning of words by statistical computations applied to a large corpus of text (Landauer &amp; Dumais, 1997). The underlying idea is that the aggregate of all the word\ncontexts in which a given word does and does not appear provides\na set of mutual constraints that largely determines the similarity of meaning of words and sets of words to each other. The adequacy of LSA's reflection of human knowledge has been established in a\nvariety of ways. For example, its scores overlap those of humans\non standard vocabulary and subject matter tests; it mimics human\nword sorting and category judgments; it simulates word-word and passage-word lexical priming data; and, as reported in 3 following articles in this issue, it accurately estimates passage coherence, learnability of passages by individual students, and the quality and quantity\nof knowledge contained in an essay.","container-title":"Discourse Processes","DOI":"10.1080/01638539809545028","journalAbbreviation":"Discourse Processes","page":"259-284","source":"ResearchGate","title":"An Introduction to Latent Semantic Analysis","volume":"25","author":[{"family":"Landauer","given":"Thomas"},{"family":"Foltz","given":"Peter"},{"family":"Laham","given":"Darrell"}],"issued":{"date-parts":[["1998",1,1]]}}}],"schema":"https://github.com/citation-style-language/schema/raw/master/csl-citation.json"} </w:instrText>
      </w:r>
      <w:r w:rsidRPr="00D018E8">
        <w:rPr>
          <w:rFonts w:cstheme="minorHAnsi"/>
        </w:rPr>
        <w:fldChar w:fldCharType="separate"/>
      </w:r>
      <w:r w:rsidRPr="00D018E8">
        <w:rPr>
          <w:rFonts w:cstheme="minorHAnsi"/>
        </w:rPr>
        <w:t>(Landauer et al., 1998)</w:t>
      </w:r>
      <w:r w:rsidRPr="00D018E8">
        <w:rPr>
          <w:rFonts w:cstheme="minorHAnsi"/>
        </w:rPr>
        <w:fldChar w:fldCharType="end"/>
      </w:r>
      <w:r w:rsidRPr="00D018E8">
        <w:rPr>
          <w:rFonts w:cstheme="minorHAnsi"/>
        </w:rPr>
        <w:t>, uses free text as an input, with the paragraph as a relevant contextual unit. An analysis of word frequency within the paragraphs represents the meaning and relationship of words as vectors which helps to compare words semantically even at high order co-occurrences</w:t>
      </w:r>
      <w:r w:rsidRPr="00D018E8">
        <w:rPr>
          <w:rFonts w:cstheme="minorHAnsi"/>
        </w:rPr>
        <w:fldChar w:fldCharType="begin"/>
      </w:r>
      <w:r w:rsidRPr="00D018E8">
        <w:rPr>
          <w:rFonts w:cstheme="minorHAnsi"/>
        </w:rPr>
        <w:instrText xml:space="preserve"> ADDIN ZOTERO_ITEM CSL_CITATION {"citationID":"Mxt2OMYi","properties":{"formattedCitation":"(Kontostathis and Pottenger, 2002)","plainCitation":"(Kontostathis and Pottenger, 2002)","noteIndex":0},"citationItems":[{"id":113,"uris":["http://zotero.org/users/local/JDH5x0lp/items/3GYRC5DX"],"uri":["http://zotero.org/users/local/JDH5x0lp/items/3GYRC5DX"],"itemData":{"id":113,"type":"article-journal","abstract":"Higher order co-occurrences play a key role in the effectiveness of systems used for text mining. A wide variety of applications use techniques that explicitly or implicitly employ a limited degree of transitivity in the cooccurrence relation. In this work we show use of higher orders of co-occurrence in the Singular Value Decomposition (SVD) algorithm and, by inference, on the systems that rely on SVD, such as LSI. Our empirical and mathematical studies prove that term co-occurrence plays a crucial role in LSI. This work is the first to study the values produced in the truncated term-term matrix, and we have discovered an explanation for why certain term pairs receive a high similarity value, while others receive low (and even negative) values. Thus we have discovered the basis for the claim that is frequently made for LSI: LSI emphasizes important semantic distinctions (latent semantics) while reducing noise in the data","container-title":"undefined","language":"en","source":"www.semanticscholar.org","title":"Detecting Patterns in the LSI Term-Term Matrix","URL":"https://www.semanticscholar.org/paper/Detecting-Patterns-in-the-LSI-Term-Term-Matrix-Kontostathis-Pottenger/fffcb107c9d6eb9bacbd9265ee70665dc8f5b28e","author":[{"family":"Kontostathis","given":"April"},{"family":"Pottenger","given":"W."}],"accessed":{"date-parts":[["2021",8,6]]},"issued":{"date-parts":[["2002"]]}}}],"schema":"https://github.com/citation-style-language/schema/raw/master/csl-citation.json"} </w:instrText>
      </w:r>
      <w:r w:rsidRPr="00D018E8">
        <w:rPr>
          <w:rFonts w:cstheme="minorHAnsi"/>
        </w:rPr>
        <w:fldChar w:fldCharType="separate"/>
      </w:r>
      <w:r w:rsidRPr="00D018E8">
        <w:rPr>
          <w:rFonts w:cstheme="minorHAnsi"/>
        </w:rPr>
        <w:t>(Kontostathis and Pottenger, 2002)</w:t>
      </w:r>
      <w:r w:rsidRPr="00D018E8">
        <w:rPr>
          <w:rFonts w:cstheme="minorHAnsi"/>
        </w:rPr>
        <w:fldChar w:fldCharType="end"/>
      </w:r>
      <w:r w:rsidRPr="00D018E8">
        <w:rPr>
          <w:rFonts w:cstheme="minorHAnsi"/>
        </w:rPr>
        <w:t xml:space="preserve">. </w:t>
      </w:r>
      <w:r w:rsidRPr="00D018E8">
        <w:rPr>
          <w:rFonts w:cstheme="minorHAnsi"/>
        </w:rPr>
        <w:fldChar w:fldCharType="begin"/>
      </w:r>
      <w:r w:rsidRPr="00D018E8">
        <w:rPr>
          <w:rFonts w:cstheme="minorHAnsi"/>
        </w:rPr>
        <w:instrText xml:space="preserve"> ADDIN ZOTERO_ITEM CSL_CITATION {"citationID":"LMn2p3nU","properties":{"formattedCitation":"(Foltz, 1996)","plainCitation":"(Foltz, 1996)","noteIndex":0},"citationItems":[{"id":117,"uris":["http://zotero.org/users/local/JDH5x0lp/items/4A3F4PPI"],"uri":["http://zotero.org/users/local/JDH5x0lp/items/4A3F4PPI"],"itemData":{"id":117,"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schema":"https://github.com/citation-style-language/schema/raw/master/csl-citation.json"} </w:instrText>
      </w:r>
      <w:r w:rsidRPr="00D018E8">
        <w:rPr>
          <w:rFonts w:cstheme="minorHAnsi"/>
        </w:rPr>
        <w:fldChar w:fldCharType="separate"/>
      </w:r>
      <w:r w:rsidRPr="00D018E8">
        <w:rPr>
          <w:rFonts w:cstheme="minorHAnsi"/>
        </w:rPr>
        <w:t>(Foltz, 1996)</w:t>
      </w:r>
      <w:r w:rsidRPr="00D018E8">
        <w:rPr>
          <w:rFonts w:cstheme="minorHAnsi"/>
        </w:rPr>
        <w:fldChar w:fldCharType="end"/>
      </w:r>
      <w:r w:rsidRPr="00D018E8">
        <w:rPr>
          <w:rFonts w:cstheme="minorHAnsi"/>
        </w:rPr>
        <w:t xml:space="preserve"> rigorously tested LSA and it is regarded as a very successful theory and be</w:t>
      </w:r>
      <w:r w:rsidR="00D018E8">
        <w:rPr>
          <w:rFonts w:cstheme="minorHAnsi"/>
        </w:rPr>
        <w:t>t</w:t>
      </w:r>
      <w:r w:rsidRPr="00D018E8">
        <w:rPr>
          <w:rFonts w:cstheme="minorHAnsi"/>
        </w:rPr>
        <w:t>ter than Hyperspace Analog to Language</w:t>
      </w:r>
      <w:r w:rsidRPr="00D018E8">
        <w:rPr>
          <w:rFonts w:cstheme="minorHAnsi"/>
        </w:rPr>
        <w:fldChar w:fldCharType="begin"/>
      </w:r>
      <w:r w:rsidRPr="00D018E8">
        <w:rPr>
          <w:rFonts w:cstheme="minorHAnsi"/>
        </w:rPr>
        <w:instrText xml:space="preserve"> ADDIN ZOTERO_ITEM CSL_CITATION {"citationID":"rEyrI9v5","properties":{"formattedCitation":"(Meena and Raj, 2014)","plainCitation":"(Meena and Raj, 2014)","noteIndex":0},"citationItems":[{"id":119,"uris":["http://zotero.org/users/local/JDH5x0lp/items/YQK2NA8S"],"uri":["http://zotero.org/users/local/JDH5x0lp/items/YQK2NA8S"],"itemData":{"id":119,"type":"paper-conference","abstract":"The question papers of many academic institutions contain a significant part of descriptive type questions. Generally, these question papers follow a fixed pattern. Normally, the descriptive type answers are evaluated manually with the possibilities of deviation in the evaluation of the same answer-script by different examiners with almost the same amount of experience and academic qualifications. The present work focuses on the online evaluation of descriptive type answers which will eliminate the discrepancy in manual evaluation. Evaluation of students' answers in online can be performed using Hyperspace Analog to Language (HAL) procedure and Self-Organizing Map (SOM) method. The answer is given as input to HAL. HAL represents a procedure that processes a corpus of text and produce numeric vectors containing information about its meanings. The clustering method of Kohonen Self-Organizing Maps is applied to the vector. SOM is neural based technique. It takes the vectors as inputs and forms a document map in such a way that nearby neurons contain a similar document. The proposed method will be tested with short answers written by learners of our department. This method has a number of benefits like increased reliability of results, reduced time and effort, reduced burden on the faculty and efficient use of resources.","container-title":"2014 IEEE International Conference on Computational Intelligence and Computing Research","DOI":"10.1109/ICCIC.2014.7238415","event":"2014 IEEE International Conference on Computational Intelligence and Computing Research","page":"1-5","source":"IEEE Xplore","title":"Evaluation of the descriptive type answers using hyperspace analog to language and self-organizing map","author":[{"family":"Meena","given":"K."},{"family":"Raj","given":"Lawrance"}],"issued":{"date-parts":[["2014",12]]}}}],"schema":"https://github.com/citation-style-language/schema/raw/master/csl-citation.json"} </w:instrText>
      </w:r>
      <w:r w:rsidRPr="00D018E8">
        <w:rPr>
          <w:rFonts w:cstheme="minorHAnsi"/>
        </w:rPr>
        <w:fldChar w:fldCharType="separate"/>
      </w:r>
      <w:r w:rsidRPr="00D018E8">
        <w:rPr>
          <w:rFonts w:cstheme="minorHAnsi"/>
        </w:rPr>
        <w:t>(Meena and Raj, 2014)</w:t>
      </w:r>
      <w:r w:rsidRPr="00D018E8">
        <w:rPr>
          <w:rFonts w:cstheme="minorHAnsi"/>
        </w:rPr>
        <w:fldChar w:fldCharType="end"/>
      </w:r>
      <w:r w:rsidRPr="00D018E8">
        <w:rPr>
          <w:rFonts w:cstheme="minorHAnsi"/>
        </w:rPr>
        <w:t xml:space="preserve"> which is a method for lexical analysis and a model of semantic analysis. HAL uses a sliding window of co-occurrences words as a measure of context and avoiding higher-order co-occurrences.</w:t>
      </w:r>
    </w:p>
    <w:p w14:paraId="0E1130E8" w14:textId="5D3B9EA0" w:rsidR="006237A5" w:rsidRDefault="003A1FDC" w:rsidP="00942BBE">
      <w:pPr>
        <w:jc w:val="both"/>
        <w:rPr>
          <w:rFonts w:cstheme="minorHAnsi"/>
        </w:rPr>
      </w:pPr>
      <w:r w:rsidRPr="00D018E8">
        <w:rPr>
          <w:rFonts w:cstheme="minorHAnsi"/>
        </w:rPr>
        <w:fldChar w:fldCharType="begin"/>
      </w:r>
      <w:r w:rsidRPr="00D018E8">
        <w:rPr>
          <w:rFonts w:cstheme="minorHAnsi"/>
        </w:rPr>
        <w:instrText xml:space="preserve"> ADDIN ZOTERO_ITEM CSL_CITATION {"citationID":"DPZiAe7B","properties":{"formattedCitation":"(Anwar, 2006)","plainCitation":"(Anwar, 2006)","noteIndex":0},"citationItems":[{"id":135,"uris":["http://zotero.org/users/local/JDH5x0lp/items/LJQHFE65"],"uri":["http://zotero.org/users/local/JDH5x0lp/items/LJQHFE65"],"itemData":{"id":135,"type":"paper-conference","abstract":"In this paper I show the possible use of Latent Semantic Analysis (LSA) as an aid for word tagging and ambiguity resolution for words in test sentences. The idea is to use large corpora of training sentences, previously tagged by a human expert; for building an LSA \"engine\" that is used to aid in tagging future test sentences. Various training and testing phases were done. The results show that LSA seems to do somewhat fair; compared to other statistical word tagging and ambiguity resolution methods. However, there is one main drawback for this approach; the accuracy of word tagging depends on the training corpus.","collection-title":"CSECS'06","container-title":"Proceedings of the 5th WSEAS International Conference on Circuits, Systems, Electronics, Control &amp; Signal Processing","event-place":"Stevens Point, Wisconsin, USA","ISBN":"978-960-8457-55-3","page":"275–278","publisher":"World Scientific and Engineering Academy and Society (WSEAS)","publisher-place":"Stevens Point, Wisconsin, USA","source":"ACM Digital Library","title":"Experiments with latent semantic analysis for word tagging","author":[{"family":"Anwar","given":"Ashraf"}],"accessed":{"date-parts":[["2021",8,8]]},"issued":{"date-parts":[["2006",11,1]]}}}],"schema":"https://github.com/citation-style-language/schema/raw/master/csl-citation.json"} </w:instrText>
      </w:r>
      <w:r w:rsidRPr="00D018E8">
        <w:rPr>
          <w:rFonts w:cstheme="minorHAnsi"/>
        </w:rPr>
        <w:fldChar w:fldCharType="separate"/>
      </w:r>
      <w:r w:rsidRPr="00D018E8">
        <w:rPr>
          <w:rFonts w:cstheme="minorHAnsi"/>
        </w:rPr>
        <w:t>(Anwar, 2006)</w:t>
      </w:r>
      <w:r w:rsidRPr="00D018E8">
        <w:rPr>
          <w:rFonts w:cstheme="minorHAnsi"/>
        </w:rPr>
        <w:fldChar w:fldCharType="end"/>
      </w:r>
      <w:r w:rsidRPr="00D018E8">
        <w:rPr>
          <w:rFonts w:cstheme="minorHAnsi"/>
        </w:rPr>
        <w:t xml:space="preserve"> conducted some experiments with latent semantic analysis for tagging and ambiguity </w:t>
      </w:r>
      <w:r w:rsidR="00D018E8" w:rsidRPr="00D018E8">
        <w:rPr>
          <w:rFonts w:cstheme="minorHAnsi"/>
        </w:rPr>
        <w:t>correction</w:t>
      </w:r>
      <w:r w:rsidRPr="00D018E8">
        <w:rPr>
          <w:rFonts w:cstheme="minorHAnsi"/>
        </w:rPr>
        <w:t xml:space="preserve"> for words from the large corpus. And provided details about how LSA does better compared to other statistical word tagging and ambiguity correction methods.</w:t>
      </w:r>
      <w:r w:rsidR="00D018E8">
        <w:rPr>
          <w:rFonts w:cstheme="minorHAnsi"/>
        </w:rPr>
        <w:t xml:space="preserve"> And the size and the meaning of the corpus plays an important role while using latent semantic analysis</w:t>
      </w:r>
      <w:r w:rsidR="00D018E8">
        <w:rPr>
          <w:rFonts w:cstheme="minorHAnsi"/>
        </w:rPr>
        <w:fldChar w:fldCharType="begin"/>
      </w:r>
      <w:r w:rsidR="00D018E8">
        <w:rPr>
          <w:rFonts w:cstheme="minorHAnsi"/>
        </w:rPr>
        <w:instrText xml:space="preserve"> ADDIN ZOTERO_ITEM CSL_CITATION {"citationID":"NuUAyv7i","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D018E8">
        <w:rPr>
          <w:rFonts w:cstheme="minorHAnsi"/>
        </w:rPr>
        <w:fldChar w:fldCharType="separate"/>
      </w:r>
      <w:r w:rsidR="00D018E8" w:rsidRPr="00D018E8">
        <w:rPr>
          <w:rFonts w:ascii="Calibri" w:hAnsi="Calibri" w:cs="Calibri"/>
        </w:rPr>
        <w:t>(Dascalu and McNamara, 2017)</w:t>
      </w:r>
      <w:r w:rsidR="00D018E8">
        <w:rPr>
          <w:rFonts w:cstheme="minorHAnsi"/>
        </w:rPr>
        <w:fldChar w:fldCharType="end"/>
      </w:r>
      <w:r w:rsidR="00D018E8">
        <w:rPr>
          <w:rFonts w:cstheme="minorHAnsi"/>
        </w:rPr>
        <w:t xml:space="preserve">. </w:t>
      </w:r>
      <w:r w:rsidR="00AD38A0">
        <w:rPr>
          <w:rFonts w:cstheme="minorHAnsi"/>
        </w:rPr>
        <w:t>An application</w:t>
      </w:r>
      <w:r w:rsidR="00143D3C">
        <w:rPr>
          <w:rFonts w:cstheme="minorHAnsi"/>
        </w:rPr>
        <w:fldChar w:fldCharType="begin"/>
      </w:r>
      <w:r w:rsidR="00143D3C">
        <w:rPr>
          <w:rFonts w:cstheme="minorHAnsi"/>
        </w:rPr>
        <w:instrText xml:space="preserve"> ADDIN ZOTERO_ITEM CSL_CITATION {"citationID":"9yjHjybW","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143D3C">
        <w:rPr>
          <w:rFonts w:cstheme="minorHAnsi"/>
        </w:rPr>
        <w:fldChar w:fldCharType="separate"/>
      </w:r>
      <w:r w:rsidR="00143D3C" w:rsidRPr="00143D3C">
        <w:rPr>
          <w:rFonts w:ascii="Calibri" w:hAnsi="Calibri" w:cs="Calibri"/>
        </w:rPr>
        <w:t>(Rosenbusch et al., 2020)</w:t>
      </w:r>
      <w:r w:rsidR="00143D3C">
        <w:rPr>
          <w:rFonts w:cstheme="minorHAnsi"/>
        </w:rPr>
        <w:fldChar w:fldCharType="end"/>
      </w:r>
      <w:r w:rsidR="00AD38A0">
        <w:rPr>
          <w:rFonts w:cstheme="minorHAnsi"/>
        </w:rPr>
        <w:t xml:space="preserve"> has </w:t>
      </w:r>
      <w:r w:rsidR="00143D3C">
        <w:rPr>
          <w:rFonts w:cstheme="minorHAnsi"/>
        </w:rPr>
        <w:t xml:space="preserve">been produced </w:t>
      </w:r>
      <w:r w:rsidR="00C3571F">
        <w:rPr>
          <w:rFonts w:cstheme="minorHAnsi"/>
        </w:rPr>
        <w:t xml:space="preserve">addressing </w:t>
      </w:r>
      <w:r w:rsidR="00AE32BC">
        <w:rPr>
          <w:rFonts w:cstheme="minorHAnsi"/>
        </w:rPr>
        <w:t xml:space="preserve">the </w:t>
      </w:r>
      <w:r w:rsidR="00A121E9">
        <w:rPr>
          <w:rFonts w:cstheme="minorHAnsi"/>
        </w:rPr>
        <w:t xml:space="preserve">arbitrary measurements and disconnection between research groups </w:t>
      </w:r>
      <w:r w:rsidR="009745FF">
        <w:rPr>
          <w:rFonts w:cstheme="minorHAnsi"/>
        </w:rPr>
        <w:t xml:space="preserve">in psychology </w:t>
      </w:r>
      <w:r w:rsidR="00E35630">
        <w:rPr>
          <w:rFonts w:cstheme="minorHAnsi"/>
        </w:rPr>
        <w:t xml:space="preserve">by detecting semantic </w:t>
      </w:r>
      <w:r w:rsidR="00AD3BD9">
        <w:rPr>
          <w:rFonts w:cstheme="minorHAnsi"/>
        </w:rPr>
        <w:t>overlap between the scale</w:t>
      </w:r>
      <w:r w:rsidR="003A3F72">
        <w:rPr>
          <w:rFonts w:cstheme="minorHAnsi"/>
        </w:rPr>
        <w:t>s with semantic analysis.</w:t>
      </w:r>
      <w:r w:rsidR="006237A5">
        <w:rPr>
          <w:rFonts w:cstheme="minorHAnsi"/>
        </w:rPr>
        <w:t xml:space="preserve"> He also explained that</w:t>
      </w:r>
      <w:r w:rsidR="002F1CC3">
        <w:rPr>
          <w:rFonts w:cstheme="minorHAnsi"/>
        </w:rPr>
        <w:t xml:space="preserve"> The</w:t>
      </w:r>
      <w:r w:rsidR="00341DC5">
        <w:rPr>
          <w:rFonts w:cstheme="minorHAnsi"/>
        </w:rPr>
        <w:t xml:space="preserve">se similarity or dissimilarity measurements </w:t>
      </w:r>
      <w:r w:rsidR="002E4475">
        <w:rPr>
          <w:rFonts w:cstheme="minorHAnsi"/>
        </w:rPr>
        <w:t xml:space="preserve">can be shown by cosine similarity </w:t>
      </w:r>
      <w:r w:rsidR="00E75EED" w:rsidRPr="00E75EED">
        <w:rPr>
          <w:rFonts w:cstheme="minorHAnsi"/>
        </w:rPr>
        <w:t xml:space="preserve">and can be represented </w:t>
      </w:r>
      <w:r w:rsidR="00E75EED">
        <w:rPr>
          <w:rFonts w:cstheme="minorHAnsi"/>
        </w:rPr>
        <w:t>a space by word network form</w:t>
      </w:r>
      <w:r w:rsidR="006237A5">
        <w:rPr>
          <w:rFonts w:cstheme="minorHAnsi"/>
        </w:rPr>
        <w:t>.</w:t>
      </w:r>
    </w:p>
    <w:p w14:paraId="4B1B50C7" w14:textId="4D935941" w:rsidR="00C0153A" w:rsidRDefault="00593704" w:rsidP="00942BBE">
      <w:pPr>
        <w:jc w:val="both"/>
        <w:rPr>
          <w:rFonts w:cstheme="minorHAnsi"/>
        </w:rPr>
      </w:pPr>
      <w:r w:rsidRPr="00593704">
        <w:rPr>
          <w:rFonts w:cstheme="minorHAnsi"/>
        </w:rPr>
        <w:t xml:space="preserve">Researchers have recently advanced beyond LSA models of semantic representations to investigate topic-based models of semanticity, the most prevalent of which </w:t>
      </w:r>
      <w:r w:rsidR="00DD29A5">
        <w:rPr>
          <w:rFonts w:cstheme="minorHAnsi"/>
        </w:rPr>
        <w:t>is</w:t>
      </w:r>
      <w:r w:rsidRPr="00593704">
        <w:rPr>
          <w:rFonts w:cstheme="minorHAnsi"/>
        </w:rPr>
        <w:t xml:space="preserve"> Latent Dirichlet Allocation</w:t>
      </w:r>
      <w:r w:rsidR="00964C0F">
        <w:rPr>
          <w:rFonts w:cstheme="minorHAnsi"/>
        </w:rPr>
        <w:fldChar w:fldCharType="begin"/>
      </w:r>
      <w:r w:rsidR="00964C0F">
        <w:rPr>
          <w:rFonts w:cstheme="minorHAnsi"/>
        </w:rPr>
        <w:instrText xml:space="preserve"> ADDIN ZOTERO_ITEM CSL_CITATION {"citationID":"DlSIHGGt","properties":{"formattedCitation":"(Blei et al., 2003)","plainCitation":"(Blei et al., 2003)","noteIndex":0},"citationItems":[{"id":174,"uris":["http://zotero.org/users/local/JDH5x0lp/items/GGZMI4XS"],"uri":["http://zotero.org/users/local/JDH5x0lp/items/GGZMI4XS"],"itemData":{"id":174,"type":"article-journal","abstract":"We describe latent Dirichlet allocation (LDA), a generative\n  probabilistic model for collections of discrete data such as text\n  corpora.  LDA is a three-level hierarchical Bayesian model, in which\n  each item of a collection is modeled as a finite mixture over an\n  underlying set of topics.  Each topic is, in turn, modeled as an\n  infinite mixture over an underlying set of topic probabilities.  In\n  the context of text modeling, the topic probabilities provide an\n  explicit representation of a document.  We present efficient\n  approximate inference techniques based on variational methods and an\n  EM algorithm for empirical Bayes parameter estimation.  We report\n  results in document modeling, text classification, and collaborative\n  filtering, comparing to a mixture of unigrams model and the\n  probabilistic LSI model.","container-title":"Journal of Machine Learning Research","ISSN":"ISSN 1533-7928","issue":"Jan","page":"993-1022","source":"www.jmlr.org","title":"Latent Dirichlet Allocation","volume":"3","author":[{"family":"Blei","given":"David M."},{"family":"Ng","given":"Andrew Y."},{"family":"Jordan","given":"Michael I."}],"issued":{"date-parts":[["2003"]]}}}],"schema":"https://github.com/citation-style-language/schema/raw/master/csl-citation.json"} </w:instrText>
      </w:r>
      <w:r w:rsidR="00964C0F">
        <w:rPr>
          <w:rFonts w:cstheme="minorHAnsi"/>
        </w:rPr>
        <w:fldChar w:fldCharType="separate"/>
      </w:r>
      <w:r w:rsidR="00964C0F" w:rsidRPr="00964C0F">
        <w:rPr>
          <w:rFonts w:ascii="Calibri" w:hAnsi="Calibri" w:cs="Calibri"/>
        </w:rPr>
        <w:t>(Blei et al., 2003)</w:t>
      </w:r>
      <w:r w:rsidR="00964C0F">
        <w:rPr>
          <w:rFonts w:cstheme="minorHAnsi"/>
        </w:rPr>
        <w:fldChar w:fldCharType="end"/>
      </w:r>
      <w:r w:rsidRPr="00593704">
        <w:rPr>
          <w:rFonts w:cstheme="minorHAnsi"/>
        </w:rPr>
        <w:t>.</w:t>
      </w:r>
      <w:r w:rsidR="00E86C6F">
        <w:rPr>
          <w:rFonts w:cstheme="minorHAnsi"/>
        </w:rPr>
        <w:t xml:space="preserve"> </w:t>
      </w:r>
      <w:r w:rsidR="00C0153A" w:rsidRPr="00C0153A">
        <w:rPr>
          <w:rFonts w:cstheme="minorHAnsi"/>
        </w:rPr>
        <w:t>Because each word in the semantic vector space model can be represented as a context-free vector, LSA can be thought of as a cognitive statement of meaning. Although individual dimensions of concepts do not have a distinct meaning, the total representation provided by LSA can be thought of as a map of meanings. Positive correlations between LSA similarity scores and human recall using word association lists further support a semantic proximity effect in which LSA resembles human memory</w:t>
      </w:r>
      <w:r w:rsidR="00053C3C">
        <w:rPr>
          <w:rFonts w:cstheme="minorHAnsi"/>
        </w:rPr>
        <w:fldChar w:fldCharType="begin"/>
      </w:r>
      <w:r w:rsidR="00053C3C">
        <w:rPr>
          <w:rFonts w:cstheme="minorHAnsi"/>
        </w:rPr>
        <w:instrText xml:space="preserve"> ADDIN ZOTERO_ITEM CSL_CITATION {"citationID":"cmUIP5Td","properties":{"formattedCitation":"(Kintsch, 2001)","plainCitation":"(Kintsch, 2001)","noteIndex":0},"citationItems":[{"id":173,"uris":["http://zotero.org/users/local/JDH5x0lp/items/YBZQGURJ"],"uri":["http://zotero.org/users/local/JDH5x0lp/items/YBZQGURJ"],"itemData":{"id":173,"type":"article-journal","abstract":"Abstract In Latent Semantic Analysis (LSA) the meaning of a word is represented as a vector in a high-dimensional semantic space. Different meanings of a word or different senses of a word are not distinguished. Instead, word senses are appropriately modified as the word is used in different contexts. In N-VP sentences, the precise meaning of the verb phrase depends on the noun it is combined with. An algorithm is described to adjust the meaning of a predicate as it is applied to different arguments. In forming a sentence meaning, not all features of a predicate are combined with the features of the argument, but only those that are appropriate to the argument. Hence, a different “sense” of a predicate emerges every time it is used in a different context. This predication algorithm is explored in the context of four different semantic problems: metaphor interpretation, causal inferences, similarity judgments, and homonym disambiguation.","container-title":"Cognitive Science","DOI":"https://doi.org/10.1207/s15516709cog2502_1","issue":"2","note":"_eprint: https://onlinelibrary.wiley.com/doi/pdf/10.1207/s15516709cog2502_1","page":"173-202","title":"Predication","volume":"25","author":[{"family":"Kintsch","given":"Walter"}],"issued":{"date-parts":[["2001"]]}}}],"schema":"https://github.com/citation-style-language/schema/raw/master/csl-citation.json"} </w:instrText>
      </w:r>
      <w:r w:rsidR="00053C3C">
        <w:rPr>
          <w:rFonts w:cstheme="minorHAnsi"/>
        </w:rPr>
        <w:fldChar w:fldCharType="separate"/>
      </w:r>
      <w:r w:rsidR="00053C3C" w:rsidRPr="00053C3C">
        <w:rPr>
          <w:rFonts w:ascii="Calibri" w:hAnsi="Calibri" w:cs="Calibri"/>
        </w:rPr>
        <w:t>(Kintsch, 2001)</w:t>
      </w:r>
      <w:r w:rsidR="00053C3C">
        <w:rPr>
          <w:rFonts w:cstheme="minorHAnsi"/>
        </w:rPr>
        <w:fldChar w:fldCharType="end"/>
      </w:r>
      <w:r w:rsidR="00C0153A" w:rsidRPr="00C0153A">
        <w:rPr>
          <w:rFonts w:cstheme="minorHAnsi"/>
        </w:rPr>
        <w:t>.</w:t>
      </w:r>
    </w:p>
    <w:p w14:paraId="28D40063" w14:textId="2BDEABEA" w:rsidR="00C62804" w:rsidRDefault="00C62804" w:rsidP="00942BBE">
      <w:pPr>
        <w:jc w:val="both"/>
        <w:rPr>
          <w:rFonts w:cstheme="minorHAnsi"/>
        </w:rPr>
      </w:pPr>
      <w:r w:rsidRPr="00C62804">
        <w:rPr>
          <w:rFonts w:cstheme="minorHAnsi"/>
        </w:rPr>
        <w:t>To embed words in a vectorial space, corpus-based semantic representations take advantage of statistical features of textual structure. Term pairs with comparable meanings tend to cluster together in this space. These approaches are based on the notion that words with similar meanings are more likely to appear in comparable contexts. This theory is known as the distributional hypothesis, and it provides a useful framework for comprehending and computing semantic relationships between words</w:t>
      </w:r>
      <w:r w:rsidR="003342ED">
        <w:rPr>
          <w:rFonts w:cstheme="minorHAnsi"/>
        </w:rPr>
        <w:fldChar w:fldCharType="begin"/>
      </w:r>
      <w:r w:rsidR="003342ED">
        <w:rPr>
          <w:rFonts w:cstheme="minorHAnsi"/>
        </w:rPr>
        <w:instrText xml:space="preserve"> ADDIN ZOTERO_ITEM CSL_CITATION {"citationID":"c707TW7A","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3342ED">
        <w:rPr>
          <w:rFonts w:cstheme="minorHAnsi"/>
        </w:rPr>
        <w:fldChar w:fldCharType="separate"/>
      </w:r>
      <w:r w:rsidR="003342ED" w:rsidRPr="003342ED">
        <w:rPr>
          <w:rFonts w:ascii="Calibri" w:hAnsi="Calibri" w:cs="Calibri"/>
        </w:rPr>
        <w:t>(Altszyler et al., 2017)</w:t>
      </w:r>
      <w:r w:rsidR="003342ED">
        <w:rPr>
          <w:rFonts w:cstheme="minorHAnsi"/>
        </w:rPr>
        <w:fldChar w:fldCharType="end"/>
      </w:r>
      <w:r w:rsidRPr="00C62804">
        <w:rPr>
          <w:rFonts w:cstheme="minorHAnsi"/>
        </w:rPr>
        <w:t>.</w:t>
      </w:r>
    </w:p>
    <w:p w14:paraId="4AC61CBB" w14:textId="5F9F4808" w:rsidR="00E95596" w:rsidRPr="00E95596" w:rsidRDefault="00205C3E" w:rsidP="00E95596">
      <w:pPr>
        <w:jc w:val="both"/>
        <w:rPr>
          <w:rFonts w:cstheme="minorHAnsi"/>
        </w:rPr>
      </w:pPr>
      <w:r>
        <w:rPr>
          <w:rFonts w:cstheme="minorHAnsi"/>
        </w:rPr>
        <w:t>T</w:t>
      </w:r>
      <w:r w:rsidR="00E95596" w:rsidRPr="00E95596">
        <w:rPr>
          <w:rFonts w:cstheme="minorHAnsi"/>
        </w:rPr>
        <w:t xml:space="preserve">o learn correct word embeddings in small text corpora, the author compares the capabilities of Skip-gram and LSA. To accomplish so, we used nested subsamples of a medium-sized corpus to assess the model's capacity to represent semantic categories (such as drinks, countries, tools, and garments). When models are trained with medium-sized datasets ( 10 million words), Word2vec embeddings beat LSAs. When the corpus size is lowered, however, Word2vec performance suffers significantly, making LSA the more appropriate technique. This discovery adds to the debate over prediction-based vs. counter-based models. They assume that the performance </w:t>
      </w:r>
      <w:proofErr w:type="gramStart"/>
      <w:r w:rsidR="00E95596" w:rsidRPr="00E95596">
        <w:rPr>
          <w:rFonts w:cstheme="minorHAnsi"/>
        </w:rPr>
        <w:t>drop</w:t>
      </w:r>
      <w:proofErr w:type="gramEnd"/>
      <w:r w:rsidR="00E95596" w:rsidRPr="00E95596">
        <w:rPr>
          <w:rFonts w:cstheme="minorHAnsi"/>
        </w:rPr>
        <w:t xml:space="preserve"> of 10 Word2vec in small corpora is </w:t>
      </w:r>
      <w:r w:rsidR="006F0660">
        <w:rPr>
          <w:rFonts w:cstheme="minorHAnsi"/>
        </w:rPr>
        <w:t>because</w:t>
      </w:r>
      <w:r w:rsidR="00E95596" w:rsidRPr="00E95596">
        <w:rPr>
          <w:rFonts w:cstheme="minorHAnsi"/>
        </w:rPr>
        <w:t xml:space="preserve"> prediction-based models require a large amount of training data to fit their large number of parameters.</w:t>
      </w:r>
    </w:p>
    <w:p w14:paraId="1876044E" w14:textId="19022CBC" w:rsidR="00E95596" w:rsidRDefault="00E95596" w:rsidP="00E95596">
      <w:pPr>
        <w:jc w:val="both"/>
        <w:rPr>
          <w:rFonts w:cstheme="minorHAnsi"/>
        </w:rPr>
      </w:pPr>
      <w:r w:rsidRPr="00E95596">
        <w:rPr>
          <w:rFonts w:cstheme="minorHAnsi"/>
        </w:rPr>
        <w:t xml:space="preserve">We used LSA and Skip-gram capabilities to extract significant semantic word correlations in dream reports as a case study. Even in cases of series with a small number of dreams and a low frequency of target words, we discovered that LSA can accurately identify semantic word relations. This is a step forward in the application of word embeddings to dream content analysis. This branch of study </w:t>
      </w:r>
      <w:r w:rsidR="009477F1" w:rsidRPr="00E95596">
        <w:rPr>
          <w:rFonts w:cstheme="minorHAnsi"/>
        </w:rPr>
        <w:t>investigates</w:t>
      </w:r>
      <w:r w:rsidRPr="00E95596">
        <w:rPr>
          <w:rFonts w:cstheme="minorHAnsi"/>
        </w:rPr>
        <w:t xml:space="preserve"> things like "what do we dream about?" and "how do gender, cultural background, and waking life events impact the content of our dreams?" They recommend that LSA be used to </w:t>
      </w:r>
      <w:r w:rsidRPr="00E95596">
        <w:rPr>
          <w:rFonts w:cstheme="minorHAnsi"/>
        </w:rPr>
        <w:lastRenderedPageBreak/>
        <w:t>investigate word connections in dream reports, potentially shedding new light on an ancient topic of psychology research</w:t>
      </w:r>
      <w:r w:rsidR="006F0660">
        <w:rPr>
          <w:rFonts w:cstheme="minorHAnsi"/>
        </w:rPr>
        <w:fldChar w:fldCharType="begin"/>
      </w:r>
      <w:r w:rsidR="006F0660">
        <w:rPr>
          <w:rFonts w:cstheme="minorHAnsi"/>
        </w:rPr>
        <w:instrText xml:space="preserve"> ADDIN ZOTERO_ITEM CSL_CITATION {"citationID":"fjlPeJiP","properties":{"formattedCitation":"(Altszyler et al., 2017)","plainCitation":"(Altszyler et al., 2017)","noteIndex":0},"citationItems":[{"id":179,"uris":["http://zotero.org/users/local/JDH5x0lp/items/UJGKSJ8B"],"uri":["http://zotero.org/users/local/JDH5x0lp/items/UJGKSJ8B"],"itemData":{"id":179,"type":"article-journal","abstract":"Word embeddings have been extensively studied in large text datasets. However, only a few studies analyze semantic representations of small corpora, particularly relevant in single-person text production studies. In the present paper, we compare Skip-gram and LSA capabilities in this scenario, and we test both techniques to extract relevant semantic patterns in single-series dreams reports. LSA showed better performance than Skip-gram in small size training corpus in two semantic tests. As a study case, we show that LSA can capture relevant words associations in dream reports series, even in cases of small number of dreams or low-frequency words. We propose that LSA can be used to explore words associations in dreams reports, which could bring new insight into this classic research area of psychology","container-title":"Consciousness and Cognition","DOI":"10.1016/j.concog.2017.09.004","ISSN":"10538100","journalAbbreviation":"Consciousness and Cognition","language":"en","note":"arXiv: 1610.01520","page":"178-187","source":"arXiv.org","title":"Comparative study of LSA vs Word2vec embeddings in small corpora: a case study in dreams database","title-short":"Comparative study of LSA vs Word2vec embeddings in small corpora","volume":"56","author":[{"family":"Altszyler","given":"Edgar"},{"family":"Sigman","given":"Mariano"},{"family":"Ribeiro","given":"Sidarta"},{"family":"Slezak","given":"Diego Fernández"}],"issued":{"date-parts":[["2017",11]]}}}],"schema":"https://github.com/citation-style-language/schema/raw/master/csl-citation.json"} </w:instrText>
      </w:r>
      <w:r w:rsidR="006F0660">
        <w:rPr>
          <w:rFonts w:cstheme="minorHAnsi"/>
        </w:rPr>
        <w:fldChar w:fldCharType="separate"/>
      </w:r>
      <w:r w:rsidR="006F0660" w:rsidRPr="006F0660">
        <w:rPr>
          <w:rFonts w:ascii="Calibri" w:hAnsi="Calibri" w:cs="Calibri"/>
        </w:rPr>
        <w:t>(Altszyler et al., 2017)</w:t>
      </w:r>
      <w:r w:rsidR="006F0660">
        <w:rPr>
          <w:rFonts w:cstheme="minorHAnsi"/>
        </w:rPr>
        <w:fldChar w:fldCharType="end"/>
      </w:r>
      <w:r w:rsidRPr="00E95596">
        <w:rPr>
          <w:rFonts w:cstheme="minorHAnsi"/>
        </w:rPr>
        <w:t>.</w:t>
      </w:r>
    </w:p>
    <w:p w14:paraId="304F66CF" w14:textId="1F337FBA" w:rsidR="00E8352F" w:rsidRDefault="00E8352F" w:rsidP="00E95596">
      <w:pPr>
        <w:jc w:val="both"/>
        <w:rPr>
          <w:rFonts w:cstheme="minorHAnsi"/>
        </w:rPr>
      </w:pPr>
      <w:r w:rsidRPr="00E8352F">
        <w:rPr>
          <w:rFonts w:cstheme="minorHAnsi"/>
        </w:rPr>
        <w:t xml:space="preserve">There is a constant proliferation of novel notions and scales in psychological measurement and theory. Psychological science is grappling with arbitrary measurement, construct dilution, and separation between research groups due to the </w:t>
      </w:r>
      <w:r w:rsidR="009477F1" w:rsidRPr="00E8352F">
        <w:rPr>
          <w:rFonts w:cstheme="minorHAnsi"/>
        </w:rPr>
        <w:t>sometimes-redundant</w:t>
      </w:r>
      <w:r w:rsidRPr="00E8352F">
        <w:rPr>
          <w:rFonts w:cstheme="minorHAnsi"/>
        </w:rPr>
        <w:t xml:space="preserve"> nature of new scales. We introduce the Semantic Scale Network, an easy-to-use online tool, to overcome these challenges. The goal of this application is to use latent semantic analysis to find semantic overlap between scales automatically. Authors and reviewers can insert items for a new scale into the app and receive semantic overlap quantifications with related scales in the app's corpus. Unlike typical scale overlap evaluations, the programme can allow expert scale redundancy judgments without access to empirical data or understanding of all possibl</w:t>
      </w:r>
      <w:r>
        <w:rPr>
          <w:rFonts w:cstheme="minorHAnsi"/>
        </w:rPr>
        <w:t>e</w:t>
      </w:r>
      <w:r w:rsidRPr="00E8352F">
        <w:rPr>
          <w:rFonts w:cstheme="minorHAnsi"/>
        </w:rPr>
        <w:t xml:space="preserve"> associated scales. They explain the Semantic Scale Network and discuss best practi</w:t>
      </w:r>
      <w:r>
        <w:rPr>
          <w:rFonts w:cstheme="minorHAnsi"/>
        </w:rPr>
        <w:t>c</w:t>
      </w:r>
      <w:r w:rsidRPr="00E8352F">
        <w:rPr>
          <w:rFonts w:cstheme="minorHAnsi"/>
        </w:rPr>
        <w:t>es for interpreting its outputs after a brief introduction to metrics of semantic similarity in texts</w:t>
      </w:r>
      <w:r w:rsidR="008C014A">
        <w:rPr>
          <w:rFonts w:cstheme="minorHAnsi"/>
        </w:rPr>
        <w:fldChar w:fldCharType="begin"/>
      </w:r>
      <w:r w:rsidR="008C014A">
        <w:rPr>
          <w:rFonts w:cstheme="minorHAnsi"/>
        </w:rPr>
        <w:instrText xml:space="preserve"> ADDIN ZOTERO_ITEM CSL_CITATION {"citationID":"VWB2Lkh6","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8C014A">
        <w:rPr>
          <w:rFonts w:cstheme="minorHAnsi"/>
        </w:rPr>
        <w:fldChar w:fldCharType="separate"/>
      </w:r>
      <w:r w:rsidR="008C014A" w:rsidRPr="008C014A">
        <w:rPr>
          <w:rFonts w:ascii="Calibri" w:hAnsi="Calibri" w:cs="Calibri"/>
        </w:rPr>
        <w:t>(Rosenbusch et al., 2020)</w:t>
      </w:r>
      <w:r w:rsidR="008C014A">
        <w:rPr>
          <w:rFonts w:cstheme="minorHAnsi"/>
        </w:rPr>
        <w:fldChar w:fldCharType="end"/>
      </w:r>
      <w:r w:rsidRPr="00E8352F">
        <w:rPr>
          <w:rFonts w:cstheme="minorHAnsi"/>
        </w:rPr>
        <w:t>.</w:t>
      </w:r>
    </w:p>
    <w:p w14:paraId="71B96012" w14:textId="2EFAFC6F" w:rsidR="00377332" w:rsidRDefault="00377332" w:rsidP="00942BBE">
      <w:pPr>
        <w:jc w:val="both"/>
        <w:rPr>
          <w:rFonts w:cstheme="minorHAnsi"/>
        </w:rPr>
      </w:pPr>
      <w:r w:rsidRPr="00377332">
        <w:rPr>
          <w:rFonts w:cstheme="minorHAnsi"/>
        </w:rPr>
        <w:t>Using two criteria, classify a network-similarity algorithm. First, at what network level does it operate? Second, what kind of comparison is it employing? We identify three levels for the first criterion: micro, meso, and macro. At the micro-level, a method extracts features from nodes or egonets;1 at the mezzo-level, it extracts features from communities; and at the macro-level, it extracts features from the global/network level, as their names suggest. We have three sorts of criteria for the second criterion: vector-based, classifier-based, and matching-based</w:t>
      </w:r>
      <w:r w:rsidR="00016332">
        <w:rPr>
          <w:rFonts w:cstheme="minorHAnsi"/>
        </w:rPr>
        <w:fldChar w:fldCharType="begin"/>
      </w:r>
      <w:r w:rsidR="00016332">
        <w:rPr>
          <w:rFonts w:cstheme="minorHAnsi"/>
        </w:rPr>
        <w:instrText xml:space="preserve"> ADDIN ZOTERO_ITEM CSL_CITATION {"citationID":"lH35ThUK","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016332">
        <w:rPr>
          <w:rFonts w:ascii="Cambria Math" w:hAnsi="Cambria Math" w:cs="Cambria Math"/>
        </w:rPr>
        <w:instrText>↵</w:instrText>
      </w:r>
      <w:r w:rsidR="00016332">
        <w:rPr>
          <w:rFonts w:cstheme="minorHAnsi"/>
        </w:rPr>
        <w:instrText>erent networksimilarity methods. Speci</w:instrText>
      </w:r>
      <w:r w:rsidR="00016332">
        <w:rPr>
          <w:rFonts w:ascii="Calibri" w:hAnsi="Calibri" w:cs="Calibri"/>
        </w:rPr>
        <w:instrText>ﬁ</w:instrText>
      </w:r>
      <w:r w:rsidR="00016332">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016332">
        <w:rPr>
          <w:rFonts w:ascii="Cambria Math" w:hAnsi="Cambria Math" w:cs="Cambria Math"/>
        </w:rPr>
        <w:instrText>↵</w:instrText>
      </w:r>
      <w:r w:rsidR="00016332">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016332">
        <w:rPr>
          <w:rFonts w:cstheme="minorHAnsi"/>
        </w:rPr>
        <w:fldChar w:fldCharType="separate"/>
      </w:r>
      <w:r w:rsidR="00016332" w:rsidRPr="00016332">
        <w:rPr>
          <w:rFonts w:ascii="Calibri" w:hAnsi="Calibri" w:cs="Calibri"/>
        </w:rPr>
        <w:t>(Soundarajan et al., 2014)</w:t>
      </w:r>
      <w:r w:rsidR="00016332">
        <w:rPr>
          <w:rFonts w:cstheme="minorHAnsi"/>
        </w:rPr>
        <w:fldChar w:fldCharType="end"/>
      </w:r>
      <w:r w:rsidRPr="00377332">
        <w:rPr>
          <w:rFonts w:cstheme="minorHAnsi"/>
        </w:rPr>
        <w:t>.</w:t>
      </w:r>
    </w:p>
    <w:p w14:paraId="6DB30730" w14:textId="48A13236" w:rsidR="00960616" w:rsidRDefault="00960616" w:rsidP="007C3A99">
      <w:pPr>
        <w:jc w:val="both"/>
        <w:rPr>
          <w:rFonts w:cstheme="minorHAnsi"/>
        </w:rPr>
      </w:pPr>
      <w:r w:rsidRPr="00960616">
        <w:rPr>
          <w:rFonts w:cstheme="minorHAnsi"/>
        </w:rPr>
        <w:t xml:space="preserve">In applications like transfer learning and change detection, quantifying the difference between two networks is crucial. For this goal, </w:t>
      </w:r>
      <w:r w:rsidR="00BC6FB4">
        <w:rPr>
          <w:rFonts w:cstheme="minorHAnsi"/>
        </w:rPr>
        <w:t>several</w:t>
      </w:r>
      <w:r w:rsidRPr="00960616">
        <w:rPr>
          <w:rFonts w:cstheme="minorHAnsi"/>
        </w:rPr>
        <w:t xml:space="preserve"> network similarity algorithms have been proposed. The problem's origins can be traced back to the problem of [determining graph isomorphism], for which no</w:t>
      </w:r>
      <w:r w:rsidR="007C3A99">
        <w:rPr>
          <w:rFonts w:cstheme="minorHAnsi"/>
        </w:rPr>
        <w:t xml:space="preserve"> </w:t>
      </w:r>
      <w:r w:rsidRPr="00960616">
        <w:rPr>
          <w:rFonts w:cstheme="minorHAnsi"/>
        </w:rPr>
        <w:t>polynomial-time algorithm exists. The task of network</w:t>
      </w:r>
      <w:r>
        <w:rPr>
          <w:rFonts w:cstheme="minorHAnsi"/>
        </w:rPr>
        <w:t xml:space="preserve"> </w:t>
      </w:r>
      <w:r w:rsidRPr="00960616">
        <w:rPr>
          <w:rFonts w:cstheme="minorHAnsi"/>
        </w:rPr>
        <w:t>similarity is significantly broader</w:t>
      </w:r>
      <w:r w:rsidR="007622EC">
        <w:rPr>
          <w:rFonts w:cstheme="minorHAnsi"/>
        </w:rPr>
        <w:fldChar w:fldCharType="begin"/>
      </w:r>
      <w:r w:rsidR="007622EC">
        <w:rPr>
          <w:rFonts w:cstheme="minorHAnsi"/>
        </w:rPr>
        <w:instrText xml:space="preserve"> ADDIN ZOTERO_ITEM CSL_CITATION {"citationID":"k646Kefg","properties":{"formattedCitation":"(Soundarajan et al., 2014)","plainCitation":"(Soundarajan et al., 2014)","noteIndex":0},"citationItems":[{"id":177,"uris":["http://zotero.org/users/local/JDH5x0lp/items/J5QSXRZV"],"uri":["http://zotero.org/users/local/JDH5x0lp/items/J5QSXRZV"],"itemData":{"id":177,"type":"paper-conference","abstract":"We consider the problem of determining how similar two networks (without known node-correspondences) are. This problem occurs frequently in real-world applications such as transfer learning and change detection. Many networksimilarity methods exist; and it is unclear how one should select from amongst them. We provide the ﬁrst empirical study on the relationships between di</w:instrText>
      </w:r>
      <w:r w:rsidR="007622EC">
        <w:rPr>
          <w:rFonts w:ascii="Cambria Math" w:hAnsi="Cambria Math" w:cs="Cambria Math"/>
        </w:rPr>
        <w:instrText>↵</w:instrText>
      </w:r>
      <w:r w:rsidR="007622EC">
        <w:rPr>
          <w:rFonts w:cstheme="minorHAnsi"/>
        </w:rPr>
        <w:instrText>erent networksimilarity methods. Speci</w:instrText>
      </w:r>
      <w:r w:rsidR="007622EC">
        <w:rPr>
          <w:rFonts w:ascii="Calibri" w:hAnsi="Calibri" w:cs="Calibri"/>
        </w:rPr>
        <w:instrText>ﬁ</w:instrText>
      </w:r>
      <w:r w:rsidR="007622EC">
        <w:rPr>
          <w:rFonts w:cstheme="minorHAnsi"/>
        </w:rPr>
        <w:instrText>cally, we present (1) an approach for identifying groups of comparable network-similarity methods and (2) an approach for computing the consensus among a given set of network-similarity methods. We compare and contrast twenty network-similarity methods by applying our approaches to a variety of real datasets spanning multiple domains. Our experiments demonstrate that (1) di</w:instrText>
      </w:r>
      <w:r w:rsidR="007622EC">
        <w:rPr>
          <w:rFonts w:ascii="Cambria Math" w:hAnsi="Cambria Math" w:cs="Cambria Math"/>
        </w:rPr>
        <w:instrText>↵</w:instrText>
      </w:r>
      <w:r w:rsidR="007622EC">
        <w:rPr>
          <w:rFonts w:cstheme="minorHAnsi"/>
        </w:rPr>
        <w:instrText xml:space="preserve">erent network-similarity methods are surprisingly well correlated, (2) some complex network-similarity methods can be closely approximated by a much simpler method, and (3) a few network similarity methods produce rankings that are very close to the consensus ranking.","container-title":"Proceedings of the 2014 SIAM International Conference on Data Mining","DOI":"10.1137/1.9781611973440.118","event":"Proceedings of the 2014 SIAM International Conference on Data Mining","ISBN":"978-1-61197-344-0","language":"en","page":"1037-1045","publisher":"Society for Industrial and Applied Mathematics","source":"DOI.org (Crossref)","title":"A Guide to Selecting a Network Similarity Method","URL":"https://epubs.siam.org/doi/10.1137/1.9781611973440.118","author":[{"family":"Soundarajan","given":"Sucheta"},{"family":"Eliassi-Rad","given":"Tina"},{"family":"Gallagher","given":"Brian"}],"accessed":{"date-parts":[["2021",10,15]]},"issued":{"date-parts":[["2014",4,28]]}}}],"schema":"https://github.com/citation-style-language/schema/raw/master/csl-citation.json"} </w:instrText>
      </w:r>
      <w:r w:rsidR="007622EC">
        <w:rPr>
          <w:rFonts w:cstheme="minorHAnsi"/>
        </w:rPr>
        <w:fldChar w:fldCharType="separate"/>
      </w:r>
      <w:r w:rsidR="007622EC" w:rsidRPr="007622EC">
        <w:rPr>
          <w:rFonts w:ascii="Calibri" w:hAnsi="Calibri" w:cs="Calibri"/>
        </w:rPr>
        <w:t>(Soundarajan et al., 2014)</w:t>
      </w:r>
      <w:r w:rsidR="007622EC">
        <w:rPr>
          <w:rFonts w:cstheme="minorHAnsi"/>
        </w:rPr>
        <w:fldChar w:fldCharType="end"/>
      </w:r>
      <w:r w:rsidRPr="00960616">
        <w:rPr>
          <w:rFonts w:cstheme="minorHAnsi"/>
        </w:rPr>
        <w:t>.</w:t>
      </w:r>
    </w:p>
    <w:p w14:paraId="5B45ED5C" w14:textId="77777777" w:rsidR="00E86C6F" w:rsidRDefault="00E86C6F" w:rsidP="00942BBE">
      <w:pPr>
        <w:jc w:val="both"/>
        <w:rPr>
          <w:rFonts w:cstheme="minorHAnsi"/>
        </w:rPr>
      </w:pPr>
    </w:p>
    <w:p w14:paraId="6452BB36" w14:textId="4FA2BB31" w:rsidR="00E922DF" w:rsidRDefault="000E5744" w:rsidP="00EB0859">
      <w:pPr>
        <w:pStyle w:val="Heading5"/>
        <w:jc w:val="both"/>
      </w:pPr>
      <w:r>
        <w:t xml:space="preserve">2.2 Statistical </w:t>
      </w:r>
      <w:r w:rsidR="00234E50">
        <w:t>test</w:t>
      </w:r>
    </w:p>
    <w:p w14:paraId="30F43552" w14:textId="7572B22A" w:rsidR="00234E50" w:rsidRDefault="00234E50" w:rsidP="00EB0859">
      <w:pPr>
        <w:jc w:val="both"/>
      </w:pPr>
    </w:p>
    <w:p w14:paraId="44A90D9D" w14:textId="4861873C" w:rsidR="00585488" w:rsidRDefault="00734DB0" w:rsidP="00EB0859">
      <w:pPr>
        <w:jc w:val="both"/>
      </w:pPr>
      <w:r>
        <w:t>L</w:t>
      </w:r>
      <w:r w:rsidR="007E19C7">
        <w:t>atent Semantic Analysis</w:t>
      </w:r>
      <w:r>
        <w:t xml:space="preserve"> can be used to</w:t>
      </w:r>
      <w:r w:rsidR="00FF545E">
        <w:t xml:space="preserve"> generate</w:t>
      </w:r>
      <w:r w:rsidR="007E19C7">
        <w:t xml:space="preserve"> </w:t>
      </w:r>
      <w:r w:rsidR="00F11197">
        <w:t>principal components of a text corpus</w:t>
      </w:r>
      <w:r w:rsidR="00503D0C">
        <w:t xml:space="preserve"> </w:t>
      </w:r>
      <w:r w:rsidR="00503D0C">
        <w:fldChar w:fldCharType="begin"/>
      </w:r>
      <w:r w:rsidR="00503D0C">
        <w:instrText xml:space="preserve"> ADDIN ZOTERO_ITEM CSL_CITATION {"citationID":"ncesFJoM","properties":{"formattedCitation":"(Slomovitz, 2017)","plainCitation":"(Slomovitz, 2017)","noteIndex":0},"citationItems":[{"id":164,"uris":["http://zotero.org/users/local/JDH5x0lp/items/YKZEAE4G"],"uri":["http://zotero.org/users/local/JDH5x0lp/items/YKZEAE4G"],"itemData":{"id":164,"type":"paper-conference","abstract":"Latent Semantic Analysis is a novel method to extract the principal components of a text corpus which has been initially used for categorization and information search. However, due to the significant results obtained, similar to human processing, LSA has become much more than a simple method to analyze text. In this work, we propose to use LSA in order to infer similarity degree of syslog messages by discovering hidden relations between them. Using real syslog message samples, we show that LSA is able to highlight the most correlated messages by topic. This method can be used to avoid complex event correlation systems which usually need signatures or rule set definitions and high expertise for its configuration.","container-title":"2017 International Conference on Electronics, Communications and Computers (CONIELECOMP)","DOI":"10.1109/CONIELECOMP.2017.7891819","event":"2017 International Conference on Electronics, Communications and Computers (CONIELECOMP)","note":"ISSN: 2474-9044","page":"1-4","source":"IEEE Xplore","title":"Latent Semantic Analysis (LSA) for syslog correlation","author":[{"family":"Slomovitz","given":"Gabriel"}],"issued":{"date-parts":[["2017",2]]}}}],"schema":"https://github.com/citation-style-language/schema/raw/master/csl-citation.json"} </w:instrText>
      </w:r>
      <w:r w:rsidR="00503D0C">
        <w:fldChar w:fldCharType="separate"/>
      </w:r>
      <w:r w:rsidR="00503D0C" w:rsidRPr="00503D0C">
        <w:rPr>
          <w:rFonts w:ascii="Calibri" w:hAnsi="Calibri" w:cs="Calibri"/>
        </w:rPr>
        <w:t>(Slomovitz, 2017)</w:t>
      </w:r>
      <w:r w:rsidR="00503D0C">
        <w:fldChar w:fldCharType="end"/>
      </w:r>
      <w:r w:rsidR="00F11197">
        <w:t xml:space="preserve">. </w:t>
      </w:r>
      <w:r w:rsidR="00297DA6">
        <w:t>But to compare these principal components with other text corp</w:t>
      </w:r>
      <w:r w:rsidR="001123AF">
        <w:t>ora</w:t>
      </w:r>
      <w:r w:rsidR="00634E02">
        <w:t>,</w:t>
      </w:r>
      <w:r w:rsidR="00297DA6">
        <w:t xml:space="preserve"> by considering each principal components </w:t>
      </w:r>
      <w:r w:rsidR="00FF545E">
        <w:t>elements as populations</w:t>
      </w:r>
      <w:r w:rsidR="00634E02">
        <w:t xml:space="preserve"> we need a statistical test</w:t>
      </w:r>
      <w:r w:rsidR="00242997">
        <w:t xml:space="preserve">. A statistical </w:t>
      </w:r>
      <w:r w:rsidR="00A143DD">
        <w:t>test</w:t>
      </w:r>
      <w:r w:rsidR="008B537F">
        <w:t xml:space="preserve"> that coul</w:t>
      </w:r>
      <w:r w:rsidR="00242997">
        <w:t>d d</w:t>
      </w:r>
      <w:r w:rsidR="00A143DD">
        <w:t xml:space="preserve">ifferentiate different types of </w:t>
      </w:r>
      <w:r w:rsidR="009477F1">
        <w:t>corpuses</w:t>
      </w:r>
      <w:r w:rsidR="00585488">
        <w:t xml:space="preserve"> need to be defined.</w:t>
      </w:r>
    </w:p>
    <w:p w14:paraId="4C29E5F3" w14:textId="2AC26F7D" w:rsidR="008556FD" w:rsidRDefault="00242997" w:rsidP="00EB0859">
      <w:pPr>
        <w:jc w:val="both"/>
      </w:pPr>
      <w:r>
        <w:t xml:space="preserve"> </w:t>
      </w:r>
      <w:r w:rsidR="001123AF">
        <w:t>Many statistical tests</w:t>
      </w:r>
      <w:r w:rsidR="006C27D8">
        <w:t xml:space="preserve"> could </w:t>
      </w:r>
      <w:r w:rsidR="00992F80">
        <w:t xml:space="preserve">be used to compare two populations. Some of them are </w:t>
      </w:r>
      <w:r w:rsidR="00F949F7">
        <w:t>for</w:t>
      </w:r>
      <w:r w:rsidR="0031780A">
        <w:t xml:space="preserve"> paired or </w:t>
      </w:r>
      <w:r w:rsidR="00DD7294">
        <w:t>matched observation</w:t>
      </w:r>
      <w:r w:rsidR="009E0491">
        <w:t>,</w:t>
      </w:r>
      <w:r w:rsidR="00F949F7">
        <w:t xml:space="preserve"> no</w:t>
      </w:r>
      <w:r w:rsidR="009D1F84">
        <w:t xml:space="preserve">minal data </w:t>
      </w:r>
      <w:r w:rsidR="00590EFB">
        <w:t xml:space="preserve">- </w:t>
      </w:r>
      <w:proofErr w:type="spellStart"/>
      <w:r w:rsidR="009D1F84">
        <w:t>McNemar’s</w:t>
      </w:r>
      <w:proofErr w:type="spellEnd"/>
      <w:r w:rsidR="009D1F84">
        <w:t xml:space="preserve"> Test, </w:t>
      </w:r>
      <w:r w:rsidR="00BA4AD6">
        <w:t>F</w:t>
      </w:r>
      <w:r w:rsidR="00290353">
        <w:t>or Ordinal (Ordered categories)</w:t>
      </w:r>
      <w:r w:rsidR="00590EFB">
        <w:t xml:space="preserve"> </w:t>
      </w:r>
      <w:r w:rsidR="00290353">
        <w:t>-</w:t>
      </w:r>
      <w:r w:rsidR="00590EFB">
        <w:t xml:space="preserve"> </w:t>
      </w:r>
      <w:r w:rsidR="00290353">
        <w:t>Wilco</w:t>
      </w:r>
      <w:r w:rsidR="00590EFB">
        <w:t xml:space="preserve">xon test, For </w:t>
      </w:r>
      <w:r w:rsidR="00BA4AD6">
        <w:t>Quantitative data (Discrete or Non-Nominal)</w:t>
      </w:r>
      <w:r w:rsidR="00EB0859">
        <w:t xml:space="preserve"> – Wilcoxon, For Quantitative (Normal*) – Paired t</w:t>
      </w:r>
      <w:r w:rsidR="001123AF">
        <w:t>-</w:t>
      </w:r>
      <w:r w:rsidR="00EB0859">
        <w:t xml:space="preserve">test. </w:t>
      </w:r>
    </w:p>
    <w:p w14:paraId="3149B97F" w14:textId="3A047385" w:rsidR="00DD59FD" w:rsidRDefault="00F25139" w:rsidP="00EB0859">
      <w:pPr>
        <w:jc w:val="both"/>
      </w:pPr>
      <w:r>
        <w:t>For comparing two or more groups</w:t>
      </w:r>
      <w:r w:rsidR="00FA5EF9">
        <w:t xml:space="preserve"> there are two categories of tests parametric tests and non-parametric </w:t>
      </w:r>
      <w:r w:rsidR="005403AC">
        <w:t xml:space="preserve">tests. In </w:t>
      </w:r>
      <w:r w:rsidR="00E65306">
        <w:t>Parametric tests</w:t>
      </w:r>
      <w:r w:rsidR="001123AF">
        <w:t>,</w:t>
      </w:r>
      <w:r w:rsidR="00E65306">
        <w:t xml:space="preserve"> they are </w:t>
      </w:r>
      <w:r w:rsidR="002C7B8C">
        <w:t>P</w:t>
      </w:r>
      <w:r w:rsidR="00E65306">
        <w:t xml:space="preserve">aired t-test, </w:t>
      </w:r>
      <w:r w:rsidR="002C7B8C">
        <w:t>U</w:t>
      </w:r>
      <w:r w:rsidR="00E65306">
        <w:t>npaired t-test</w:t>
      </w:r>
      <w:r w:rsidR="002C7B8C">
        <w:t>, Pearson correlation,</w:t>
      </w:r>
      <w:r w:rsidR="003F16FC">
        <w:t xml:space="preserve"> One</w:t>
      </w:r>
      <w:r w:rsidR="001123AF">
        <w:t>-</w:t>
      </w:r>
      <w:r w:rsidR="003F16FC">
        <w:t>way analysis of variance while the</w:t>
      </w:r>
      <w:r w:rsidR="001123AF">
        <w:t>ir</w:t>
      </w:r>
      <w:r w:rsidR="003F16FC">
        <w:t xml:space="preserve"> equivalent non-parametric tests are Wilcoxon rank</w:t>
      </w:r>
      <w:r w:rsidR="00411EC0">
        <w:t>-</w:t>
      </w:r>
      <w:r w:rsidR="003F16FC">
        <w:t xml:space="preserve">sum test, Mann-Whitney U test, Spearman correlation test, </w:t>
      </w:r>
      <w:r w:rsidR="00DD59FD">
        <w:t>Kruskal Wallis Test</w:t>
      </w:r>
      <w:r w:rsidR="00C45AD3">
        <w:fldChar w:fldCharType="begin"/>
      </w:r>
      <w:r w:rsidR="00C45AD3">
        <w:instrText xml:space="preserve"> ADDIN ZOTERO_ITEM CSL_CITATION {"citationID":"7IGFTZOb","properties":{"formattedCitation":"(Campbell, 2021)","plainCitation":"(Campbell, 2021)","noteIndex":0},"citationItems":[{"id":170,"uris":["http://zotero.org/users/local/JDH5x0lp/items/9ATWXEEB"],"uri":["http://zotero.org/users/local/JDH5x0lp/items/9ATWXEEB"],"itemData":{"id":170,"type":"book","abstract":"STATISTICS AT SQUARE ONE The new edition of the popular introduction to the world of statistics for health care professionals and medical studentsFirst published nearly three decades ago, Statistics at Square One remains one of the most popular introductions to medical statistics. Now in its twelfth edition, this international bestseller continues to be a must-have resource for anyone in need of a thorough introduction to statistics in the health sciences. Clear and accessible chapters help students with no previous background in the subject understand fundamental topics including summary statistics for quantitative and binary data, diagnostic and screening tests, populations and samples, survival analysis, correlation and regression, study design, computer modeling, and more.This edition reflects contemporary understanding of medical statistics and emphasizes the importance of statistics in public health, including extensively updated coverage of diagnostic tests and new COVID-related examples. All figures and examples now include code to reproduce them in the R statistical software. New chapters cover the basics for understanding numbers and introduce the use of models in medical statistical analysis. Based on the author’s many years of experience teaching medical and health science students, the latest edition of this classic textbook:Highlights the connections between different medical statistics methodsEmphasizes the proper use of p-values in testingFeatures practical examples from recent literatureContains end-of-chapter exercises with answers, some of which are based on the Royal College of General Practitioners (RCGP) Advanced Knowledge TestStatistics at Square One is required reading for all medical and health care practitioners and students wanting to understand the use and value of statistical analysis in the health sciences.","ISBN":"978-1-119-40234-3","language":"en","note":"Google-Books-ID: syw0EAAAQBAJ","number-of-pages":"307","publisher":"John Wiley &amp; Sons","source":"Google Books","title":"Statistics at Square One","author":[{"family":"Campbell","given":"Michael J."}],"issued":{"date-parts":[["2021",6,16]]}}}],"schema":"https://github.com/citation-style-language/schema/raw/master/csl-citation.json"} </w:instrText>
      </w:r>
      <w:r w:rsidR="00C45AD3">
        <w:fldChar w:fldCharType="separate"/>
      </w:r>
      <w:r w:rsidR="00C45AD3" w:rsidRPr="00C45AD3">
        <w:rPr>
          <w:rFonts w:ascii="Calibri" w:hAnsi="Calibri" w:cs="Calibri"/>
        </w:rPr>
        <w:t>(Campbell, 2021)</w:t>
      </w:r>
      <w:r w:rsidR="00C45AD3">
        <w:fldChar w:fldCharType="end"/>
      </w:r>
      <w:r w:rsidR="00DD59FD">
        <w:t>.</w:t>
      </w:r>
    </w:p>
    <w:p w14:paraId="57D085DD" w14:textId="2280B616" w:rsidR="000E2713" w:rsidRDefault="000E2713" w:rsidP="00EB0859">
      <w:pPr>
        <w:jc w:val="both"/>
      </w:pPr>
      <w:r w:rsidRPr="000E2713">
        <w:t xml:space="preserve">When sampling from multivariate normal populations, </w:t>
      </w:r>
      <w:proofErr w:type="spellStart"/>
      <w:r w:rsidRPr="000E2713">
        <w:t>Kullback's</w:t>
      </w:r>
      <w:proofErr w:type="spellEnd"/>
      <w:r w:rsidRPr="000E2713">
        <w:t xml:space="preserve"> statistic for verifying equality of many correlation matrices can be considered a modified likely hood ratio statistic, according to the article</w:t>
      </w:r>
      <w:r w:rsidR="007A234D">
        <w:fldChar w:fldCharType="begin"/>
      </w:r>
      <w:r w:rsidR="007A234D">
        <w:instrText xml:space="preserve"> ADDIN ZOTERO_ITEM CSL_CITATION {"citationID":"i7E3lkZf","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7A234D">
        <w:fldChar w:fldCharType="separate"/>
      </w:r>
      <w:r w:rsidR="007A234D" w:rsidRPr="007A234D">
        <w:rPr>
          <w:rFonts w:ascii="Calibri" w:hAnsi="Calibri" w:cs="Calibri"/>
        </w:rPr>
        <w:t>(Gupta et al., 2013)</w:t>
      </w:r>
      <w:r w:rsidR="007A234D">
        <w:fldChar w:fldCharType="end"/>
      </w:r>
      <w:r w:rsidRPr="000E2713">
        <w:t xml:space="preserve">. Expand data in terms of other random variables and then reverse the expansion term by term to get the asymptotic null distribution of data in series involving independent </w:t>
      </w:r>
      <w:r w:rsidRPr="000E2713">
        <w:lastRenderedPageBreak/>
        <w:t>chi</w:t>
      </w:r>
      <w:r>
        <w:t>-</w:t>
      </w:r>
      <w:r w:rsidRPr="000E2713">
        <w:t>square variables. An example is also provided to demonstrate the technique to be followed when using the statistic to assess the equivalence of correlation matrices.</w:t>
      </w:r>
    </w:p>
    <w:p w14:paraId="24B291B5" w14:textId="760EF4F9" w:rsidR="003F0406" w:rsidRDefault="0025456D" w:rsidP="00EB0859">
      <w:pPr>
        <w:jc w:val="both"/>
      </w:pPr>
      <w:r w:rsidRPr="0025456D">
        <w:t>The author of this paper</w:t>
      </w:r>
      <w:r w:rsidR="00C46BE8">
        <w:fldChar w:fldCharType="begin"/>
      </w:r>
      <w:r w:rsidR="00C46BE8">
        <w:instrText xml:space="preserve"> ADDIN ZOTERO_ITEM CSL_CITATION {"citationID":"7v9mWIdM","properties":{"formattedCitation":"(Gupta et al., 2013)","plainCitation":"(Gupta et al., 2013)","noteIndex":0},"citationItems":[{"id":188,"uris":["http://zotero.org/users/local/JDH5x0lp/items/VDY6YKEI"],"uri":["http://zotero.org/users/local/JDH5x0lp/items/VDY6YKEI"],"itemData":{"id":188,"type":"article-journal","abstract":"In this article we show that the Kullback’s statistic for testing equality of several correlation matrices may be considered a modified likelihood ratio statistic when sampling from multivariate normal populations. We derive the asymptotic null distribution of L* in series involving independent chisquare variables by expanding L* in terms of other random variables and then inverting the expansion term by term. An example is also given to exhibit the procedure to be used when testing the equality of correlation matrices using the statistic L* .","container-title":"Revista Colombiana de Estadística","journalAbbreviation":"Revista Colombiana de Estadística","source":"ResearchGate","title":"Testing Equality of Several Correlation Matrices","volume":"36","author":[{"family":"Gupta","given":"Arjun"},{"family":"Johnson","given":"Bruce"},{"family":"Nagar","given":"Daya"}],"issued":{"date-parts":[["2013",12,1]]}}}],"schema":"https://github.com/citation-style-language/schema/raw/master/csl-citation.json"} </w:instrText>
      </w:r>
      <w:r w:rsidR="00C46BE8">
        <w:fldChar w:fldCharType="separate"/>
      </w:r>
      <w:r w:rsidR="00C46BE8" w:rsidRPr="00C46BE8">
        <w:rPr>
          <w:rFonts w:ascii="Calibri" w:hAnsi="Calibri" w:cs="Calibri"/>
        </w:rPr>
        <w:t>(Gupta et al., 2013)</w:t>
      </w:r>
      <w:r w:rsidR="00C46BE8">
        <w:fldChar w:fldCharType="end"/>
      </w:r>
      <w:r w:rsidRPr="0025456D">
        <w:t xml:space="preserve"> looked at the difficulty of assessing how similar two networks are when node-correspondences are unknown. In real-world applications such as transfer learning and change detection, this issue arises regularly. There </w:t>
      </w:r>
      <w:proofErr w:type="gramStart"/>
      <w:r w:rsidRPr="0025456D">
        <w:t>are</w:t>
      </w:r>
      <w:proofErr w:type="gramEnd"/>
      <w:r w:rsidRPr="0025456D">
        <w:t xml:space="preserve"> a plethora of network similarity approaches to choose from, and it's difficult to know which one to use. The first empirical examination of the relationships between various network similarity approaches is presented. We provide (1) a method for identifying groups of comparable network similarity methods and (2) a method for calculating consensus among a collection of network-similarity methods. By applying our approaches to a variety of real datasets across several areas, we </w:t>
      </w:r>
      <w:proofErr w:type="gramStart"/>
      <w:r w:rsidRPr="0025456D">
        <w:t>compare and contrast</w:t>
      </w:r>
      <w:proofErr w:type="gramEnd"/>
      <w:r w:rsidRPr="0025456D">
        <w:t xml:space="preserve"> twenty network-similarity strategies. Our findings show that (1) multiple network-similarity approaches are surprisingly well correlated, (2) certain complex network-similarity methods may be approximated by a much simpler method, and (3) a few network similarity methods provide rankings that are extremely near to the consensus ranking.</w:t>
      </w:r>
    </w:p>
    <w:p w14:paraId="36D8EFB7" w14:textId="1E0303A6" w:rsidR="009E60C8" w:rsidRDefault="00B36605" w:rsidP="00EB0859">
      <w:pPr>
        <w:jc w:val="both"/>
      </w:pPr>
      <w:r w:rsidRPr="00B36605">
        <w:t xml:space="preserve">It is desirable to be able to make statistical comparisons between correlation coefficients recorded on the same individuals in a variety of scenarios in psychological research. For example, an experimenter might want to see if two predictors have the same correlation with a criterion variable. In a different scenario, the investigator might want to see if a whole matrix of correlations has remained stable over time. The current paper examines the literature on such tests, identifies specific statistics to avoid, and describes </w:t>
      </w:r>
      <w:proofErr w:type="gramStart"/>
      <w:r w:rsidRPr="00B36605">
        <w:t>a number of</w:t>
      </w:r>
      <w:proofErr w:type="gramEnd"/>
      <w:r w:rsidRPr="00B36605">
        <w:t xml:space="preserve"> procedures that can be applied securely with medium to large samples. A number of numerical examples are offered to help illustrate the point</w:t>
      </w:r>
      <w:r w:rsidR="00E8294F">
        <w:fldChar w:fldCharType="begin"/>
      </w:r>
      <w:r w:rsidR="00E8294F">
        <w:instrText xml:space="preserve"> ADDIN ZOTERO_ITEM CSL_CITATION {"citationID":"adePQGko","properties":{"formattedCitation":"(Steiger, 1980)","plainCitation":"(Steiger, 1980)","noteIndex":0},"citationItems":[{"id":194,"uris":["http://zotero.org/users/local/JDH5x0lp/items/L8K668FG"],"uri":["http://zotero.org/users/local/JDH5x0lp/items/L8K668FG"],"itemData":{"id":194,"type":"article-journal","language":"en","page":"7","source":"Zotero","title":"Tests for Comparing Elements of a Correlation Matrix","author":[{"family":"Steiger","given":"James H"}],"issued":{"date-parts":[["1980"]]}}}],"schema":"https://github.com/citation-style-language/schema/raw/master/csl-citation.json"} </w:instrText>
      </w:r>
      <w:r w:rsidR="00E8294F">
        <w:fldChar w:fldCharType="separate"/>
      </w:r>
      <w:r w:rsidR="00E8294F" w:rsidRPr="00E8294F">
        <w:rPr>
          <w:rFonts w:ascii="Calibri" w:hAnsi="Calibri" w:cs="Calibri"/>
        </w:rPr>
        <w:t>(Steiger, 1980)</w:t>
      </w:r>
      <w:r w:rsidR="00E8294F">
        <w:fldChar w:fldCharType="end"/>
      </w:r>
      <w:r w:rsidRPr="00B36605">
        <w:t>.</w:t>
      </w:r>
    </w:p>
    <w:p w14:paraId="74AFC36E" w14:textId="43E22046" w:rsidR="00AC097C" w:rsidRDefault="00F50170" w:rsidP="00EB0859">
      <w:pPr>
        <w:jc w:val="both"/>
      </w:pPr>
      <w:r w:rsidRPr="00F50170">
        <w:t>The former problem is handled in traditional statistical analyses by multivariate approaches that allow one to pay to the correlations among predictor variables; partial regression is a well-known solution to this problem. Path analysis is an interpretive method for conceptually distinguishing causal linkages from spurious associations resulting from chance correlations between variables. However, the second difficulty, namely that autocorrelation in the variables violates the principles of parametric analysis, confounds traditional parametric techniques</w:t>
      </w:r>
      <w:r w:rsidR="00F464E5">
        <w:fldChar w:fldCharType="begin"/>
      </w:r>
      <w:r w:rsidR="00F464E5">
        <w:instrText xml:space="preserve"> ADDIN ZOTERO_ITEM CSL_CITATION {"citationID":"Qz64umEC","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F464E5">
        <w:fldChar w:fldCharType="separate"/>
      </w:r>
      <w:r w:rsidR="00F464E5" w:rsidRPr="00F464E5">
        <w:rPr>
          <w:rFonts w:ascii="Calibri" w:hAnsi="Calibri" w:cs="Calibri"/>
        </w:rPr>
        <w:t>(Diniz-Filho et al., 2013)</w:t>
      </w:r>
      <w:r w:rsidR="00F464E5">
        <w:fldChar w:fldCharType="end"/>
      </w:r>
      <w:r w:rsidRPr="00F50170">
        <w:t>.</w:t>
      </w:r>
    </w:p>
    <w:p w14:paraId="54FCE655" w14:textId="4DA48C15" w:rsidR="002E3B29" w:rsidRDefault="00490DA1" w:rsidP="00EB0859">
      <w:pPr>
        <w:jc w:val="both"/>
      </w:pPr>
      <w:r w:rsidRPr="00490DA1">
        <w:t>The Mantel test is a method for overcoming some of the difficulties that come with describing species-environment connections. Mantel's test is a regression in which the variables are distance or dissimilarity matrices that sum up pairwise similarities across sample sites</w:t>
      </w:r>
      <w:r>
        <w:fldChar w:fldCharType="begin"/>
      </w:r>
      <w:r>
        <w:instrText xml:space="preserve"> ADDIN ZOTERO_ITEM CSL_CITATION {"citationID":"x62TgOVA","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fldChar w:fldCharType="separate"/>
      </w:r>
      <w:r w:rsidRPr="00490DA1">
        <w:rPr>
          <w:rFonts w:ascii="Calibri" w:hAnsi="Calibri" w:cs="Calibri"/>
        </w:rPr>
        <w:t>(Diniz-Filho et al., 2013)</w:t>
      </w:r>
      <w:r>
        <w:fldChar w:fldCharType="end"/>
      </w:r>
      <w:r w:rsidRPr="00490DA1">
        <w:t>.</w:t>
      </w:r>
    </w:p>
    <w:p w14:paraId="3C9EF22C" w14:textId="77777777" w:rsidR="00E63A0A" w:rsidRDefault="00E63A0A" w:rsidP="00EB0859">
      <w:pPr>
        <w:jc w:val="both"/>
      </w:pPr>
    </w:p>
    <w:p w14:paraId="08150AC4" w14:textId="41D60AB3" w:rsidR="00624CAD" w:rsidRDefault="00624CAD" w:rsidP="00EB0859">
      <w:pPr>
        <w:jc w:val="both"/>
      </w:pPr>
    </w:p>
    <w:p w14:paraId="30F0B455" w14:textId="4E5A1029" w:rsidR="00297CAF" w:rsidRDefault="00297CAF" w:rsidP="00EB0859">
      <w:pPr>
        <w:jc w:val="both"/>
      </w:pPr>
    </w:p>
    <w:p w14:paraId="702AE369" w14:textId="77777777" w:rsidR="00297CAF" w:rsidRDefault="00297CAF" w:rsidP="00EB0859">
      <w:pPr>
        <w:jc w:val="both"/>
      </w:pPr>
    </w:p>
    <w:p w14:paraId="3CF15AC1" w14:textId="7BEDD375" w:rsidR="00B36702" w:rsidRDefault="00B36702" w:rsidP="00B36702">
      <w:pPr>
        <w:pStyle w:val="Heading1"/>
      </w:pPr>
      <w:bookmarkStart w:id="7" w:name="_Toc79217138"/>
      <w:bookmarkStart w:id="8" w:name="_Toc79473109"/>
      <w:bookmarkStart w:id="9" w:name="_Toc85433959"/>
      <w:r>
        <w:t xml:space="preserve">Chapter 3 </w:t>
      </w:r>
      <w:r w:rsidR="00685DA8">
        <w:t>Methodology</w:t>
      </w:r>
      <w:bookmarkEnd w:id="7"/>
      <w:bookmarkEnd w:id="8"/>
      <w:bookmarkEnd w:id="9"/>
    </w:p>
    <w:p w14:paraId="33861508" w14:textId="77777777" w:rsidR="00685DA8" w:rsidRPr="00685DA8" w:rsidRDefault="00685DA8" w:rsidP="00685DA8"/>
    <w:p w14:paraId="791FD502" w14:textId="76A4CB7F" w:rsidR="00450126" w:rsidRDefault="00E16F02" w:rsidP="007237F7">
      <w:pPr>
        <w:pStyle w:val="Heading5"/>
      </w:pPr>
      <w:r>
        <w:t>3.1</w:t>
      </w:r>
      <w:r w:rsidR="001F1C05">
        <w:t xml:space="preserve"> </w:t>
      </w:r>
      <w:r w:rsidR="008405D3">
        <w:t>Data collection</w:t>
      </w:r>
    </w:p>
    <w:p w14:paraId="2B1FB44F" w14:textId="77777777" w:rsidR="00A976B5" w:rsidRPr="00A976B5" w:rsidRDefault="00A976B5" w:rsidP="00A976B5"/>
    <w:p w14:paraId="3262E0FD" w14:textId="08855468" w:rsidR="007A6D7A" w:rsidRDefault="006E31F7" w:rsidP="003D7131">
      <w:pPr>
        <w:jc w:val="both"/>
      </w:pPr>
      <w:r>
        <w:t xml:space="preserve">This is the first and important step </w:t>
      </w:r>
      <w:r w:rsidR="00AF3EAD">
        <w:t>of the experiment.</w:t>
      </w:r>
      <w:r w:rsidR="00910B86">
        <w:t xml:space="preserve"> The </w:t>
      </w:r>
      <w:r w:rsidR="00282B2F">
        <w:t>data collected need</w:t>
      </w:r>
      <w:r w:rsidR="000A117C">
        <w:t>s</w:t>
      </w:r>
      <w:r w:rsidR="00282B2F">
        <w:t xml:space="preserve"> to be</w:t>
      </w:r>
      <w:r w:rsidR="00ED7D65">
        <w:t xml:space="preserve"> </w:t>
      </w:r>
      <w:r w:rsidR="006041C3">
        <w:t>research specific data</w:t>
      </w:r>
      <w:r w:rsidR="003904D2">
        <w:t xml:space="preserve">. </w:t>
      </w:r>
      <w:r w:rsidR="00EF431C">
        <w:t>This is the process of</w:t>
      </w:r>
      <w:r w:rsidR="003A76D5">
        <w:t xml:space="preserve"> assembling,</w:t>
      </w:r>
      <w:r w:rsidR="00036502">
        <w:t xml:space="preserve"> </w:t>
      </w:r>
      <w:r w:rsidR="00F40632">
        <w:t xml:space="preserve">quantifying </w:t>
      </w:r>
      <w:r w:rsidR="00AB2B8F">
        <w:t>information on target variables and</w:t>
      </w:r>
      <w:r w:rsidR="0077418F">
        <w:t xml:space="preserve"> </w:t>
      </w:r>
      <w:r w:rsidR="00734DB0">
        <w:t>analysing</w:t>
      </w:r>
      <w:r w:rsidR="008F2AEC">
        <w:t xml:space="preserve"> </w:t>
      </w:r>
      <w:r w:rsidR="008F2AEC">
        <w:lastRenderedPageBreak/>
        <w:t>insight</w:t>
      </w:r>
      <w:r w:rsidR="00511BA2">
        <w:t>s</w:t>
      </w:r>
      <w:r w:rsidR="00ED7D65">
        <w:fldChar w:fldCharType="begin"/>
      </w:r>
      <w:r w:rsidR="00ED7D65">
        <w:instrText xml:space="preserve"> ADDIN ZOTERO_ITEM CSL_CITATION {"citationID":"mC2AVdbL","properties":{"formattedCitation":"(Morgan and Harmon, 2001)","plainCitation":"(Morgan and Harmon, 2001)","noteIndex":0},"citationItems":[{"id":146,"uris":["http://zotero.org/users/local/JDH5x0lp/items/3NGUHFNK"],"uri":["http://zotero.org/users/local/JDH5x0lp/items/3NGUHFNK"],"itemData":{"id":146,"type":"article-journal","abstract":"We have provided an overview of techniques used to assess variables in the applied behavioral sciences. Most of the methods are used by both quantitative/positivist and qualitative/constructivist researchers but to different extents. Qualitative researchers prefer more open-ended, less structured data collection techniques than do quantitative researchers. Direct observation of participants is common in experimental and qualitative research; it is less common in so-called survey research, which tends to use self-report questionnaires. It is important that investigators use instruments that are reliable and valid for the population and purpose for which they will be used. Standardized instruments have manuals that provide norms and indexes of reliability and validity. However, if the populations and purpose on which these data are based are different from yours, it may be necessary for you to develop your own instrument or provide new evidence of reliability and validity.","container-title":"Journal of the American Academy of Child and Adolescent Psychiatry","DOI":"10.1097/00004583-200108000-00020","journalAbbreviation":"Journal of the American Academy of Child and Adolescent Psychiatry","page":"973-6","source":"ResearchGate","title":"Data Collection Techniques","volume":"40","author":[{"family":"Morgan","given":"George"},{"family":"Harmon","given":"Robert"}],"issued":{"date-parts":[["2001",9,1]]}}}],"schema":"https://github.com/citation-style-language/schema/raw/master/csl-citation.json"} </w:instrText>
      </w:r>
      <w:r w:rsidR="00ED7D65">
        <w:fldChar w:fldCharType="separate"/>
      </w:r>
      <w:r w:rsidR="00ED7D65" w:rsidRPr="00ED7D65">
        <w:rPr>
          <w:rFonts w:ascii="Calibri" w:hAnsi="Calibri" w:cs="Calibri"/>
        </w:rPr>
        <w:t>(Morgan and Harmon, 2001)</w:t>
      </w:r>
      <w:r w:rsidR="00ED7D65">
        <w:fldChar w:fldCharType="end"/>
      </w:r>
      <w:r w:rsidR="00511BA2">
        <w:t>.</w:t>
      </w:r>
      <w:r w:rsidR="00D707E3">
        <w:t xml:space="preserve"> </w:t>
      </w:r>
      <w:r w:rsidR="00A10940">
        <w:t xml:space="preserve">For </w:t>
      </w:r>
      <w:r w:rsidR="00BE074F">
        <w:t>this project</w:t>
      </w:r>
      <w:r w:rsidR="00A44E29">
        <w:t>,</w:t>
      </w:r>
      <w:r w:rsidR="00BE074F">
        <w:t xml:space="preserve"> the </w:t>
      </w:r>
      <w:r w:rsidR="00A500EE">
        <w:t xml:space="preserve">data collected need to be </w:t>
      </w:r>
      <w:r w:rsidR="00E47A4A">
        <w:t xml:space="preserve">both </w:t>
      </w:r>
      <w:r w:rsidR="00A500EE">
        <w:t>quanti</w:t>
      </w:r>
      <w:r w:rsidR="00A44E29">
        <w:t>tative</w:t>
      </w:r>
      <w:r w:rsidR="00E47A4A">
        <w:t xml:space="preserve"> and qualitative data</w:t>
      </w:r>
      <w:r w:rsidR="00A44E29">
        <w:t xml:space="preserve">, for statistical insights and </w:t>
      </w:r>
      <w:r w:rsidR="00BC44AB">
        <w:t>context</w:t>
      </w:r>
      <w:r w:rsidR="00031CEE">
        <w:t>-</w:t>
      </w:r>
      <w:r w:rsidR="00BC44AB">
        <w:t>specifi</w:t>
      </w:r>
      <w:r w:rsidR="00031CEE">
        <w:t xml:space="preserve">c insights. </w:t>
      </w:r>
    </w:p>
    <w:p w14:paraId="7E03E17C" w14:textId="4458DB73" w:rsidR="007A3DC2" w:rsidRDefault="007A3DC2" w:rsidP="003D7131">
      <w:pPr>
        <w:jc w:val="both"/>
      </w:pPr>
      <w:r w:rsidRPr="007A3DC2">
        <w:t xml:space="preserve">Before collecting data, researchers must first determine whether scales are redundant to the new instrument, as they will need participant data to quantify shared variation. Despite </w:t>
      </w:r>
      <w:r w:rsidR="00013373">
        <w:t xml:space="preserve">the </w:t>
      </w:r>
      <w:r w:rsidRPr="007A3DC2">
        <w:t>greatest attempts, it is difficult to be aware of every scale that might be important to one's research despite best efforts. Relevant scales are frequently published under various names or in unrelated areas and hence may go unnoticed by researchers. Second, researchers must collect data from the same test subjects for all scales, which might be difficult if there are too many related scales for each participant to complete. Third, the line between strong convergent validity and redundancy does not exist</w:t>
      </w:r>
      <w:r w:rsidR="00ED4051">
        <w:fldChar w:fldCharType="begin"/>
      </w:r>
      <w:r w:rsidR="00ED4051">
        <w:instrText xml:space="preserve"> ADDIN ZOTERO_ITEM CSL_CITATION {"citationID":"hD7403Kl","properties":{"formattedCitation":"(Kabir, 2016)","plainCitation":"(Kabir, 2016)","noteIndex":0},"citationItems":[{"id":182,"uris":["http://zotero.org/users/local/JDH5x0lp/items/UJ7BEU5C"],"uri":["http://zotero.org/users/local/JDH5x0lp/items/UJ7BEU5C"],"itemData":{"id":182,"type":"chapter","abstract":"Concept of Data Collection; Types of Data; Issues to be Considered for Data Collection; Methods of Primary Data Collection; Questionnaire Method; Interviews Method; Focus Group Discussion (FGD); Participatory Rural Appraisal/ Assessment (PRA); Rapid Rural Appraisal/ Assessment (RRA); Observation Method; Survey Method; Case Study Method; Diaries Method; Principal Component Analysis (PCA); Activity Sampling Technique; Memo Motion Study; Process Analysis; Link Analysis; Time and Motion Study; Experimental Method; Statistical Method; Methods of Secondary Data Collection; Methods of Legal Research.","ISBN":"978-984-33-9565-8","page":"201-275","source":"ResearchGate","title":"METHODS OF DATA COLLECTION","author":[{"family":"Kabir","given":"Syed Muhammad"}],"issued":{"date-parts":[["2016",7,10]]}}}],"schema":"https://github.com/citation-style-language/schema/raw/master/csl-citation.json"} </w:instrText>
      </w:r>
      <w:r w:rsidR="00ED4051">
        <w:fldChar w:fldCharType="separate"/>
      </w:r>
      <w:r w:rsidR="00ED4051" w:rsidRPr="00ED4051">
        <w:rPr>
          <w:rFonts w:ascii="Calibri" w:hAnsi="Calibri" w:cs="Calibri"/>
        </w:rPr>
        <w:t>(Kabir, 2016)</w:t>
      </w:r>
      <w:r w:rsidR="00ED4051">
        <w:fldChar w:fldCharType="end"/>
      </w:r>
      <w:r w:rsidRPr="007A3DC2">
        <w:t>.</w:t>
      </w:r>
    </w:p>
    <w:p w14:paraId="17324C8B" w14:textId="6D398081" w:rsidR="007D7C0A" w:rsidRDefault="00F5293C" w:rsidP="003D7131">
      <w:pPr>
        <w:jc w:val="both"/>
      </w:pPr>
      <w:r>
        <w:t xml:space="preserve">In quantitative terms, the </w:t>
      </w:r>
      <w:r w:rsidR="00562580">
        <w:t>data</w:t>
      </w:r>
      <w:r w:rsidR="006C06F0">
        <w:t>sets</w:t>
      </w:r>
      <w:r w:rsidR="00562580">
        <w:t xml:space="preserve"> collected </w:t>
      </w:r>
      <w:r w:rsidR="006C06F0">
        <w:t xml:space="preserve">need to be </w:t>
      </w:r>
      <w:r w:rsidR="00A548D3">
        <w:t xml:space="preserve">significantly different and of different sizes </w:t>
      </w:r>
      <w:r w:rsidR="00141DCE">
        <w:t>to compare the results.</w:t>
      </w:r>
    </w:p>
    <w:p w14:paraId="5BE27B3A" w14:textId="1A9E4D9F" w:rsidR="00164261" w:rsidRDefault="00790DF4" w:rsidP="003D7131">
      <w:pPr>
        <w:jc w:val="both"/>
      </w:pPr>
      <w:r>
        <w:t>E</w:t>
      </w:r>
      <w:r w:rsidR="00141DCE">
        <w:t>x</w:t>
      </w:r>
      <w:r>
        <w:t xml:space="preserve">: Covid science dataset </w:t>
      </w:r>
      <w:r w:rsidR="009043E8">
        <w:t xml:space="preserve">of multiple sizes </w:t>
      </w:r>
      <w:r w:rsidR="00605589">
        <w:t>and covid non</w:t>
      </w:r>
      <w:r w:rsidR="009043E8">
        <w:t>-science dataset of multiple sizes</w:t>
      </w:r>
    </w:p>
    <w:p w14:paraId="6F8E0A1B" w14:textId="45FB5664" w:rsidR="00141DCE" w:rsidRDefault="00141DCE" w:rsidP="003D7131">
      <w:pPr>
        <w:jc w:val="both"/>
      </w:pPr>
      <w:r>
        <w:t xml:space="preserve">In qualitative terms, the datasets collected </w:t>
      </w:r>
      <w:r w:rsidR="00434D9E">
        <w:t>need to be semantically differentiable.</w:t>
      </w:r>
    </w:p>
    <w:p w14:paraId="562E05DB" w14:textId="50826C5F" w:rsidR="00434D9E" w:rsidRDefault="00434D9E" w:rsidP="003D7131">
      <w:pPr>
        <w:jc w:val="both"/>
      </w:pPr>
      <w:r>
        <w:t>Ex: One data set with</w:t>
      </w:r>
      <w:r w:rsidR="00164261">
        <w:t xml:space="preserve"> scientific</w:t>
      </w:r>
      <w:r>
        <w:t xml:space="preserve"> </w:t>
      </w:r>
      <w:r w:rsidR="00485EE3">
        <w:t>research</w:t>
      </w:r>
      <w:r w:rsidR="00164261">
        <w:t xml:space="preserve"> papers</w:t>
      </w:r>
      <w:r w:rsidR="00485EE3">
        <w:t xml:space="preserve"> and the other with</w:t>
      </w:r>
      <w:r w:rsidR="00164261">
        <w:t xml:space="preserve"> psychology research papers.</w:t>
      </w:r>
      <w:r w:rsidR="00485EE3">
        <w:t xml:space="preserve"> </w:t>
      </w:r>
    </w:p>
    <w:p w14:paraId="36845799" w14:textId="77777777" w:rsidR="009C20DF" w:rsidRDefault="009C20DF" w:rsidP="003D7131">
      <w:pPr>
        <w:jc w:val="both"/>
      </w:pPr>
    </w:p>
    <w:p w14:paraId="10B94FCC" w14:textId="2255E03E" w:rsidR="003567B9" w:rsidRDefault="00E16F02" w:rsidP="003567B9">
      <w:pPr>
        <w:pStyle w:val="Heading5"/>
      </w:pPr>
      <w:r>
        <w:t>3.2 Data cleaning</w:t>
      </w:r>
    </w:p>
    <w:p w14:paraId="53886FE9" w14:textId="77777777" w:rsidR="00A976B5" w:rsidRPr="00A976B5" w:rsidRDefault="00A976B5" w:rsidP="00A976B5"/>
    <w:p w14:paraId="64CAB094" w14:textId="5AE97275" w:rsidR="00426178" w:rsidRDefault="00F4623F" w:rsidP="003D7131">
      <w:pPr>
        <w:jc w:val="both"/>
      </w:pPr>
      <w:r>
        <w:t>The data collected from multiple sou</w:t>
      </w:r>
      <w:r w:rsidR="007C54F6">
        <w:t>r</w:t>
      </w:r>
      <w:r>
        <w:t>ces consist</w:t>
      </w:r>
      <w:r w:rsidR="007C54F6">
        <w:t>s of a lot of noise in it like unwanted data,</w:t>
      </w:r>
      <w:r w:rsidR="00C9254D">
        <w:t xml:space="preserve"> symbols etc. </w:t>
      </w:r>
      <w:r w:rsidR="00423D60">
        <w:t xml:space="preserve">So, </w:t>
      </w:r>
      <w:r w:rsidR="008A399B">
        <w:t>to</w:t>
      </w:r>
      <w:r w:rsidR="00423D60">
        <w:t xml:space="preserve"> perform experiments on the data collected the data need to be cleaned. Data cleaning is a process of </w:t>
      </w:r>
      <w:r w:rsidR="00ED6F3A">
        <w:t xml:space="preserve">detecting, </w:t>
      </w:r>
      <w:r w:rsidR="00A75DD7">
        <w:t>identifying</w:t>
      </w:r>
      <w:r w:rsidR="00033C9C">
        <w:t xml:space="preserve">, and </w:t>
      </w:r>
      <w:r w:rsidR="00F1112D">
        <w:t xml:space="preserve">correcting data </w:t>
      </w:r>
      <w:r w:rsidR="00A60C02">
        <w:t>inconsistency,</w:t>
      </w:r>
      <w:r w:rsidR="00AF2FDF" w:rsidRPr="00AF2FDF">
        <w:t xml:space="preserve"> duplic</w:t>
      </w:r>
      <w:r w:rsidR="00AF2FDF">
        <w:t>it</w:t>
      </w:r>
      <w:r w:rsidR="00AF2FDF" w:rsidRPr="00AF2FDF">
        <w:t>y</w:t>
      </w:r>
      <w:r w:rsidR="00AF2FDF">
        <w:t>,</w:t>
      </w:r>
      <w:r w:rsidR="00A60C02">
        <w:t xml:space="preserve"> redundancy</w:t>
      </w:r>
      <w:r w:rsidR="00414B47">
        <w:fldChar w:fldCharType="begin"/>
      </w:r>
      <w:r w:rsidR="00414B47">
        <w:instrText xml:space="preserve"> ADDIN ZOTERO_ITEM CSL_CITATION {"citationID":"ebEiKD7v","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414B47">
        <w:fldChar w:fldCharType="separate"/>
      </w:r>
      <w:r w:rsidR="00414B47" w:rsidRPr="00414B47">
        <w:rPr>
          <w:rFonts w:ascii="Calibri" w:hAnsi="Calibri" w:cs="Calibri"/>
        </w:rPr>
        <w:t>(Broeck et al., 2005)</w:t>
      </w:r>
      <w:r w:rsidR="00414B47">
        <w:fldChar w:fldCharType="end"/>
      </w:r>
      <w:r w:rsidR="00A60C02">
        <w:t>.</w:t>
      </w:r>
    </w:p>
    <w:p w14:paraId="58E44ED1" w14:textId="3CA199DD" w:rsidR="00B1625F" w:rsidRDefault="00B1625F" w:rsidP="003D7131">
      <w:pPr>
        <w:jc w:val="both"/>
      </w:pPr>
      <w:r w:rsidRPr="00B1625F">
        <w:t xml:space="preserve">Data cleaning, also known as data cleansing or scrubbing, is the process of discovering and removing mistakes and inconsistencies from data to improve its quality. Single data collections, such as files and databases, might have data quality issues, such as misspellings during data entry, missing information, or other erroneous data. The necessity for data cleansing increases dramatically when various data sources must be connected, such as in data warehouses, federated database systems, or worldwide web-based information systems. This is due to the fact that the sources frequently provide redundant data in various forms. Consolidation of disparate data formats and the deletion of redundant information </w:t>
      </w:r>
      <w:r w:rsidR="00AF1D37">
        <w:t>is</w:t>
      </w:r>
      <w:r w:rsidRPr="00B1625F">
        <w:t xml:space="preserve"> required in order to enable access to correct and consistent data</w:t>
      </w:r>
      <w:r w:rsidR="00E43996">
        <w:fldChar w:fldCharType="begin"/>
      </w:r>
      <w:r w:rsidR="00E43996">
        <w:instrText xml:space="preserve"> ADDIN ZOTERO_ITEM CSL_CITATION {"citationID":"rO7XyBcW","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E43996">
        <w:fldChar w:fldCharType="separate"/>
      </w:r>
      <w:r w:rsidR="00E43996" w:rsidRPr="00E43996">
        <w:rPr>
          <w:rFonts w:ascii="Calibri" w:hAnsi="Calibri" w:cs="Calibri"/>
        </w:rPr>
        <w:t>(Broeck et al., 2005)</w:t>
      </w:r>
      <w:r w:rsidR="00E43996">
        <w:fldChar w:fldCharType="end"/>
      </w:r>
      <w:r w:rsidRPr="00B1625F">
        <w:t>.</w:t>
      </w:r>
    </w:p>
    <w:p w14:paraId="1E98845C" w14:textId="2E7FA1BF" w:rsidR="00082B17" w:rsidRDefault="00082B17" w:rsidP="003D7131">
      <w:pPr>
        <w:jc w:val="both"/>
      </w:pPr>
      <w:r w:rsidRPr="00082B17">
        <w:t xml:space="preserve">Text pre-processing is a technique for cleaning text data and preparing it for use in a model. Text data comprises noise in the form of emotions, punctuation, and text in a different case, among other things. When it comes to Human Language, there are many different ways to communicate the same thing, and this is only the beginning of the challenge. Machines cannot understand words; they require numbers; </w:t>
      </w:r>
      <w:r w:rsidR="003550ED" w:rsidRPr="00082B17">
        <w:t>thus,</w:t>
      </w:r>
      <w:r w:rsidRPr="00082B17">
        <w:t xml:space="preserve"> we must convert text to numbers efficiently.</w:t>
      </w:r>
    </w:p>
    <w:p w14:paraId="0FCA475D" w14:textId="260F72D0" w:rsidR="00ED2D1C" w:rsidRDefault="005076A2" w:rsidP="003D7131">
      <w:pPr>
        <w:jc w:val="both"/>
      </w:pPr>
      <w:r>
        <w:t xml:space="preserve">There are many methods </w:t>
      </w:r>
      <w:r w:rsidR="004E0B71">
        <w:t>developed for data cleaning. But before applying those methods</w:t>
      </w:r>
      <w:r w:rsidR="00112DBF">
        <w:t xml:space="preserve">, the </w:t>
      </w:r>
      <w:r w:rsidR="00097EA1">
        <w:t xml:space="preserve">data should be overseen once </w:t>
      </w:r>
      <w:r w:rsidR="00745AA2">
        <w:t xml:space="preserve">to </w:t>
      </w:r>
      <w:r w:rsidR="00097EA1">
        <w:t>detect, identify</w:t>
      </w:r>
      <w:r w:rsidR="00745AA2">
        <w:t xml:space="preserve"> the issues in the data</w:t>
      </w:r>
      <w:r w:rsidR="00A06278">
        <w:t xml:space="preserve"> and skim any unwanted data. Different types of data ha</w:t>
      </w:r>
      <w:r w:rsidR="00692018">
        <w:t>ve</w:t>
      </w:r>
      <w:r w:rsidR="00A06278">
        <w:t xml:space="preserve"> different t</w:t>
      </w:r>
      <w:r w:rsidR="00692018">
        <w:t>echniques for data cleaning. Since our data is textual</w:t>
      </w:r>
      <w:r w:rsidR="005B23D9">
        <w:t xml:space="preserve"> data</w:t>
      </w:r>
      <w:r w:rsidR="00692018">
        <w:t xml:space="preserve">, </w:t>
      </w:r>
      <w:r w:rsidR="00B92A8E">
        <w:t>these</w:t>
      </w:r>
      <w:r w:rsidR="005B23D9">
        <w:t xml:space="preserve"> techniques </w:t>
      </w:r>
      <w:r w:rsidR="00ED2D1C">
        <w:t xml:space="preserve">like </w:t>
      </w:r>
      <w:r w:rsidR="000C54B9" w:rsidRPr="000C54B9">
        <w:t xml:space="preserve">Remove Punctuations, </w:t>
      </w:r>
      <w:r w:rsidR="003550ED" w:rsidRPr="000C54B9">
        <w:t>remove</w:t>
      </w:r>
      <w:r w:rsidR="000C54B9" w:rsidRPr="000C54B9">
        <w:t xml:space="preserve"> words and digits containing digits, Remove, </w:t>
      </w:r>
      <w:r w:rsidR="003550ED" w:rsidRPr="000C54B9">
        <w:t>stop</w:t>
      </w:r>
      <w:r w:rsidR="000C54B9" w:rsidRPr="000C54B9">
        <w:t xml:space="preserve"> words, Rephrase Text, Stemming and Lemmatization,</w:t>
      </w:r>
      <w:r w:rsidR="001B688F">
        <w:t xml:space="preserve"> Lower case,</w:t>
      </w:r>
      <w:r w:rsidR="000C54B9" w:rsidRPr="000C54B9">
        <w:t xml:space="preserve"> Remove White spaces</w:t>
      </w:r>
      <w:r w:rsidR="00ED2D1C">
        <w:t xml:space="preserve"> need to be performed.</w:t>
      </w:r>
      <w:r w:rsidR="00A33925">
        <w:t xml:space="preserve"> </w:t>
      </w:r>
    </w:p>
    <w:p w14:paraId="0A28A9AE" w14:textId="4B466393" w:rsidR="00DC3C57" w:rsidRDefault="00B21B14" w:rsidP="003D7131">
      <w:pPr>
        <w:jc w:val="both"/>
      </w:pPr>
      <w:r>
        <w:lastRenderedPageBreak/>
        <w:t>Here is the sample example for data pre-processing</w:t>
      </w:r>
    </w:p>
    <w:p w14:paraId="614CC448" w14:textId="13EB2A44" w:rsidR="00B21B14" w:rsidRDefault="00781D6C" w:rsidP="003D7131">
      <w:pPr>
        <w:jc w:val="both"/>
      </w:pPr>
      <w:r>
        <w:t>Data before pre-processing:</w:t>
      </w:r>
    </w:p>
    <w:p w14:paraId="75440778" w14:textId="79341ECD" w:rsidR="00781D6C" w:rsidRPr="00781D6C" w:rsidRDefault="00781D6C" w:rsidP="00781D6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textAlignment w:val="baseline"/>
        <w:rPr>
          <w:rFonts w:ascii="Courier New" w:eastAsia="Times New Roman" w:hAnsi="Courier New" w:cs="Courier New"/>
          <w:color w:val="000000"/>
          <w:sz w:val="18"/>
          <w:szCs w:val="18"/>
          <w:lang w:eastAsia="en-GB"/>
        </w:rPr>
      </w:pPr>
      <w:r w:rsidRPr="00781D6C">
        <w:rPr>
          <w:rFonts w:ascii="Courier New" w:eastAsia="Times New Roman" w:hAnsi="Courier New" w:cs="Courier New"/>
          <w:color w:val="000000"/>
          <w:sz w:val="18"/>
          <w:szCs w:val="18"/>
          <w:lang w:eastAsia="en-GB"/>
        </w:rPr>
        <w:t>['REGINA v SECRETARY OF STATE FOR THE HOMEDEPARTMENT, Ex parte HINDLEY[COURT OF APPEAL][2000] 1 QB 152HEARING-DATES: 5, 6, 7, October 5 November 19985 November 1998CATCHWORDS:Prisons - Prisoners\' rights - Release on licence - Mandatory life sentence prisoner - Tariff element of determinate length provisionally fixed but not communicated to prisoner</w:t>
      </w:r>
      <w:r w:rsidRPr="00C95A54">
        <w:rPr>
          <w:rFonts w:ascii="Courier New" w:eastAsia="Times New Roman" w:hAnsi="Courier New" w:cs="Courier New"/>
          <w:color w:val="000000"/>
          <w:sz w:val="18"/>
          <w:szCs w:val="18"/>
          <w:lang w:eastAsia="en-GB"/>
        </w:rPr>
        <w:t>’]</w:t>
      </w:r>
    </w:p>
    <w:p w14:paraId="7A585774" w14:textId="77CA0F6A" w:rsidR="00415343" w:rsidRDefault="00415343" w:rsidP="003D7131">
      <w:pPr>
        <w:jc w:val="both"/>
      </w:pPr>
    </w:p>
    <w:p w14:paraId="1DBE5869" w14:textId="519196DB" w:rsidR="00296928" w:rsidRDefault="00296928" w:rsidP="003D7131">
      <w:pPr>
        <w:jc w:val="both"/>
      </w:pPr>
      <w:r>
        <w:t>Applying these pre-processing techniques:</w:t>
      </w:r>
    </w:p>
    <w:tbl>
      <w:tblPr>
        <w:tblStyle w:val="TableGrid"/>
        <w:tblW w:w="9322" w:type="dxa"/>
        <w:tblLook w:val="04A0" w:firstRow="1" w:lastRow="0" w:firstColumn="1" w:lastColumn="0" w:noHBand="0" w:noVBand="1"/>
      </w:tblPr>
      <w:tblGrid>
        <w:gridCol w:w="2638"/>
        <w:gridCol w:w="3031"/>
        <w:gridCol w:w="3653"/>
      </w:tblGrid>
      <w:tr w:rsidR="00415343" w14:paraId="30127DA0" w14:textId="77777777" w:rsidTr="001B74F9">
        <w:tc>
          <w:tcPr>
            <w:tcW w:w="2660" w:type="dxa"/>
          </w:tcPr>
          <w:p w14:paraId="1711C99D" w14:textId="1B513A2A" w:rsidR="00415343" w:rsidRPr="00004BE1" w:rsidRDefault="00004BE1" w:rsidP="003D7131">
            <w:pPr>
              <w:jc w:val="both"/>
              <w:rPr>
                <w:b/>
                <w:bCs/>
              </w:rPr>
            </w:pPr>
            <w:r w:rsidRPr="00004BE1">
              <w:rPr>
                <w:b/>
                <w:bCs/>
              </w:rPr>
              <w:t>Pre-processing technique</w:t>
            </w:r>
          </w:p>
        </w:tc>
        <w:tc>
          <w:tcPr>
            <w:tcW w:w="2977" w:type="dxa"/>
          </w:tcPr>
          <w:p w14:paraId="2070492E" w14:textId="0A2DB9EE" w:rsidR="00415343" w:rsidRPr="00004BE1" w:rsidRDefault="00004BE1" w:rsidP="003D7131">
            <w:pPr>
              <w:jc w:val="both"/>
              <w:rPr>
                <w:b/>
                <w:bCs/>
              </w:rPr>
            </w:pPr>
            <w:r w:rsidRPr="00004BE1">
              <w:rPr>
                <w:b/>
                <w:bCs/>
              </w:rPr>
              <w:t>Function</w:t>
            </w:r>
          </w:p>
        </w:tc>
        <w:tc>
          <w:tcPr>
            <w:tcW w:w="3685" w:type="dxa"/>
          </w:tcPr>
          <w:p w14:paraId="0EB42595" w14:textId="47E8A993" w:rsidR="00415343" w:rsidRPr="00004BE1" w:rsidRDefault="00004BE1" w:rsidP="003D7131">
            <w:pPr>
              <w:jc w:val="both"/>
              <w:rPr>
                <w:b/>
                <w:bCs/>
              </w:rPr>
            </w:pPr>
            <w:r w:rsidRPr="00004BE1">
              <w:rPr>
                <w:b/>
                <w:bCs/>
              </w:rPr>
              <w:t>purpose</w:t>
            </w:r>
          </w:p>
        </w:tc>
      </w:tr>
      <w:tr w:rsidR="00415343" w14:paraId="72E77FF6" w14:textId="77777777" w:rsidTr="001B74F9">
        <w:tc>
          <w:tcPr>
            <w:tcW w:w="2660" w:type="dxa"/>
          </w:tcPr>
          <w:p w14:paraId="506A3B51" w14:textId="50CCE4C9" w:rsidR="00415343" w:rsidRDefault="00004BE1" w:rsidP="003D7131">
            <w:pPr>
              <w:jc w:val="both"/>
            </w:pPr>
            <w:r>
              <w:t>Regex tokenizer</w:t>
            </w:r>
          </w:p>
        </w:tc>
        <w:tc>
          <w:tcPr>
            <w:tcW w:w="2977" w:type="dxa"/>
          </w:tcPr>
          <w:p w14:paraId="16726440" w14:textId="52D46805" w:rsidR="00415343" w:rsidRDefault="003241B5" w:rsidP="003D7131">
            <w:pPr>
              <w:jc w:val="both"/>
            </w:pPr>
            <w:r w:rsidRPr="003241B5">
              <w:t>RegexpTokenizer(r'\w+')</w:t>
            </w:r>
          </w:p>
        </w:tc>
        <w:tc>
          <w:tcPr>
            <w:tcW w:w="3685" w:type="dxa"/>
          </w:tcPr>
          <w:p w14:paraId="3D7CAC37" w14:textId="7C51E141" w:rsidR="00415343" w:rsidRDefault="00EE3284" w:rsidP="003D7131">
            <w:pPr>
              <w:jc w:val="both"/>
            </w:pPr>
            <w:r>
              <w:t xml:space="preserve">Used to extract </w:t>
            </w:r>
            <w:r w:rsidR="00DD3ADF">
              <w:t>the tokens from string by using regular expression.</w:t>
            </w:r>
          </w:p>
        </w:tc>
      </w:tr>
      <w:tr w:rsidR="00415343" w14:paraId="40E4F440" w14:textId="77777777" w:rsidTr="001B74F9">
        <w:tc>
          <w:tcPr>
            <w:tcW w:w="2660" w:type="dxa"/>
          </w:tcPr>
          <w:p w14:paraId="3624F33C" w14:textId="5AE816AF" w:rsidR="00415343" w:rsidRDefault="004C4628" w:rsidP="003D7131">
            <w:pPr>
              <w:jc w:val="both"/>
            </w:pPr>
            <w:r>
              <w:t>Stop word list</w:t>
            </w:r>
          </w:p>
        </w:tc>
        <w:tc>
          <w:tcPr>
            <w:tcW w:w="2977" w:type="dxa"/>
          </w:tcPr>
          <w:p w14:paraId="429409CE" w14:textId="3C78D525" w:rsidR="00415343" w:rsidRDefault="006334CC" w:rsidP="003D7131">
            <w:pPr>
              <w:jc w:val="both"/>
            </w:pPr>
            <w:r w:rsidRPr="006334CC">
              <w:t>set(stopwords.words('english'))</w:t>
            </w:r>
          </w:p>
        </w:tc>
        <w:tc>
          <w:tcPr>
            <w:tcW w:w="3685" w:type="dxa"/>
          </w:tcPr>
          <w:p w14:paraId="444908D7" w14:textId="2DC70422" w:rsidR="00415343" w:rsidRDefault="00BB7B01" w:rsidP="003D7131">
            <w:pPr>
              <w:jc w:val="both"/>
            </w:pPr>
            <w:r w:rsidRPr="00BB7B01">
              <w:t>Stop words are frequently used in Text Mining and Natural Language Processing (NLP) to exclude terms that are so widely used that they contain little meaningful information.</w:t>
            </w:r>
            <w:r w:rsidR="00070186">
              <w:t xml:space="preserve"> </w:t>
            </w:r>
            <w:r>
              <w:t xml:space="preserve">Ex: </w:t>
            </w:r>
            <w:r w:rsidR="004C7CEB">
              <w:t>“a”, “the”, “is”</w:t>
            </w:r>
            <w:r w:rsidR="00070186">
              <w:t>, etc.</w:t>
            </w:r>
          </w:p>
        </w:tc>
      </w:tr>
      <w:tr w:rsidR="00415343" w14:paraId="2B54CB3A" w14:textId="77777777" w:rsidTr="001F70E1">
        <w:trPr>
          <w:trHeight w:val="872"/>
        </w:trPr>
        <w:tc>
          <w:tcPr>
            <w:tcW w:w="2660" w:type="dxa"/>
          </w:tcPr>
          <w:p w14:paraId="2A7B146B" w14:textId="60F8E09A" w:rsidR="00415343" w:rsidRDefault="004C4628" w:rsidP="003D7131">
            <w:pPr>
              <w:jc w:val="both"/>
            </w:pPr>
            <w:r>
              <w:t>Porter</w:t>
            </w:r>
            <w:r w:rsidR="00C6409C">
              <w:t xml:space="preserve"> Stemmer</w:t>
            </w:r>
          </w:p>
        </w:tc>
        <w:tc>
          <w:tcPr>
            <w:tcW w:w="2977" w:type="dxa"/>
          </w:tcPr>
          <w:p w14:paraId="4ECB0631" w14:textId="0550B5FF" w:rsidR="00415343" w:rsidRDefault="006334CC" w:rsidP="003D7131">
            <w:pPr>
              <w:jc w:val="both"/>
            </w:pPr>
            <w:r w:rsidRPr="006334CC">
              <w:t>PorterStemmer()</w:t>
            </w:r>
          </w:p>
        </w:tc>
        <w:tc>
          <w:tcPr>
            <w:tcW w:w="3685" w:type="dxa"/>
          </w:tcPr>
          <w:p w14:paraId="5DB95DEA" w14:textId="7681F66D" w:rsidR="00415343" w:rsidRDefault="00675A9D" w:rsidP="003D7131">
            <w:pPr>
              <w:jc w:val="both"/>
            </w:pPr>
            <w:r w:rsidRPr="00675A9D">
              <w:t>The Porter stemmer is a method for removing frequent morphological and inflexional endings</w:t>
            </w:r>
            <w:r w:rsidR="00630A4E">
              <w:t xml:space="preserve"> </w:t>
            </w:r>
            <w:r w:rsidRPr="00675A9D">
              <w:t>from English words</w:t>
            </w:r>
            <w:r>
              <w:t>.</w:t>
            </w:r>
            <w:r w:rsidR="00630A4E">
              <w:t xml:space="preserve"> Ex: </w:t>
            </w:r>
            <w:r w:rsidR="00443E9A">
              <w:t xml:space="preserve">(play, playing) </w:t>
            </w:r>
            <w:r w:rsidR="00443E9A">
              <w:sym w:font="Wingdings" w:char="F0E0"/>
            </w:r>
            <w:r w:rsidR="00443E9A">
              <w:t xml:space="preserve"> play</w:t>
            </w:r>
          </w:p>
        </w:tc>
      </w:tr>
    </w:tbl>
    <w:p w14:paraId="43EC42C5" w14:textId="308C18E5" w:rsidR="009F4853" w:rsidRDefault="009F4853" w:rsidP="003D7131">
      <w:pPr>
        <w:jc w:val="both"/>
      </w:pPr>
    </w:p>
    <w:p w14:paraId="09A3DE04" w14:textId="6F5C0A7B" w:rsidR="007828FC" w:rsidRDefault="007828FC" w:rsidP="003D7131">
      <w:pPr>
        <w:jc w:val="both"/>
      </w:pPr>
      <w:r>
        <w:t>Data after pre-processing:</w:t>
      </w:r>
    </w:p>
    <w:p w14:paraId="3C19D243" w14:textId="7D4F9396" w:rsidR="007B3732" w:rsidRPr="007B3732" w:rsidRDefault="007B3732" w:rsidP="007A7998">
      <w:pPr>
        <w:pStyle w:val="HTMLPreformatted"/>
        <w:shd w:val="clear" w:color="auto" w:fill="FFFFFF"/>
        <w:wordWrap w:val="0"/>
        <w:textAlignment w:val="baseline"/>
        <w:rPr>
          <w:color w:val="000000"/>
          <w:sz w:val="18"/>
          <w:szCs w:val="18"/>
        </w:rPr>
      </w:pPr>
      <w:r w:rsidRPr="007B3732">
        <w:rPr>
          <w:color w:val="000000"/>
          <w:sz w:val="18"/>
          <w:szCs w:val="18"/>
        </w:rPr>
        <w:t>['regina', 'secretary', 'state', 'homedepartment', 'parte', 'hindley', 'court', 'appeal', '2000', '152</w:t>
      </w:r>
      <w:r w:rsidR="000A79F0" w:rsidRPr="00C95A54">
        <w:rPr>
          <w:color w:val="000000"/>
          <w:sz w:val="18"/>
          <w:szCs w:val="18"/>
        </w:rPr>
        <w:t>’</w:t>
      </w:r>
      <w:r w:rsidRPr="00C95A54">
        <w:rPr>
          <w:color w:val="000000"/>
          <w:sz w:val="18"/>
          <w:szCs w:val="18"/>
        </w:rPr>
        <w:t>,</w:t>
      </w:r>
      <w:r w:rsidR="000A79F0" w:rsidRPr="00C95A54">
        <w:rPr>
          <w:color w:val="000000"/>
          <w:sz w:val="18"/>
          <w:szCs w:val="18"/>
        </w:rPr>
        <w:t>’</w:t>
      </w:r>
      <w:r w:rsidRPr="007B3732">
        <w:rPr>
          <w:color w:val="000000"/>
          <w:sz w:val="18"/>
          <w:szCs w:val="18"/>
        </w:rPr>
        <w:t>hearing', 'dates', 'october', 'november', '19985', 'november', '1998</w:t>
      </w:r>
      <w:r w:rsidR="00DB2A26" w:rsidRPr="00C95A54">
        <w:rPr>
          <w:color w:val="000000"/>
          <w:sz w:val="18"/>
          <w:szCs w:val="18"/>
        </w:rPr>
        <w:t>’, ’</w:t>
      </w:r>
      <w:r w:rsidRPr="007B3732">
        <w:rPr>
          <w:color w:val="000000"/>
          <w:sz w:val="18"/>
          <w:szCs w:val="18"/>
        </w:rPr>
        <w:t>catchwords', 'prisons'</w:t>
      </w:r>
      <w:r w:rsidR="007A7998" w:rsidRPr="00C95A54">
        <w:rPr>
          <w:color w:val="000000"/>
          <w:sz w:val="18"/>
          <w:szCs w:val="18"/>
        </w:rPr>
        <w:t>, 'prisoners', 'rights', 'release', 'licence', 'mandatory', 'life', 'sentence', 'prisoner', 'tariff', 'element', 'determinate', 'length', 'provisionally', 'fixed', 'communicated', 'prisoner'</w:t>
      </w:r>
      <w:r w:rsidR="000A79F0" w:rsidRPr="00C95A54">
        <w:rPr>
          <w:color w:val="000000"/>
          <w:sz w:val="18"/>
          <w:szCs w:val="18"/>
        </w:rPr>
        <w:t>]</w:t>
      </w:r>
    </w:p>
    <w:p w14:paraId="390B0486" w14:textId="77777777" w:rsidR="007828FC" w:rsidRDefault="007828FC" w:rsidP="003D7131">
      <w:pPr>
        <w:jc w:val="both"/>
      </w:pPr>
    </w:p>
    <w:p w14:paraId="1F7C2444" w14:textId="77777777" w:rsidR="002C303D" w:rsidRPr="003567B9" w:rsidRDefault="002C303D" w:rsidP="003D7131">
      <w:pPr>
        <w:jc w:val="both"/>
      </w:pPr>
    </w:p>
    <w:p w14:paraId="1CBD55EF" w14:textId="5FF74772" w:rsidR="00E16F02" w:rsidRDefault="00E16F02" w:rsidP="00E16F02">
      <w:pPr>
        <w:pStyle w:val="Heading5"/>
      </w:pPr>
      <w:r>
        <w:t xml:space="preserve">3.3 </w:t>
      </w:r>
      <w:r w:rsidR="001822B2">
        <w:t>Latent Semantic Analysis (LSA)</w:t>
      </w:r>
    </w:p>
    <w:p w14:paraId="327BAF0A" w14:textId="77777777" w:rsidR="00A976B5" w:rsidRPr="00A976B5" w:rsidRDefault="00A976B5" w:rsidP="00A976B5"/>
    <w:p w14:paraId="73CB3429" w14:textId="071A89A0" w:rsidR="00554210" w:rsidRDefault="00554210" w:rsidP="00E066DC">
      <w:pPr>
        <w:jc w:val="both"/>
      </w:pPr>
      <w:r w:rsidRPr="00554210">
        <w:t>The most widely used techniques for determining document proximity can be split into three categories: Adaptive Strategies (AS) such as probabilistic, neural networks, and genetic algorithms, as well as Vector Space Models (VSM) and Latent Semantic Indexing (LSI)</w:t>
      </w:r>
      <w:r w:rsidR="005C743C">
        <w:fldChar w:fldCharType="begin"/>
      </w:r>
      <w:r w:rsidR="005C743C">
        <w:instrText xml:space="preserve"> ADDIN ZOTERO_ITEM CSL_CITATION {"citationID":"Ah6cfIst","properties":{"formattedCitation":"(Ibrahimov et al., 2002)","plainCitation":"(Ibrahimov et al., 2002)","noteIndex":0},"citationItems":[{"id":186,"uris":["http://zotero.org/users/local/JDH5x0lp/items/AXV6LKNE"],"uri":["http://zotero.org/users/local/JDH5x0lp/items/AXV6LKNE"],"itemData":{"id":186,"type":"paper-conference","abstract":"The goal of the paper is to present a novel Chi-square similarity measure and assess its performance through comparison with well-known similarity measures such as Cosine, Dice, and Jaccard. The Chi-square similarity measure has been designed to withstand the imperfections of transcribed spoken documents. The major difference of our similarity measure from others consists in the fact that in addition to searching for co-occurring words in documents, we also match informative closeness of common words. We assume that cooccurring words, which had been employed to convey the same information, should have the compatible significance in matching documents. To test it we apply the Chi-Square method.","container-title":"Object recognition supported by user interaction for service robots","DOI":"10.1109/ICPR.2002.1047452","event":"16th International Conference on Pattern Recognition","event-place":"Quebec City, Que., Canada","language":"en","page":"285-288","publisher":"IEEE Comput. Soc","publisher-place":"Quebec City, Que., Canada","source":"DOI.org (Crossref)","title":"The performance analysis of a Chi-square similarity measure for topic related clustering of noisy transcripts","URL":"http://ieeexplore.ieee.org/document/1047452/","volume":"4","author":[{"family":"Ibrahimov","given":"O."},{"family":"Sethi","given":"I."},{"family":"Dimitrova","given":"N."}],"accessed":{"date-parts":[["2021",10,15]]},"issued":{"date-parts":[["2002"]]}}}],"schema":"https://github.com/citation-style-language/schema/raw/master/csl-citation.json"} </w:instrText>
      </w:r>
      <w:r w:rsidR="005C743C">
        <w:fldChar w:fldCharType="separate"/>
      </w:r>
      <w:r w:rsidR="005C743C" w:rsidRPr="005C743C">
        <w:rPr>
          <w:rFonts w:ascii="Calibri" w:hAnsi="Calibri" w:cs="Calibri"/>
        </w:rPr>
        <w:t>(Ibrahimov et al., 2002)</w:t>
      </w:r>
      <w:r w:rsidR="005C743C">
        <w:fldChar w:fldCharType="end"/>
      </w:r>
      <w:r w:rsidRPr="00554210">
        <w:t>.</w:t>
      </w:r>
      <w:r w:rsidR="001D09D6">
        <w:t xml:space="preserve"> For this project, we focus on LS</w:t>
      </w:r>
      <w:r w:rsidR="000C12B7">
        <w:t>I</w:t>
      </w:r>
      <w:r w:rsidR="001D09D6">
        <w:t>.</w:t>
      </w:r>
    </w:p>
    <w:p w14:paraId="4152B2AF" w14:textId="2A6A18D3" w:rsidR="006B6A78" w:rsidRDefault="003D7131" w:rsidP="00E066DC">
      <w:pPr>
        <w:jc w:val="both"/>
      </w:pPr>
      <w:r>
        <w:t xml:space="preserve">Latent Semantic </w:t>
      </w:r>
      <w:r w:rsidR="003550ED">
        <w:t>Analysis (</w:t>
      </w:r>
      <w:r>
        <w:t xml:space="preserve">LSA) </w:t>
      </w:r>
      <w:r w:rsidR="00B950B3" w:rsidRPr="00D018E8">
        <w:rPr>
          <w:rFonts w:cstheme="minorHAnsi"/>
          <w:color w:val="222222"/>
          <w:shd w:val="clear" w:color="auto" w:fill="FFFFFF"/>
        </w:rPr>
        <w:t>is a natural processing technique as well as an unsuper</w:t>
      </w:r>
      <w:r w:rsidR="00B950B3">
        <w:rPr>
          <w:rFonts w:cstheme="minorHAnsi"/>
          <w:color w:val="222222"/>
          <w:shd w:val="clear" w:color="auto" w:fill="FFFFFF"/>
        </w:rPr>
        <w:t>v</w:t>
      </w:r>
      <w:r w:rsidR="00B950B3" w:rsidRPr="00D018E8">
        <w:rPr>
          <w:rFonts w:cstheme="minorHAnsi"/>
          <w:color w:val="222222"/>
          <w:shd w:val="clear" w:color="auto" w:fill="FFFFFF"/>
        </w:rPr>
        <w:t>ised learning technique</w:t>
      </w:r>
      <w:r w:rsidR="00B950B3">
        <w:rPr>
          <w:rFonts w:cstheme="minorHAnsi"/>
          <w:color w:val="222222"/>
          <w:shd w:val="clear" w:color="auto" w:fill="FFFFFF"/>
        </w:rPr>
        <w:t xml:space="preserve">, </w:t>
      </w:r>
      <w:r w:rsidR="00B950B3">
        <w:t>that tries to capture and code the semantics of words and documents at different levels.</w:t>
      </w:r>
      <w:r w:rsidR="002661A7">
        <w:t xml:space="preserve"> </w:t>
      </w:r>
      <w:r w:rsidR="00BB12A5">
        <w:t xml:space="preserve">After </w:t>
      </w:r>
      <w:r w:rsidR="0072349B">
        <w:t>collecting and cleaning the data the data need to be modelled using LSA.</w:t>
      </w:r>
      <w:r w:rsidR="0075233E">
        <w:t xml:space="preserve"> </w:t>
      </w:r>
      <w:r w:rsidR="00E52FF3">
        <w:t xml:space="preserve">Which generates a weighted matrix </w:t>
      </w:r>
      <w:r w:rsidR="0030750D">
        <w:t xml:space="preserve">by semantically comparing each word to all other words in </w:t>
      </w:r>
      <w:r w:rsidR="000D6B93">
        <w:t>the corpus.</w:t>
      </w:r>
      <w:r w:rsidR="00FB3663">
        <w:t xml:space="preserve"> </w:t>
      </w:r>
      <w:r w:rsidR="00466BA5">
        <w:t xml:space="preserve">This </w:t>
      </w:r>
      <w:r w:rsidR="00EF0DBC">
        <w:t xml:space="preserve">weighted </w:t>
      </w:r>
      <w:r w:rsidR="00466BA5">
        <w:t>matrix can be achi</w:t>
      </w:r>
      <w:r w:rsidR="00EF0DBC">
        <w:t>e</w:t>
      </w:r>
      <w:r w:rsidR="00466BA5">
        <w:t xml:space="preserve">ved by </w:t>
      </w:r>
      <w:r w:rsidR="00C11A18">
        <w:t xml:space="preserve">importing </w:t>
      </w:r>
      <w:r w:rsidR="00353918">
        <w:t xml:space="preserve">the </w:t>
      </w:r>
      <w:r w:rsidR="00C11A18">
        <w:t xml:space="preserve">Latent Semantic </w:t>
      </w:r>
      <w:r w:rsidR="003550ED">
        <w:t>Indexing (</w:t>
      </w:r>
      <w:r w:rsidR="00353918">
        <w:t>LSI</w:t>
      </w:r>
      <w:r w:rsidR="00200497">
        <w:t xml:space="preserve">) model from </w:t>
      </w:r>
      <w:r w:rsidR="00620031">
        <w:t>genism</w:t>
      </w:r>
      <w:r w:rsidR="00353918">
        <w:t xml:space="preserve">. </w:t>
      </w:r>
      <w:r w:rsidR="003550ED">
        <w:t>model’s</w:t>
      </w:r>
      <w:r w:rsidR="00353918">
        <w:t xml:space="preserve"> library and </w:t>
      </w:r>
      <w:r w:rsidR="00497A1E">
        <w:t>set the data to the model.</w:t>
      </w:r>
      <w:r w:rsidR="006B6A78">
        <w:t xml:space="preserve"> The LSI model first generate</w:t>
      </w:r>
      <w:r w:rsidR="00715893">
        <w:t>s</w:t>
      </w:r>
      <w:r w:rsidR="006B6A78">
        <w:t xml:space="preserve"> the document ter</w:t>
      </w:r>
      <w:r w:rsidR="00454130">
        <w:t xml:space="preserve">m matrix and then performs </w:t>
      </w:r>
      <w:r w:rsidR="00715893">
        <w:t>singular value decomposition on the matrix.</w:t>
      </w:r>
      <w:r w:rsidR="004F0378">
        <w:t xml:space="preserve"> From this</w:t>
      </w:r>
      <w:r w:rsidR="00E066DC">
        <w:t>,</w:t>
      </w:r>
      <w:r w:rsidR="003E0C54">
        <w:t xml:space="preserve"> </w:t>
      </w:r>
      <w:r w:rsidR="00E066DC">
        <w:t xml:space="preserve">the </w:t>
      </w:r>
      <w:r w:rsidR="003E0C54">
        <w:t>weighted matrix</w:t>
      </w:r>
      <w:r w:rsidR="00E066DC">
        <w:t xml:space="preserve"> of the words </w:t>
      </w:r>
      <w:r w:rsidR="00B2579C">
        <w:t>is</w:t>
      </w:r>
      <w:r w:rsidR="00E066DC">
        <w:t xml:space="preserve"> generated at </w:t>
      </w:r>
      <w:r w:rsidR="00B2579C">
        <w:t>multiple levels of documents</w:t>
      </w:r>
      <w:r w:rsidR="00E066DC">
        <w:t>.</w:t>
      </w:r>
      <w:r w:rsidR="003E0C54">
        <w:t xml:space="preserve"> </w:t>
      </w:r>
    </w:p>
    <w:p w14:paraId="43472195" w14:textId="4303495D" w:rsidR="00446659" w:rsidRDefault="00446659" w:rsidP="00E066DC">
      <w:pPr>
        <w:jc w:val="both"/>
      </w:pPr>
      <w:r>
        <w:lastRenderedPageBreak/>
        <w:t xml:space="preserve">Steps involved in LSA: </w:t>
      </w:r>
    </w:p>
    <w:p w14:paraId="3AD92F0C" w14:textId="77777777" w:rsidR="00446659" w:rsidRDefault="00446659" w:rsidP="00446659">
      <w:pPr>
        <w:keepNext/>
        <w:jc w:val="center"/>
      </w:pPr>
      <w:r>
        <w:rPr>
          <w:noProof/>
        </w:rPr>
        <w:drawing>
          <wp:inline distT="0" distB="0" distL="0" distR="0" wp14:anchorId="45D2BEDD" wp14:editId="3C7431C1">
            <wp:extent cx="3093058" cy="1370953"/>
            <wp:effectExtent l="0" t="0" r="0" b="0"/>
            <wp:docPr id="113" name="Picture 1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Picture 113" descr="Diagram&#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170792" cy="1405408"/>
                    </a:xfrm>
                    <a:prstGeom prst="rect">
                      <a:avLst/>
                    </a:prstGeom>
                  </pic:spPr>
                </pic:pic>
              </a:graphicData>
            </a:graphic>
          </wp:inline>
        </w:drawing>
      </w:r>
    </w:p>
    <w:p w14:paraId="70224C86" w14:textId="6A1AC6E7" w:rsidR="00446659" w:rsidRDefault="00446659" w:rsidP="00446659">
      <w:pPr>
        <w:pStyle w:val="Caption"/>
        <w:jc w:val="center"/>
      </w:pPr>
      <w:r>
        <w:t xml:space="preserve">Figure </w:t>
      </w:r>
      <w:r w:rsidR="007D63A4">
        <w:fldChar w:fldCharType="begin"/>
      </w:r>
      <w:r w:rsidR="007D63A4">
        <w:instrText xml:space="preserve"> SEQ Figure \* ARABIC </w:instrText>
      </w:r>
      <w:r w:rsidR="007D63A4">
        <w:fldChar w:fldCharType="separate"/>
      </w:r>
      <w:r w:rsidR="00D2083B">
        <w:rPr>
          <w:noProof/>
        </w:rPr>
        <w:t>1</w:t>
      </w:r>
      <w:r w:rsidR="007D63A4">
        <w:rPr>
          <w:noProof/>
        </w:rPr>
        <w:fldChar w:fldCharType="end"/>
      </w:r>
      <w:r>
        <w:t xml:space="preserve"> </w:t>
      </w:r>
      <w:r w:rsidR="002F0DF4">
        <w:t>H</w:t>
      </w:r>
      <w:r w:rsidR="002F0DF4" w:rsidRPr="002F0DF4">
        <w:t xml:space="preserve">ierarchical structure of </w:t>
      </w:r>
      <w:proofErr w:type="spellStart"/>
      <w:r w:rsidR="002F0DF4" w:rsidRPr="002F0DF4">
        <w:t>lsa</w:t>
      </w:r>
      <w:proofErr w:type="spellEnd"/>
      <w:r w:rsidR="005C6A1D">
        <w:t xml:space="preserve"> </w:t>
      </w:r>
      <w:r w:rsidR="00C512BC">
        <w:fldChar w:fldCharType="begin"/>
      </w:r>
      <w:r w:rsidR="00C512BC">
        <w:instrText xml:space="preserve"> ADDIN ZOTERO_ITEM CSL_CITATION {"citationID":"US16swcx","properties":{"formattedCitation":"(Databricks Academy, 2019)","plainCitation":"(Databricks Academy, 2019)","noteIndex":0},"citationItems":[{"id":210,"uris":["http://zotero.org/users/local/JDH5x0lp/items/WLWBBTB3"],"uri":["http://zotero.org/users/local/JDH5x0lp/items/WLWBBTB3"],"itemData":{"id":210,"type":"motion_picture","abstract":"This video introduces the core concepts in Natural Language Processing and the Unsupervised Learning technique, Latent Semantic Analysis. The purposes and benefits of the technique are discussed. In particular, the video highlights how the technique can aid understanding of latent, or hidden, aspects of a body of documents, in addition to reducing the dimensionality of the original dataset.\n\nDownload the notebook here: https://files.training.databricks.com...\n\nDon't have a Databricks Account? Sign up for Community Edition: https://databricks.com/try-databricks\n\nThis is Part 1 of our Introduction to Latent Semantic Analysis Series:\nhttps://www.youtube.com/playlist?list...\n\nLearn more at Databricks Academy! https://databricksacademy.com","dimensions":"3:23","source":"YouTube","title":"Introduction to Latent Semantic Analysis (1/5)","URL":"https://www.youtube.com/watch?v=hB51kkus-Rc","author":[{"literal":"Databricks Academy"}],"accessed":{"date-parts":[["2021",10,18]]},"issued":{"date-parts":[["2019",4,22]]}}}],"schema":"https://github.com/citation-style-language/schema/raw/master/csl-citation.json"} </w:instrText>
      </w:r>
      <w:r w:rsidR="00C512BC">
        <w:fldChar w:fldCharType="separate"/>
      </w:r>
      <w:r w:rsidR="00C512BC" w:rsidRPr="00C512BC">
        <w:rPr>
          <w:rFonts w:ascii="Calibri" w:hAnsi="Calibri" w:cs="Calibri"/>
        </w:rPr>
        <w:t>(Databricks Academy, 2019)</w:t>
      </w:r>
      <w:r w:rsidR="00C512BC">
        <w:fldChar w:fldCharType="end"/>
      </w:r>
    </w:p>
    <w:p w14:paraId="15BC78D3" w14:textId="41E3DF1E" w:rsidR="00244497" w:rsidRDefault="004E34FE" w:rsidP="00244497">
      <w:r>
        <w:t>Function for LSA</w:t>
      </w:r>
    </w:p>
    <w:p w14:paraId="5DF35F2F" w14:textId="5C17179E" w:rsidR="00843E21" w:rsidRPr="00D33416" w:rsidRDefault="00843E21" w:rsidP="00244497">
      <w:pPr>
        <w:rPr>
          <w:rFonts w:ascii="Consolas" w:hAnsi="Consolas"/>
          <w:color w:val="808080" w:themeColor="background1" w:themeShade="80"/>
          <w:sz w:val="18"/>
          <w:szCs w:val="18"/>
        </w:rPr>
      </w:pPr>
      <w:r w:rsidRPr="00D33416">
        <w:rPr>
          <w:rFonts w:ascii="Consolas" w:hAnsi="Consolas"/>
          <w:color w:val="808080" w:themeColor="background1" w:themeShade="80"/>
          <w:sz w:val="18"/>
          <w:szCs w:val="18"/>
        </w:rPr>
        <w:t xml:space="preserve">from </w:t>
      </w:r>
      <w:proofErr w:type="spellStart"/>
      <w:r w:rsidRPr="00D33416">
        <w:rPr>
          <w:rFonts w:ascii="Consolas" w:hAnsi="Consolas"/>
          <w:color w:val="808080" w:themeColor="background1" w:themeShade="80"/>
          <w:sz w:val="18"/>
          <w:szCs w:val="18"/>
        </w:rPr>
        <w:t>gensim.models</w:t>
      </w:r>
      <w:proofErr w:type="spellEnd"/>
      <w:r w:rsidRPr="00D33416">
        <w:rPr>
          <w:rFonts w:ascii="Consolas" w:hAnsi="Consolas"/>
          <w:color w:val="808080" w:themeColor="background1" w:themeShade="80"/>
          <w:sz w:val="18"/>
          <w:szCs w:val="18"/>
        </w:rPr>
        <w:t xml:space="preserve"> import </w:t>
      </w:r>
      <w:proofErr w:type="spellStart"/>
      <w:r w:rsidRPr="00D33416">
        <w:rPr>
          <w:rFonts w:ascii="Consolas" w:hAnsi="Consolas"/>
          <w:color w:val="808080" w:themeColor="background1" w:themeShade="80"/>
          <w:sz w:val="18"/>
          <w:szCs w:val="18"/>
        </w:rPr>
        <w:t>LsiModel</w:t>
      </w:r>
      <w:proofErr w:type="spellEnd"/>
    </w:p>
    <w:p w14:paraId="12ECCBE6" w14:textId="2699BA9A" w:rsidR="00422F73" w:rsidRPr="00D33416" w:rsidRDefault="00422F73" w:rsidP="00422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808080" w:themeColor="background1" w:themeShade="80"/>
          <w:sz w:val="18"/>
          <w:szCs w:val="18"/>
          <w:lang w:eastAsia="en-GB"/>
        </w:rPr>
      </w:pPr>
      <w:r w:rsidRPr="00422F73">
        <w:rPr>
          <w:rFonts w:ascii="Consolas" w:eastAsia="Times New Roman" w:hAnsi="Consolas" w:cs="Courier New"/>
          <w:color w:val="808080" w:themeColor="background1" w:themeShade="80"/>
          <w:sz w:val="18"/>
          <w:szCs w:val="18"/>
          <w:bdr w:val="none" w:sz="0" w:space="0" w:color="auto" w:frame="1"/>
          <w:lang w:eastAsia="en-GB"/>
        </w:rPr>
        <w:t>model</w:t>
      </w:r>
      <w:r w:rsidRPr="00422F73">
        <w:rPr>
          <w:rFonts w:ascii="Consolas" w:eastAsia="Times New Roman" w:hAnsi="Consolas" w:cs="Courier New"/>
          <w:color w:val="808080" w:themeColor="background1" w:themeShade="80"/>
          <w:sz w:val="18"/>
          <w:szCs w:val="18"/>
          <w:lang w:eastAsia="en-GB"/>
        </w:rPr>
        <w:t xml:space="preserve"> </w:t>
      </w:r>
      <w:r w:rsidRPr="00422F73">
        <w:rPr>
          <w:rFonts w:ascii="Consolas" w:eastAsia="Times New Roman" w:hAnsi="Consolas" w:cs="Courier New"/>
          <w:color w:val="808080" w:themeColor="background1" w:themeShade="80"/>
          <w:sz w:val="18"/>
          <w:szCs w:val="18"/>
          <w:bdr w:val="none" w:sz="0" w:space="0" w:color="auto" w:frame="1"/>
          <w:lang w:eastAsia="en-GB"/>
        </w:rPr>
        <w:t>=</w:t>
      </w:r>
      <w:r w:rsidRPr="00422F73">
        <w:rPr>
          <w:rFonts w:ascii="Consolas" w:eastAsia="Times New Roman" w:hAnsi="Consolas" w:cs="Courier New"/>
          <w:color w:val="808080" w:themeColor="background1" w:themeShade="80"/>
          <w:sz w:val="18"/>
          <w:szCs w:val="18"/>
          <w:lang w:eastAsia="en-GB"/>
        </w:rPr>
        <w:t xml:space="preserve"> </w:t>
      </w:r>
      <w:proofErr w:type="spellStart"/>
      <w:r w:rsidRPr="00422F73">
        <w:rPr>
          <w:rFonts w:ascii="Consolas" w:eastAsia="Times New Roman" w:hAnsi="Consolas" w:cs="Courier New"/>
          <w:color w:val="808080" w:themeColor="background1" w:themeShade="80"/>
          <w:sz w:val="18"/>
          <w:szCs w:val="18"/>
          <w:bdr w:val="none" w:sz="0" w:space="0" w:color="auto" w:frame="1"/>
          <w:lang w:eastAsia="en-GB"/>
        </w:rPr>
        <w:t>LsiModel</w:t>
      </w:r>
      <w:proofErr w:type="spellEnd"/>
      <w:r w:rsidRPr="00422F73">
        <w:rPr>
          <w:rFonts w:ascii="Consolas" w:eastAsia="Times New Roman" w:hAnsi="Consolas" w:cs="Courier New"/>
          <w:color w:val="808080" w:themeColor="background1" w:themeShade="80"/>
          <w:sz w:val="18"/>
          <w:szCs w:val="18"/>
          <w:bdr w:val="none" w:sz="0" w:space="0" w:color="auto" w:frame="1"/>
          <w:lang w:eastAsia="en-GB"/>
        </w:rPr>
        <w:t>(</w:t>
      </w:r>
      <w:proofErr w:type="spellStart"/>
      <w:r w:rsidRPr="00422F73">
        <w:rPr>
          <w:rFonts w:ascii="Consolas" w:eastAsia="Times New Roman" w:hAnsi="Consolas" w:cs="Courier New"/>
          <w:color w:val="808080" w:themeColor="background1" w:themeShade="80"/>
          <w:sz w:val="18"/>
          <w:szCs w:val="18"/>
          <w:bdr w:val="none" w:sz="0" w:space="0" w:color="auto" w:frame="1"/>
          <w:lang w:eastAsia="en-GB"/>
        </w:rPr>
        <w:t>common_corpus</w:t>
      </w:r>
      <w:proofErr w:type="spellEnd"/>
      <w:r w:rsidRPr="00422F73">
        <w:rPr>
          <w:rFonts w:ascii="Consolas" w:eastAsia="Times New Roman" w:hAnsi="Consolas" w:cs="Courier New"/>
          <w:color w:val="808080" w:themeColor="background1" w:themeShade="80"/>
          <w:sz w:val="18"/>
          <w:szCs w:val="18"/>
          <w:bdr w:val="none" w:sz="0" w:space="0" w:color="auto" w:frame="1"/>
          <w:lang w:eastAsia="en-GB"/>
        </w:rPr>
        <w:t>,</w:t>
      </w:r>
      <w:r w:rsidRPr="00422F73">
        <w:rPr>
          <w:rFonts w:ascii="Consolas" w:eastAsia="Times New Roman" w:hAnsi="Consolas" w:cs="Courier New"/>
          <w:color w:val="808080" w:themeColor="background1" w:themeShade="80"/>
          <w:sz w:val="18"/>
          <w:szCs w:val="18"/>
          <w:lang w:eastAsia="en-GB"/>
        </w:rPr>
        <w:t xml:space="preserve"> </w:t>
      </w:r>
      <w:r w:rsidRPr="00422F73">
        <w:rPr>
          <w:rFonts w:ascii="Consolas" w:eastAsia="Times New Roman" w:hAnsi="Consolas" w:cs="Courier New"/>
          <w:color w:val="808080" w:themeColor="background1" w:themeShade="80"/>
          <w:sz w:val="18"/>
          <w:szCs w:val="18"/>
          <w:bdr w:val="none" w:sz="0" w:space="0" w:color="auto" w:frame="1"/>
          <w:lang w:eastAsia="en-GB"/>
        </w:rPr>
        <w:t>id2word=</w:t>
      </w:r>
      <w:proofErr w:type="spellStart"/>
      <w:r w:rsidRPr="00422F73">
        <w:rPr>
          <w:rFonts w:ascii="Consolas" w:eastAsia="Times New Roman" w:hAnsi="Consolas" w:cs="Courier New"/>
          <w:color w:val="808080" w:themeColor="background1" w:themeShade="80"/>
          <w:sz w:val="18"/>
          <w:szCs w:val="18"/>
          <w:bdr w:val="none" w:sz="0" w:space="0" w:color="auto" w:frame="1"/>
          <w:lang w:eastAsia="en-GB"/>
        </w:rPr>
        <w:t>common_dictionary</w:t>
      </w:r>
      <w:proofErr w:type="spellEnd"/>
      <w:r w:rsidRPr="00422F73">
        <w:rPr>
          <w:rFonts w:ascii="Consolas" w:eastAsia="Times New Roman" w:hAnsi="Consolas" w:cs="Courier New"/>
          <w:color w:val="808080" w:themeColor="background1" w:themeShade="80"/>
          <w:sz w:val="18"/>
          <w:szCs w:val="18"/>
          <w:bdr w:val="none" w:sz="0" w:space="0" w:color="auto" w:frame="1"/>
          <w:lang w:eastAsia="en-GB"/>
        </w:rPr>
        <w:t>)</w:t>
      </w:r>
    </w:p>
    <w:p w14:paraId="3F57CE7F" w14:textId="77777777" w:rsidR="00422F73" w:rsidRPr="00422F73" w:rsidRDefault="00422F73" w:rsidP="00422F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nsolas" w:eastAsia="Times New Roman" w:hAnsi="Consolas" w:cs="Courier New"/>
          <w:color w:val="404040"/>
          <w:sz w:val="18"/>
          <w:szCs w:val="18"/>
          <w:lang w:eastAsia="en-GB"/>
        </w:rPr>
      </w:pPr>
    </w:p>
    <w:p w14:paraId="1C628A78" w14:textId="6BAA0581" w:rsidR="001E16F1" w:rsidRDefault="001E16F1" w:rsidP="001E16F1">
      <w:pPr>
        <w:jc w:val="both"/>
      </w:pPr>
      <w:r w:rsidRPr="00E41F87">
        <w:t>The dilemma of how to locate relevant documents from search phrases prompted</w:t>
      </w:r>
      <w:r>
        <w:t>,</w:t>
      </w:r>
      <w:r w:rsidRPr="00E41F87">
        <w:t xml:space="preserve"> the development of Latent Semantic Analysis. When we compare words to identify relevant papers</w:t>
      </w:r>
      <w:r>
        <w:t xml:space="preserve">, the basic challenge that occurs is </w:t>
      </w:r>
      <w:r w:rsidRPr="001529B4">
        <w:t>to compare the meanings or concepts behind the words.</w:t>
      </w:r>
      <w:r>
        <w:t xml:space="preserve"> But </w:t>
      </w:r>
      <w:r w:rsidRPr="004C7270">
        <w:t>LSA tries to tackle this problem by putting both words and documents in a "concept" space and comparing them there.</w:t>
      </w:r>
    </w:p>
    <w:p w14:paraId="7B460FEA" w14:textId="77777777" w:rsidR="005B2BDA" w:rsidRDefault="00D73131" w:rsidP="005B2BDA">
      <w:pPr>
        <w:keepNext/>
        <w:jc w:val="center"/>
      </w:pPr>
      <w:r>
        <w:rPr>
          <w:noProof/>
        </w:rPr>
        <w:drawing>
          <wp:inline distT="0" distB="0" distL="0" distR="0" wp14:anchorId="746E04A5" wp14:editId="61CE4870">
            <wp:extent cx="2830195" cy="2154804"/>
            <wp:effectExtent l="0" t="0" r="0" b="0"/>
            <wp:docPr id="112" name="Picture 112" descr="Chart, bubbl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Picture 112" descr="Chart, bubble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69111" cy="2184433"/>
                    </a:xfrm>
                    <a:prstGeom prst="rect">
                      <a:avLst/>
                    </a:prstGeom>
                    <a:noFill/>
                    <a:ln>
                      <a:noFill/>
                    </a:ln>
                  </pic:spPr>
                </pic:pic>
              </a:graphicData>
            </a:graphic>
          </wp:inline>
        </w:drawing>
      </w:r>
    </w:p>
    <w:p w14:paraId="1D493427" w14:textId="2B2D23FC" w:rsidR="001E16F1" w:rsidRDefault="005B2BDA" w:rsidP="00463702">
      <w:pPr>
        <w:pStyle w:val="Caption"/>
        <w:jc w:val="center"/>
      </w:pPr>
      <w:r>
        <w:t xml:space="preserve">Figure </w:t>
      </w:r>
      <w:r w:rsidR="007D63A4">
        <w:fldChar w:fldCharType="begin"/>
      </w:r>
      <w:r w:rsidR="007D63A4">
        <w:instrText xml:space="preserve"> SEQ Figure \* ARABIC </w:instrText>
      </w:r>
      <w:r w:rsidR="007D63A4">
        <w:fldChar w:fldCharType="separate"/>
      </w:r>
      <w:r w:rsidR="00D2083B">
        <w:rPr>
          <w:noProof/>
        </w:rPr>
        <w:t>2</w:t>
      </w:r>
      <w:r w:rsidR="007D63A4">
        <w:rPr>
          <w:noProof/>
        </w:rPr>
        <w:fldChar w:fldCharType="end"/>
      </w:r>
      <w:r>
        <w:t xml:space="preserve"> LSA sorting words to their concept spac</w:t>
      </w:r>
      <w:r w:rsidR="00E94E05">
        <w:t xml:space="preserve">e </w:t>
      </w:r>
      <w:r w:rsidR="0091248F">
        <w:fldChar w:fldCharType="begin"/>
      </w:r>
      <w:r w:rsidR="0091248F">
        <w:instrText xml:space="preserve"> ADDIN ZOTERO_ITEM CSL_CITATION {"citationID":"JAtdLs6g","properties":{"formattedCitation":"(Bhagwant, 2011)","plainCitation":"(Bhagwant, 2011)","noteIndex":0},"citationItems":[{"id":206,"uris":["http://zotero.org/users/local/JDH5x0lp/items/X94YXE64"],"uri":["http://zotero.org/users/local/JDH5x0lp/items/X94YXE64"],"itemData":{"id":206,"type":"post-weblog","abstract":"Latent Semantic Analysis (LSA), also known as Latent Semantic Indexing (LSI) literally means analyzing documents to find the underlying meaning or concepts of those documents. If each word only mea…","container-title":"Personal Wiki","language":"en","title":"Latent Semantic Analysis (LSA) Tutorial","URL":"https://technowiki.wordpress.com/2011/08/27/latent-semantic-analysis-lsa-tutorial/","author":[{"literal":"Bhagwant"}],"accessed":{"date-parts":[["2021",10,18]]},"issued":{"date-parts":[["2011",8,27]]}}}],"schema":"https://github.com/citation-style-language/schema/raw/master/csl-citation.json"} </w:instrText>
      </w:r>
      <w:r w:rsidR="0091248F">
        <w:fldChar w:fldCharType="separate"/>
      </w:r>
      <w:r w:rsidR="0091248F" w:rsidRPr="0091248F">
        <w:rPr>
          <w:rFonts w:ascii="Calibri" w:hAnsi="Calibri" w:cs="Calibri"/>
        </w:rPr>
        <w:t>(Bhagwant, 2011)</w:t>
      </w:r>
      <w:r w:rsidR="0091248F">
        <w:fldChar w:fldCharType="end"/>
      </w:r>
    </w:p>
    <w:p w14:paraId="496BCB30" w14:textId="6C0193B1" w:rsidR="0072349B" w:rsidRDefault="0072349B" w:rsidP="00ED2D1C"/>
    <w:p w14:paraId="138BE6D6" w14:textId="77777777" w:rsidR="000873D8" w:rsidRDefault="000873D8" w:rsidP="00ED2D1C"/>
    <w:p w14:paraId="78660744" w14:textId="413AF209" w:rsidR="00E16F02" w:rsidRDefault="00E16F02" w:rsidP="00E16F02">
      <w:pPr>
        <w:pStyle w:val="Heading5"/>
      </w:pPr>
      <w:r>
        <w:t xml:space="preserve">3.4 </w:t>
      </w:r>
      <w:r w:rsidR="001545E4">
        <w:t>Word Cloud</w:t>
      </w:r>
    </w:p>
    <w:p w14:paraId="0212B27C" w14:textId="77777777" w:rsidR="00A976B5" w:rsidRPr="00A976B5" w:rsidRDefault="00A976B5" w:rsidP="00471D25">
      <w:pPr>
        <w:jc w:val="both"/>
      </w:pPr>
    </w:p>
    <w:p w14:paraId="42B9D5A0" w14:textId="15D18339" w:rsidR="00A57E44" w:rsidRDefault="001545E4" w:rsidP="00471D25">
      <w:pPr>
        <w:jc w:val="both"/>
      </w:pPr>
      <w:r>
        <w:t>Word Cloud</w:t>
      </w:r>
      <w:r w:rsidR="000704A3">
        <w:t xml:space="preserve"> </w:t>
      </w:r>
      <w:r w:rsidR="002F01A8">
        <w:t xml:space="preserve">is an application program interface </w:t>
      </w:r>
      <w:r w:rsidR="000429E5">
        <w:t xml:space="preserve">that is used for </w:t>
      </w:r>
      <w:r w:rsidR="00A57E44">
        <w:t xml:space="preserve">an </w:t>
      </w:r>
      <w:r w:rsidR="000429E5">
        <w:t>easy and clear representation of the words</w:t>
      </w:r>
      <w:r w:rsidR="00A57E44">
        <w:t xml:space="preserve"> which are related to each other in</w:t>
      </w:r>
      <w:r w:rsidR="00E3089E">
        <w:t xml:space="preserve"> </w:t>
      </w:r>
      <w:r w:rsidR="00A57E44">
        <w:t>a corpus.</w:t>
      </w:r>
      <w:r w:rsidR="00056A1E">
        <w:t xml:space="preserve"> </w:t>
      </w:r>
      <w:r>
        <w:t>Word Cloud</w:t>
      </w:r>
      <w:r w:rsidR="00056A1E">
        <w:t xml:space="preserve"> is a </w:t>
      </w:r>
      <w:r w:rsidR="00590251">
        <w:t xml:space="preserve">process of </w:t>
      </w:r>
      <w:r w:rsidR="00A93FAD">
        <w:t xml:space="preserve">coupling the trend chart with the words with </w:t>
      </w:r>
      <w:r w:rsidR="0017438E">
        <w:t xml:space="preserve">dynamic </w:t>
      </w:r>
      <w:r w:rsidR="00DE7076">
        <w:t xml:space="preserve">word clouds to </w:t>
      </w:r>
      <w:r w:rsidR="0017438E">
        <w:t>visua</w:t>
      </w:r>
      <w:r w:rsidR="00662D1D">
        <w:t>lize</w:t>
      </w:r>
      <w:r w:rsidR="004126F7">
        <w:t xml:space="preserve"> the </w:t>
      </w:r>
      <w:r w:rsidR="00E07690">
        <w:t xml:space="preserve">material </w:t>
      </w:r>
      <w:r w:rsidR="004F7F95">
        <w:t>content evolutions in a set of documents</w:t>
      </w:r>
      <w:r w:rsidR="004F7F95">
        <w:fldChar w:fldCharType="begin"/>
      </w:r>
      <w:r w:rsidR="004F7F95">
        <w:instrText xml:space="preserve"> ADDIN ZOTERO_ITEM CSL_CITATION {"citationID":"ytHf59dA","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F7F95">
        <w:fldChar w:fldCharType="separate"/>
      </w:r>
      <w:r w:rsidR="004F7F95" w:rsidRPr="004F7F95">
        <w:rPr>
          <w:rFonts w:ascii="Calibri" w:hAnsi="Calibri" w:cs="Calibri"/>
        </w:rPr>
        <w:t>(Cui et al., 2010)</w:t>
      </w:r>
      <w:r w:rsidR="004F7F95">
        <w:fldChar w:fldCharType="end"/>
      </w:r>
      <w:r w:rsidR="004F7F95">
        <w:t>.</w:t>
      </w:r>
      <w:r w:rsidR="00590251">
        <w:t xml:space="preserve"> </w:t>
      </w:r>
    </w:p>
    <w:p w14:paraId="45D722F0" w14:textId="25643BAE" w:rsidR="00475DAE" w:rsidRDefault="00475DAE" w:rsidP="00471D25">
      <w:pPr>
        <w:jc w:val="both"/>
      </w:pPr>
      <w:r w:rsidRPr="00475DAE">
        <w:t xml:space="preserve">Although word clouds are more versatile than traditional time series views when it comes to displaying intricate word associations, they aren't usually built for side-by-side comparison. For example, the size and position of a word in distinct word clouds normally vary, and words regularly appear and depart over time. Exploring temporal trends of documents with varied time stamps is difficult using </w:t>
      </w:r>
      <w:r w:rsidRPr="00475DAE">
        <w:lastRenderedPageBreak/>
        <w:t xml:space="preserve">traditional word clouds. We present a versatile method for creating </w:t>
      </w:r>
      <w:r w:rsidR="00AD6C01">
        <w:t xml:space="preserve">a </w:t>
      </w:r>
      <w:r w:rsidR="001545E4" w:rsidRPr="00475DAE">
        <w:t>word cloud layout</w:t>
      </w:r>
      <w:r w:rsidRPr="00475DAE">
        <w:t xml:space="preserve"> tailored to such papers. To suit diverse user requirements, our technique can structure layouts according to multiple semantic-coherence criteria </w:t>
      </w:r>
      <w:r w:rsidR="00A701F7">
        <w:fldChar w:fldCharType="begin"/>
      </w:r>
      <w:r w:rsidR="00A701F7">
        <w:instrText xml:space="preserve"> ADDIN ZOTERO_ITEM CSL_CITATION {"citationID":"VcWBaPHO","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A701F7">
        <w:fldChar w:fldCharType="separate"/>
      </w:r>
      <w:r w:rsidR="00A701F7" w:rsidRPr="00A701F7">
        <w:rPr>
          <w:rFonts w:ascii="Calibri" w:hAnsi="Calibri" w:cs="Calibri"/>
        </w:rPr>
        <w:t>(Cui et al., 2010)</w:t>
      </w:r>
      <w:r w:rsidR="00A701F7">
        <w:fldChar w:fldCharType="end"/>
      </w:r>
      <w:r w:rsidRPr="00475DAE">
        <w:t>.</w:t>
      </w:r>
    </w:p>
    <w:p w14:paraId="3863AC77" w14:textId="27A9F97D" w:rsidR="00BB7BDA" w:rsidRDefault="00BB7BDA" w:rsidP="00471D25">
      <w:pPr>
        <w:jc w:val="both"/>
      </w:pPr>
      <w:r w:rsidRPr="00BB7BDA">
        <w:t xml:space="preserve">Pipeline for creating </w:t>
      </w:r>
      <w:r>
        <w:t xml:space="preserve">a </w:t>
      </w:r>
      <w:r w:rsidRPr="00BB7BDA">
        <w:t>word cloud</w:t>
      </w:r>
      <w:r w:rsidR="001545E4" w:rsidRPr="00BB7BDA">
        <w:t xml:space="preserve">. </w:t>
      </w:r>
      <w:r w:rsidRPr="00BB7BDA">
        <w:t>A group of words is retrieved from a collection of documents to start the pipeline (see Figure a). Then, based on their properties, we put all extracted words on a 2D plane (see Figure b)</w:t>
      </w:r>
      <w:r w:rsidR="001545E4" w:rsidRPr="00BB7BDA">
        <w:t xml:space="preserve">. </w:t>
      </w:r>
      <w:r w:rsidRPr="00BB7BDA">
        <w:t>filter out any unimportant or unrelated words from the 2D plane (see Figure c) and generates a triangular mesh using Oelau-nay triangulation" on the remaining points, each of which is at the centre of a word. The font size of each word is determined by the frequency of that word at that moment (see Figure d). Finally, to alter point placements and get a suitable layout, we use an adapted force-directed algorithm (see Figure e)</w:t>
      </w:r>
      <w:r w:rsidR="004D06E0">
        <w:fldChar w:fldCharType="begin"/>
      </w:r>
      <w:r w:rsidR="004D06E0">
        <w:instrText xml:space="preserve"> ADDIN ZOTERO_ITEM CSL_CITATION {"citationID":"qQMLmH6v","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D06E0">
        <w:fldChar w:fldCharType="separate"/>
      </w:r>
      <w:r w:rsidR="004D06E0" w:rsidRPr="004D06E0">
        <w:rPr>
          <w:rFonts w:ascii="Calibri" w:hAnsi="Calibri" w:cs="Calibri"/>
        </w:rPr>
        <w:t>(Cui et al., 2010)</w:t>
      </w:r>
      <w:r w:rsidR="004D06E0">
        <w:fldChar w:fldCharType="end"/>
      </w:r>
      <w:r w:rsidRPr="00BB7BDA">
        <w:t>.</w:t>
      </w:r>
    </w:p>
    <w:p w14:paraId="3ED4FC17" w14:textId="77777777" w:rsidR="00655C7B" w:rsidRDefault="00655C7B" w:rsidP="00471D25">
      <w:pPr>
        <w:jc w:val="both"/>
      </w:pPr>
    </w:p>
    <w:p w14:paraId="2C64471F" w14:textId="77777777" w:rsidR="002024C6" w:rsidRDefault="0091226E" w:rsidP="002024C6">
      <w:pPr>
        <w:keepNext/>
        <w:jc w:val="both"/>
      </w:pPr>
      <w:r>
        <w:rPr>
          <w:noProof/>
        </w:rPr>
        <w:drawing>
          <wp:inline distT="0" distB="0" distL="0" distR="0" wp14:anchorId="1D368BE3" wp14:editId="36E56390">
            <wp:extent cx="5240655" cy="1064260"/>
            <wp:effectExtent l="0" t="0" r="0" b="0"/>
            <wp:docPr id="3" name="Picture 3"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40655" cy="1064260"/>
                    </a:xfrm>
                    <a:prstGeom prst="rect">
                      <a:avLst/>
                    </a:prstGeom>
                    <a:noFill/>
                    <a:ln>
                      <a:noFill/>
                    </a:ln>
                  </pic:spPr>
                </pic:pic>
              </a:graphicData>
            </a:graphic>
          </wp:inline>
        </w:drawing>
      </w:r>
    </w:p>
    <w:p w14:paraId="188C7F5C" w14:textId="5FDD7EA8" w:rsidR="0091226E" w:rsidRDefault="002024C6" w:rsidP="00557114">
      <w:pPr>
        <w:pStyle w:val="Caption"/>
        <w:jc w:val="center"/>
      </w:pPr>
      <w:r>
        <w:t xml:space="preserve">Figure </w:t>
      </w:r>
      <w:r w:rsidR="007D63A4">
        <w:fldChar w:fldCharType="begin"/>
      </w:r>
      <w:r w:rsidR="007D63A4">
        <w:instrText xml:space="preserve"> SEQ Figure \* ARABIC </w:instrText>
      </w:r>
      <w:r w:rsidR="007D63A4">
        <w:fldChar w:fldCharType="separate"/>
      </w:r>
      <w:r w:rsidR="00D2083B">
        <w:rPr>
          <w:noProof/>
        </w:rPr>
        <w:t>3</w:t>
      </w:r>
      <w:r w:rsidR="007D63A4">
        <w:rPr>
          <w:noProof/>
        </w:rPr>
        <w:fldChar w:fldCharType="end"/>
      </w:r>
      <w:r>
        <w:t xml:space="preserve"> </w:t>
      </w:r>
      <w:r w:rsidRPr="001F1A45">
        <w:t>The pipeline for creating a semantic and stable word cloud layout</w:t>
      </w:r>
      <w:r w:rsidR="00557114">
        <w:t xml:space="preserve"> </w:t>
      </w:r>
      <w:r w:rsidR="00557114">
        <w:fldChar w:fldCharType="begin"/>
      </w:r>
      <w:r w:rsidR="00557114">
        <w:instrText xml:space="preserve"> ADDIN ZOTERO_ITEM CSL_CITATION {"citationID":"NTXFpvJr","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557114">
        <w:fldChar w:fldCharType="separate"/>
      </w:r>
      <w:r w:rsidR="00557114" w:rsidRPr="00557114">
        <w:rPr>
          <w:rFonts w:ascii="Calibri" w:hAnsi="Calibri" w:cs="Calibri"/>
        </w:rPr>
        <w:t>(Cui et al., 2010)</w:t>
      </w:r>
      <w:r w:rsidR="00557114">
        <w:fldChar w:fldCharType="end"/>
      </w:r>
    </w:p>
    <w:p w14:paraId="0AC62C5E" w14:textId="77777777" w:rsidR="00252A32" w:rsidRPr="00252A32" w:rsidRDefault="00252A32" w:rsidP="00252A32"/>
    <w:p w14:paraId="30ACF10E" w14:textId="64367CFA" w:rsidR="009F7F5E" w:rsidRPr="009F7F5E" w:rsidRDefault="009F7F5E" w:rsidP="009F7F5E">
      <w:r>
        <w:t>Steps:</w:t>
      </w:r>
    </w:p>
    <w:p w14:paraId="46EF44AA" w14:textId="18399B52" w:rsidR="00655C7B" w:rsidRDefault="00952639" w:rsidP="00710CFF">
      <w:pPr>
        <w:pStyle w:val="ListParagraph"/>
        <w:numPr>
          <w:ilvl w:val="0"/>
          <w:numId w:val="8"/>
        </w:numPr>
        <w:jc w:val="both"/>
      </w:pPr>
      <w:r>
        <w:t xml:space="preserve">Initially set of words with different timestamps are generated from the </w:t>
      </w:r>
      <w:proofErr w:type="gramStart"/>
      <w:r>
        <w:t>documents</w:t>
      </w:r>
      <w:r w:rsidR="00AE63A5">
        <w:t>;</w:t>
      </w:r>
      <w:proofErr w:type="gramEnd"/>
    </w:p>
    <w:p w14:paraId="3BEEE45C" w14:textId="699FD5A8" w:rsidR="00AE63A5" w:rsidRDefault="004D3A97" w:rsidP="00710CFF">
      <w:pPr>
        <w:pStyle w:val="ListParagraph"/>
        <w:numPr>
          <w:ilvl w:val="0"/>
          <w:numId w:val="8"/>
        </w:numPr>
        <w:jc w:val="both"/>
      </w:pPr>
      <w:r w:rsidRPr="004D3A97">
        <w:t xml:space="preserve">Multidimensional scaling is used to place the extracted words on a 2D </w:t>
      </w:r>
      <w:proofErr w:type="gramStart"/>
      <w:r w:rsidRPr="004D3A97">
        <w:t>plane</w:t>
      </w:r>
      <w:r w:rsidR="00550DF5">
        <w:t>;</w:t>
      </w:r>
      <w:proofErr w:type="gramEnd"/>
    </w:p>
    <w:p w14:paraId="53CB120C" w14:textId="26D7393E" w:rsidR="00550DF5" w:rsidRDefault="00A660FC" w:rsidP="00710CFF">
      <w:pPr>
        <w:pStyle w:val="ListParagraph"/>
        <w:numPr>
          <w:ilvl w:val="0"/>
          <w:numId w:val="8"/>
        </w:numPr>
        <w:jc w:val="both"/>
      </w:pPr>
      <w:r>
        <w:t xml:space="preserve">Unrelated words are filtered out at this </w:t>
      </w:r>
      <w:proofErr w:type="gramStart"/>
      <w:r>
        <w:t>step</w:t>
      </w:r>
      <w:r w:rsidR="001E3F7C">
        <w:t>;</w:t>
      </w:r>
      <w:proofErr w:type="gramEnd"/>
    </w:p>
    <w:p w14:paraId="3A95E05B" w14:textId="4B96F417" w:rsidR="001E3F7C" w:rsidRDefault="00D623D3" w:rsidP="00710CFF">
      <w:pPr>
        <w:pStyle w:val="ListParagraph"/>
        <w:numPr>
          <w:ilvl w:val="0"/>
          <w:numId w:val="8"/>
        </w:numPr>
        <w:jc w:val="both"/>
      </w:pPr>
      <w:r>
        <w:t xml:space="preserve">The remaining words are </w:t>
      </w:r>
      <w:r w:rsidR="00413589">
        <w:t xml:space="preserve">set up in a </w:t>
      </w:r>
      <w:proofErr w:type="gramStart"/>
      <w:r w:rsidR="00413589">
        <w:t>network</w:t>
      </w:r>
      <w:r w:rsidR="001E3F7C">
        <w:t>;</w:t>
      </w:r>
      <w:proofErr w:type="gramEnd"/>
    </w:p>
    <w:p w14:paraId="507E0CD8" w14:textId="1B85E900" w:rsidR="001E3F7C" w:rsidRDefault="0046023F" w:rsidP="00710CFF">
      <w:pPr>
        <w:pStyle w:val="ListParagraph"/>
        <w:numPr>
          <w:ilvl w:val="0"/>
          <w:numId w:val="8"/>
        </w:numPr>
        <w:jc w:val="both"/>
      </w:pPr>
      <w:r w:rsidRPr="0046023F">
        <w:t>Optimising the arrangement using a force-directed method</w:t>
      </w:r>
      <w:r w:rsidR="00D20AF3">
        <w:t xml:space="preserve"> </w:t>
      </w:r>
      <w:r w:rsidR="00D20AF3">
        <w:fldChar w:fldCharType="begin"/>
      </w:r>
      <w:r w:rsidR="00D20AF3">
        <w:instrText xml:space="preserve"> ADDIN ZOTERO_ITEM CSL_CITATION {"citationID":"Wv1uxvX1","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D20AF3">
        <w:fldChar w:fldCharType="separate"/>
      </w:r>
      <w:r w:rsidR="00D20AF3" w:rsidRPr="00D20AF3">
        <w:rPr>
          <w:rFonts w:ascii="Calibri" w:hAnsi="Calibri" w:cs="Calibri"/>
        </w:rPr>
        <w:t>(Cui et al., 2010)</w:t>
      </w:r>
      <w:r w:rsidR="00D20AF3">
        <w:fldChar w:fldCharType="end"/>
      </w:r>
      <w:r w:rsidR="00C6460F" w:rsidRPr="00C6460F">
        <w:t>.</w:t>
      </w:r>
    </w:p>
    <w:p w14:paraId="7B4873AC" w14:textId="77777777" w:rsidR="00C736A9" w:rsidRDefault="00C736A9" w:rsidP="00C736A9">
      <w:pPr>
        <w:pStyle w:val="ListParagraph"/>
        <w:jc w:val="both"/>
      </w:pPr>
    </w:p>
    <w:p w14:paraId="05DB72F4" w14:textId="67D6F630" w:rsidR="006C3043" w:rsidRDefault="0072638E" w:rsidP="0072638E">
      <w:pPr>
        <w:jc w:val="both"/>
      </w:pPr>
      <w:r>
        <w:t>Word cloud API:</w:t>
      </w:r>
    </w:p>
    <w:p w14:paraId="3CAF7078" w14:textId="79543456" w:rsidR="00F565B4" w:rsidRPr="00D33416" w:rsidRDefault="00D77AA2" w:rsidP="0072638E">
      <w:pPr>
        <w:jc w:val="both"/>
        <w:rPr>
          <w:rFonts w:ascii="Consolas" w:hAnsi="Consolas"/>
          <w:color w:val="808080" w:themeColor="background1" w:themeShade="80"/>
          <w:sz w:val="18"/>
          <w:szCs w:val="18"/>
        </w:rPr>
      </w:pPr>
      <w:r w:rsidRPr="00D33416">
        <w:rPr>
          <w:rFonts w:ascii="Consolas" w:hAnsi="Consolas"/>
          <w:color w:val="808080" w:themeColor="background1" w:themeShade="80"/>
          <w:sz w:val="18"/>
          <w:szCs w:val="18"/>
        </w:rPr>
        <w:t xml:space="preserve">from </w:t>
      </w:r>
      <w:proofErr w:type="spellStart"/>
      <w:r w:rsidRPr="00D33416">
        <w:rPr>
          <w:rFonts w:ascii="Consolas" w:hAnsi="Consolas"/>
          <w:color w:val="808080" w:themeColor="background1" w:themeShade="80"/>
          <w:sz w:val="18"/>
          <w:szCs w:val="18"/>
        </w:rPr>
        <w:t>wordcloud</w:t>
      </w:r>
      <w:proofErr w:type="spellEnd"/>
      <w:r w:rsidRPr="00D33416">
        <w:rPr>
          <w:rFonts w:ascii="Consolas" w:hAnsi="Consolas"/>
          <w:color w:val="808080" w:themeColor="background1" w:themeShade="80"/>
          <w:sz w:val="18"/>
          <w:szCs w:val="18"/>
        </w:rPr>
        <w:t xml:space="preserve"> import </w:t>
      </w:r>
      <w:proofErr w:type="spellStart"/>
      <w:r w:rsidRPr="00D33416">
        <w:rPr>
          <w:rFonts w:ascii="Consolas" w:hAnsi="Consolas"/>
          <w:color w:val="808080" w:themeColor="background1" w:themeShade="80"/>
          <w:sz w:val="18"/>
          <w:szCs w:val="18"/>
        </w:rPr>
        <w:t>WordCloud</w:t>
      </w:r>
      <w:proofErr w:type="spellEnd"/>
    </w:p>
    <w:p w14:paraId="166F3E36" w14:textId="3DD8ED2C" w:rsidR="0072638E" w:rsidRPr="00D33416" w:rsidRDefault="0072638E" w:rsidP="0072638E">
      <w:pPr>
        <w:jc w:val="both"/>
        <w:rPr>
          <w:rFonts w:ascii="Consolas" w:hAnsi="Consolas"/>
          <w:color w:val="808080" w:themeColor="background1" w:themeShade="80"/>
          <w:sz w:val="18"/>
          <w:szCs w:val="18"/>
        </w:rPr>
      </w:pPr>
      <w:proofErr w:type="spellStart"/>
      <w:r w:rsidRPr="00D33416">
        <w:rPr>
          <w:rFonts w:ascii="Consolas" w:hAnsi="Consolas"/>
          <w:color w:val="808080" w:themeColor="background1" w:themeShade="80"/>
          <w:sz w:val="18"/>
          <w:szCs w:val="18"/>
        </w:rPr>
        <w:t>WordCloud</w:t>
      </w:r>
      <w:proofErr w:type="spellEnd"/>
      <w:r w:rsidRPr="00D33416">
        <w:rPr>
          <w:rFonts w:ascii="Consolas" w:hAnsi="Consolas"/>
          <w:color w:val="808080" w:themeColor="background1" w:themeShade="80"/>
          <w:sz w:val="18"/>
          <w:szCs w:val="18"/>
        </w:rPr>
        <w:t>([</w:t>
      </w:r>
      <w:proofErr w:type="spellStart"/>
      <w:r w:rsidRPr="00D33416">
        <w:rPr>
          <w:rFonts w:ascii="Consolas" w:hAnsi="Consolas"/>
          <w:color w:val="808080" w:themeColor="background1" w:themeShade="80"/>
          <w:sz w:val="18"/>
          <w:szCs w:val="18"/>
        </w:rPr>
        <w:t>fo</w:t>
      </w:r>
      <w:r w:rsidR="00275280" w:rsidRPr="00D33416">
        <w:rPr>
          <w:rFonts w:ascii="Consolas" w:hAnsi="Consolas"/>
          <w:color w:val="808080" w:themeColor="background1" w:themeShade="80"/>
          <w:sz w:val="18"/>
          <w:szCs w:val="18"/>
        </w:rPr>
        <w:t>nt_path</w:t>
      </w:r>
      <w:proofErr w:type="spellEnd"/>
      <w:r w:rsidR="00275280" w:rsidRPr="00D33416">
        <w:rPr>
          <w:rFonts w:ascii="Consolas" w:hAnsi="Consolas"/>
          <w:color w:val="808080" w:themeColor="background1" w:themeShade="80"/>
          <w:sz w:val="18"/>
          <w:szCs w:val="18"/>
        </w:rPr>
        <w:t xml:space="preserve">, width, </w:t>
      </w:r>
      <w:proofErr w:type="gramStart"/>
      <w:r w:rsidR="00275280" w:rsidRPr="00D33416">
        <w:rPr>
          <w:rFonts w:ascii="Consolas" w:hAnsi="Consolas"/>
          <w:color w:val="808080" w:themeColor="background1" w:themeShade="80"/>
          <w:sz w:val="18"/>
          <w:szCs w:val="18"/>
        </w:rPr>
        <w:t>height,…</w:t>
      </w:r>
      <w:proofErr w:type="gramEnd"/>
      <w:r w:rsidRPr="00D33416">
        <w:rPr>
          <w:rFonts w:ascii="Consolas" w:hAnsi="Consolas"/>
          <w:color w:val="808080" w:themeColor="background1" w:themeShade="80"/>
          <w:sz w:val="18"/>
          <w:szCs w:val="18"/>
        </w:rPr>
        <w:t>])</w:t>
      </w:r>
      <w:r w:rsidR="00A36744" w:rsidRPr="00D33416">
        <w:rPr>
          <w:rFonts w:ascii="Consolas" w:hAnsi="Consolas"/>
          <w:color w:val="808080" w:themeColor="background1" w:themeShade="80"/>
          <w:sz w:val="18"/>
          <w:szCs w:val="18"/>
        </w:rPr>
        <w:tab/>
      </w:r>
      <w:r w:rsidR="00D33416">
        <w:rPr>
          <w:rFonts w:ascii="Consolas" w:hAnsi="Consolas"/>
          <w:color w:val="808080" w:themeColor="background1" w:themeShade="80"/>
          <w:sz w:val="18"/>
          <w:szCs w:val="18"/>
        </w:rPr>
        <w:t>#</w:t>
      </w:r>
      <w:r w:rsidR="00A36744" w:rsidRPr="00D33416">
        <w:rPr>
          <w:rFonts w:ascii="Consolas" w:hAnsi="Consolas"/>
          <w:color w:val="808080" w:themeColor="background1" w:themeShade="80"/>
          <w:sz w:val="18"/>
          <w:szCs w:val="18"/>
        </w:rPr>
        <w:t>Word cloud object for generating and drawing</w:t>
      </w:r>
    </w:p>
    <w:p w14:paraId="5C382EA3" w14:textId="77777777" w:rsidR="00FB1411" w:rsidRDefault="00FB1411" w:rsidP="00FB1411">
      <w:pPr>
        <w:pStyle w:val="ListParagraph"/>
        <w:keepNext/>
        <w:jc w:val="center"/>
      </w:pPr>
      <w:r>
        <w:rPr>
          <w:b/>
          <w:bCs/>
          <w:noProof/>
        </w:rPr>
        <w:drawing>
          <wp:inline distT="0" distB="0" distL="0" distR="0" wp14:anchorId="2050D41B" wp14:editId="48F53350">
            <wp:extent cx="2346880" cy="1355090"/>
            <wp:effectExtent l="0" t="0" r="0" b="0"/>
            <wp:docPr id="114" name="Picture 11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32558" cy="1404561"/>
                    </a:xfrm>
                    <a:prstGeom prst="rect">
                      <a:avLst/>
                    </a:prstGeom>
                  </pic:spPr>
                </pic:pic>
              </a:graphicData>
            </a:graphic>
          </wp:inline>
        </w:drawing>
      </w:r>
    </w:p>
    <w:p w14:paraId="04E54C2C" w14:textId="663B1C95" w:rsidR="007A732B" w:rsidRDefault="00FB1411" w:rsidP="00FB1411">
      <w:pPr>
        <w:pStyle w:val="Caption"/>
        <w:jc w:val="center"/>
      </w:pPr>
      <w:r>
        <w:t xml:space="preserve">Figure </w:t>
      </w:r>
      <w:r w:rsidR="007D63A4">
        <w:fldChar w:fldCharType="begin"/>
      </w:r>
      <w:r w:rsidR="007D63A4">
        <w:instrText xml:space="preserve"> SEQ Figure \* ARABIC </w:instrText>
      </w:r>
      <w:r w:rsidR="007D63A4">
        <w:fldChar w:fldCharType="separate"/>
      </w:r>
      <w:r w:rsidR="00D2083B">
        <w:rPr>
          <w:noProof/>
        </w:rPr>
        <w:t>4</w:t>
      </w:r>
      <w:r w:rsidR="007D63A4">
        <w:rPr>
          <w:noProof/>
        </w:rPr>
        <w:fldChar w:fldCharType="end"/>
      </w:r>
      <w:r>
        <w:t xml:space="preserve"> Word cloud representation</w:t>
      </w:r>
    </w:p>
    <w:p w14:paraId="46476CDB" w14:textId="3CE355BD" w:rsidR="0091226E" w:rsidRPr="00715893" w:rsidRDefault="0091226E" w:rsidP="00471D25">
      <w:pPr>
        <w:jc w:val="both"/>
      </w:pPr>
    </w:p>
    <w:p w14:paraId="38A98868" w14:textId="54CE44A6" w:rsidR="00E16F02" w:rsidRDefault="00E16F02" w:rsidP="00E16F02">
      <w:pPr>
        <w:pStyle w:val="Heading5"/>
      </w:pPr>
      <w:r>
        <w:t>3.5 Wordnet</w:t>
      </w:r>
    </w:p>
    <w:p w14:paraId="2B021AD4" w14:textId="0750F1E5" w:rsidR="00A976B5" w:rsidRDefault="00A976B5" w:rsidP="00A976B5"/>
    <w:p w14:paraId="21170384" w14:textId="397BEE43" w:rsidR="00E92F29" w:rsidRDefault="00CF684D" w:rsidP="008F3E35">
      <w:pPr>
        <w:jc w:val="both"/>
      </w:pPr>
      <w:r>
        <w:lastRenderedPageBreak/>
        <w:t xml:space="preserve">The term </w:t>
      </w:r>
      <w:r w:rsidR="003040CB">
        <w:t xml:space="preserve">wordnet means a word network. </w:t>
      </w:r>
      <w:r w:rsidR="009A6A91">
        <w:t xml:space="preserve">Wordnet is a process of </w:t>
      </w:r>
      <w:r w:rsidR="00E12534">
        <w:t>illustrating</w:t>
      </w:r>
      <w:r w:rsidR="00923367">
        <w:t xml:space="preserve"> the relation</w:t>
      </w:r>
      <w:r w:rsidR="00EE7F49">
        <w:t>(</w:t>
      </w:r>
      <w:r w:rsidR="00A12FD9">
        <w:t>similarity or dissimilarity</w:t>
      </w:r>
      <w:r w:rsidR="00EE7F49">
        <w:t>)</w:t>
      </w:r>
      <w:r w:rsidR="00923367">
        <w:t xml:space="preserve"> between the words from different documents</w:t>
      </w:r>
      <w:r w:rsidR="00A12FD9">
        <w:t>,</w:t>
      </w:r>
      <w:r w:rsidR="009D2384">
        <w:t xml:space="preserve"> graphically</w:t>
      </w:r>
      <w:r w:rsidR="00CC1250">
        <w:t xml:space="preserve"> in a network</w:t>
      </w:r>
      <w:r w:rsidR="009D2384">
        <w:t xml:space="preserve">. </w:t>
      </w:r>
      <w:r w:rsidR="006E4697">
        <w:t xml:space="preserve">The network consists of </w:t>
      </w:r>
      <w:r w:rsidR="009E044E">
        <w:t xml:space="preserve">nodes and edges. Nodes represent the </w:t>
      </w:r>
      <w:proofErr w:type="gramStart"/>
      <w:r w:rsidR="009E044E">
        <w:t>words</w:t>
      </w:r>
      <w:proofErr w:type="gramEnd"/>
      <w:r w:rsidR="009E044E">
        <w:t xml:space="preserve"> </w:t>
      </w:r>
      <w:r w:rsidR="00BA7E24">
        <w:t xml:space="preserve">and the edges represent the </w:t>
      </w:r>
      <w:r w:rsidR="00BE57C4">
        <w:t>similarity or dis-similarity metrics between those words</w:t>
      </w:r>
      <w:r w:rsidR="008F7F58">
        <w:t xml:space="preserve"> in the corpus. </w:t>
      </w:r>
      <w:r w:rsidR="005841BF">
        <w:t>The similarity or dissimilarity among words can be calculated by cosine similarity metrics.</w:t>
      </w:r>
      <w:r w:rsidR="004C2B76">
        <w:t xml:space="preserve"> </w:t>
      </w:r>
      <w:proofErr w:type="spellStart"/>
      <w:r w:rsidR="004C2B76">
        <w:t>NetworkX</w:t>
      </w:r>
      <w:proofErr w:type="spellEnd"/>
      <w:r w:rsidR="004C2B76">
        <w:t xml:space="preserve"> is a python package that is used to generate wordnet.</w:t>
      </w:r>
    </w:p>
    <w:p w14:paraId="62703FE1" w14:textId="1D5B08FF" w:rsidR="008F3E35" w:rsidRDefault="008F3E35" w:rsidP="008F3E35">
      <w:pPr>
        <w:jc w:val="both"/>
      </w:pPr>
      <w:proofErr w:type="spellStart"/>
      <w:r w:rsidRPr="008F3E35">
        <w:t>NetworkX</w:t>
      </w:r>
      <w:proofErr w:type="spellEnd"/>
      <w:r w:rsidRPr="008F3E35">
        <w:t xml:space="preserve"> is a Python library that allows you to explore and analyse networks and network methods. Simple graphs, directed graphs, graphs with parallel edges, and graphs with self</w:t>
      </w:r>
      <w:r w:rsidR="001A12D1">
        <w:t>-</w:t>
      </w:r>
      <w:r w:rsidRPr="008F3E35">
        <w:t xml:space="preserve">loops are all represented by the core package's data structures. </w:t>
      </w:r>
      <w:proofErr w:type="spellStart"/>
      <w:r w:rsidRPr="008F3E35">
        <w:t>NetworkX</w:t>
      </w:r>
      <w:proofErr w:type="spellEnd"/>
      <w:r w:rsidRPr="008F3E35">
        <w:t xml:space="preserve"> graphs can have any (</w:t>
      </w:r>
      <w:proofErr w:type="spellStart"/>
      <w:r w:rsidRPr="008F3E35">
        <w:t>hashable</w:t>
      </w:r>
      <w:proofErr w:type="spellEnd"/>
      <w:r w:rsidRPr="008F3E35">
        <w:t xml:space="preserve">) Python object as a node, and edges can have any data as an edge; this flexibility made </w:t>
      </w:r>
      <w:proofErr w:type="spellStart"/>
      <w:r w:rsidRPr="008F3E35">
        <w:t>NetworkX</w:t>
      </w:r>
      <w:proofErr w:type="spellEnd"/>
      <w:r w:rsidRPr="008F3E35">
        <w:t xml:space="preserve"> excellent for expressing networks in a variety of scientific domains. Many graph algorithms are implemented in addition to the basic data structures for determining network attributes and structure metrics, such as shortest paths, betweenness centrality, clustering, and degree distribution, among others. </w:t>
      </w:r>
      <w:proofErr w:type="spellStart"/>
      <w:r w:rsidRPr="008F3E35">
        <w:t>NetworkX</w:t>
      </w:r>
      <w:proofErr w:type="spellEnd"/>
      <w:r w:rsidRPr="008F3E35">
        <w:t xml:space="preserve"> includes generators for several classic graphs and common graph models, including the </w:t>
      </w:r>
      <w:proofErr w:type="spellStart"/>
      <w:r w:rsidRPr="008F3E35">
        <w:t>Erdoes-Renyi</w:t>
      </w:r>
      <w:proofErr w:type="spellEnd"/>
      <w:r w:rsidRPr="008F3E35">
        <w:t xml:space="preserve">, Small World, and </w:t>
      </w:r>
      <w:proofErr w:type="spellStart"/>
      <w:r w:rsidRPr="008F3E35">
        <w:t>Barabasi</w:t>
      </w:r>
      <w:proofErr w:type="spellEnd"/>
      <w:r w:rsidRPr="008F3E35">
        <w:t>-Albert models, as well as the ability to read and write many graph formats for eas</w:t>
      </w:r>
      <w:r w:rsidR="001A12D1">
        <w:t>y</w:t>
      </w:r>
      <w:r w:rsidRPr="008F3E35">
        <w:t xml:space="preserve"> interchange with existing data. </w:t>
      </w:r>
      <w:proofErr w:type="spellStart"/>
      <w:r w:rsidRPr="008F3E35">
        <w:t>NetworkX</w:t>
      </w:r>
      <w:proofErr w:type="spellEnd"/>
      <w:r w:rsidRPr="008F3E35">
        <w:t xml:space="preserve"> is a strong tool for scientific computations because of the Python programming language's ease of use and flexibility, as well as its connection to the SciPy tools. We share some of our recent work on coupled oscillator synchronisation to show how </w:t>
      </w:r>
      <w:proofErr w:type="spellStart"/>
      <w:r w:rsidRPr="008F3E35">
        <w:t>NetworkX</w:t>
      </w:r>
      <w:proofErr w:type="spellEnd"/>
      <w:r w:rsidRPr="008F3E35">
        <w:t xml:space="preserve"> facilitates research in the field of computational networks</w:t>
      </w:r>
      <w:r w:rsidR="00784AAA">
        <w:fldChar w:fldCharType="begin"/>
      </w:r>
      <w:r w:rsidR="00784AAA">
        <w:instrText xml:space="preserve"> ADDIN ZOTERO_ITEM CSL_CITATION {"citationID":"BnmJa5P4","properties":{"formattedCitation":"(Hagberg et al., 2008)","plainCitation":"(Hagberg et al., 2008)","noteIndex":0},"citationItems":[{"id":196,"uris":["http://zotero.org/users/local/JDH5x0lp/items/PBKZWT34"],"uri":["http://zotero.org/users/local/JDH5x0lp/items/PBKZWT34"],"itemData":{"id":196,"type":"report","abstract":"NetworkX is a Python language package for exploration and analysis of networks and network algorithms. The core package provides data structures for representing many types of networks, or graphs, including simple graphs, directed graphs, and graphs with parallel edges and self loops. The nodes in NetworkX graphs can be any (hashable) Python object and edges can contain arbitrary data; this flexibility mades NetworkX ideal for representing networks found in many different scientific fields. In addition to the basic data structures many graph algorithms are implemented for calculating network properties and structure measures: shortest paths, betweenness centrality, clustering, and degree distribution and many more. NetworkX can read and write various graph formats for eash exchange with existing data, and provides generators for many classic graphs and popular graph models, such as the Erdoes-Renyi, Small World, and Barabasi-Albert models, are included. The ease-of-use and flexibility of the Python programming language together with connection to the SciPy tools make NetworkX a powerful tool for scientific computations. We discuss some of our recent work studying synchronization of coupled oscillators to demonstrate how NetworkX enables research in the field of computational networks.","language":"English","number":"LA-UR-08-05495; LA-UR-08-5495","publisher":"Los Alamos National Lab. (LANL), Los Alamos, NM (United States)","source":"www.osti.gov","title":"Exploring network structure, dynamics, and function using networkx","URL":"https://www.osti.gov/biblio/960616","author":[{"family":"Hagberg","given":"Aric"},{"family":"Swart","given":"Pieter"},{"family":"S Chult","given":"Daniel"}],"accessed":{"date-parts":[["2021",10,15]]},"issued":{"date-parts":[["2008",1,1]]}}}],"schema":"https://github.com/citation-style-language/schema/raw/master/csl-citation.json"} </w:instrText>
      </w:r>
      <w:r w:rsidR="00784AAA">
        <w:fldChar w:fldCharType="separate"/>
      </w:r>
      <w:r w:rsidR="00784AAA" w:rsidRPr="00784AAA">
        <w:rPr>
          <w:rFonts w:ascii="Calibri" w:hAnsi="Calibri" w:cs="Calibri"/>
        </w:rPr>
        <w:t>(Hagberg et al., 2008)</w:t>
      </w:r>
      <w:r w:rsidR="00784AAA">
        <w:fldChar w:fldCharType="end"/>
      </w:r>
      <w:r w:rsidRPr="008F3E35">
        <w:t>.</w:t>
      </w:r>
    </w:p>
    <w:p w14:paraId="41E6CB6B" w14:textId="6EF72857" w:rsidR="00A976B5" w:rsidRDefault="00E81CDE" w:rsidP="00E81CDE">
      <w:pPr>
        <w:jc w:val="both"/>
      </w:pPr>
      <w:r>
        <w:t xml:space="preserve">Function for </w:t>
      </w:r>
      <w:r w:rsidR="00F1582C">
        <w:t>Networkx</w:t>
      </w:r>
      <w:r>
        <w:t>:</w:t>
      </w:r>
    </w:p>
    <w:p w14:paraId="1AD3782F" w14:textId="4B348F20" w:rsidR="00583A04" w:rsidRPr="00EB62D9" w:rsidRDefault="001C68A4" w:rsidP="00E81CDE">
      <w:pPr>
        <w:jc w:val="both"/>
        <w:rPr>
          <w:rFonts w:ascii="Consolas" w:hAnsi="Consolas"/>
          <w:color w:val="808080" w:themeColor="background1" w:themeShade="80"/>
          <w:sz w:val="18"/>
          <w:szCs w:val="18"/>
        </w:rPr>
      </w:pPr>
      <w:r w:rsidRPr="00EB62D9">
        <w:rPr>
          <w:rFonts w:ascii="Consolas" w:hAnsi="Consolas"/>
          <w:color w:val="808080" w:themeColor="background1" w:themeShade="80"/>
          <w:sz w:val="18"/>
          <w:szCs w:val="18"/>
        </w:rPr>
        <w:t xml:space="preserve">Import </w:t>
      </w:r>
      <w:proofErr w:type="spellStart"/>
      <w:r w:rsidRPr="00EB62D9">
        <w:rPr>
          <w:rFonts w:ascii="Consolas" w:hAnsi="Consolas"/>
          <w:color w:val="808080" w:themeColor="background1" w:themeShade="80"/>
          <w:sz w:val="18"/>
          <w:szCs w:val="18"/>
        </w:rPr>
        <w:t>networkx</w:t>
      </w:r>
      <w:proofErr w:type="spellEnd"/>
      <w:r w:rsidRPr="00EB62D9">
        <w:rPr>
          <w:rFonts w:ascii="Consolas" w:hAnsi="Consolas"/>
          <w:color w:val="808080" w:themeColor="background1" w:themeShade="80"/>
          <w:sz w:val="18"/>
          <w:szCs w:val="18"/>
        </w:rPr>
        <w:t xml:space="preserve"> as </w:t>
      </w:r>
      <w:proofErr w:type="spellStart"/>
      <w:r w:rsidRPr="00EB62D9">
        <w:rPr>
          <w:rFonts w:ascii="Consolas" w:hAnsi="Consolas"/>
          <w:color w:val="808080" w:themeColor="background1" w:themeShade="80"/>
          <w:sz w:val="18"/>
          <w:szCs w:val="18"/>
        </w:rPr>
        <w:t>nx</w:t>
      </w:r>
      <w:proofErr w:type="spellEnd"/>
    </w:p>
    <w:p w14:paraId="7425435B" w14:textId="6367C33C" w:rsidR="00E81CDE" w:rsidRDefault="00583A04" w:rsidP="00E81CDE">
      <w:pPr>
        <w:jc w:val="both"/>
        <w:rPr>
          <w:rFonts w:ascii="Consolas" w:hAnsi="Consolas"/>
          <w:color w:val="808080" w:themeColor="background1" w:themeShade="80"/>
          <w:sz w:val="18"/>
          <w:szCs w:val="18"/>
        </w:rPr>
      </w:pPr>
      <w:proofErr w:type="spellStart"/>
      <w:r w:rsidRPr="00EB62D9">
        <w:rPr>
          <w:rFonts w:ascii="Consolas" w:hAnsi="Consolas"/>
          <w:color w:val="808080" w:themeColor="background1" w:themeShade="80"/>
          <w:sz w:val="18"/>
          <w:szCs w:val="18"/>
        </w:rPr>
        <w:t>nx.draw</w:t>
      </w:r>
      <w:proofErr w:type="spellEnd"/>
      <w:r w:rsidRPr="00EB62D9">
        <w:rPr>
          <w:rFonts w:ascii="Consolas" w:hAnsi="Consolas"/>
          <w:color w:val="808080" w:themeColor="background1" w:themeShade="80"/>
          <w:sz w:val="18"/>
          <w:szCs w:val="18"/>
        </w:rPr>
        <w:t>(</w:t>
      </w:r>
      <w:proofErr w:type="spellStart"/>
      <w:r w:rsidRPr="00EB62D9">
        <w:rPr>
          <w:rFonts w:ascii="Consolas" w:hAnsi="Consolas"/>
          <w:color w:val="808080" w:themeColor="background1" w:themeShade="80"/>
          <w:sz w:val="18"/>
          <w:szCs w:val="18"/>
        </w:rPr>
        <w:t>G,pos,alpha</w:t>
      </w:r>
      <w:proofErr w:type="spellEnd"/>
      <w:r w:rsidRPr="00EB62D9">
        <w:rPr>
          <w:rFonts w:ascii="Consolas" w:hAnsi="Consolas"/>
          <w:color w:val="808080" w:themeColor="background1" w:themeShade="80"/>
          <w:sz w:val="18"/>
          <w:szCs w:val="18"/>
        </w:rPr>
        <w:t xml:space="preserve">=1,width,with_labels = </w:t>
      </w:r>
      <w:proofErr w:type="spellStart"/>
      <w:r w:rsidRPr="00EB62D9">
        <w:rPr>
          <w:rFonts w:ascii="Consolas" w:hAnsi="Consolas"/>
          <w:color w:val="808080" w:themeColor="background1" w:themeShade="80"/>
          <w:sz w:val="18"/>
          <w:szCs w:val="18"/>
        </w:rPr>
        <w:t>True,node_size</w:t>
      </w:r>
      <w:proofErr w:type="spellEnd"/>
      <w:r w:rsidRPr="00EB62D9">
        <w:rPr>
          <w:rFonts w:ascii="Consolas" w:hAnsi="Consolas"/>
          <w:color w:val="808080" w:themeColor="background1" w:themeShade="80"/>
          <w:sz w:val="18"/>
          <w:szCs w:val="18"/>
        </w:rPr>
        <w:t xml:space="preserve">, </w:t>
      </w:r>
      <w:proofErr w:type="spellStart"/>
      <w:r w:rsidRPr="00EB62D9">
        <w:rPr>
          <w:rFonts w:ascii="Consolas" w:hAnsi="Consolas"/>
          <w:color w:val="808080" w:themeColor="background1" w:themeShade="80"/>
          <w:sz w:val="18"/>
          <w:szCs w:val="18"/>
        </w:rPr>
        <w:t>edge_color,node_</w:t>
      </w:r>
      <w:proofErr w:type="gramStart"/>
      <w:r w:rsidRPr="00EB62D9">
        <w:rPr>
          <w:rFonts w:ascii="Consolas" w:hAnsi="Consolas"/>
          <w:color w:val="808080" w:themeColor="background1" w:themeShade="80"/>
          <w:sz w:val="18"/>
          <w:szCs w:val="18"/>
        </w:rPr>
        <w:t>color</w:t>
      </w:r>
      <w:proofErr w:type="spellEnd"/>
      <w:r w:rsidRPr="00EB62D9">
        <w:rPr>
          <w:rFonts w:ascii="Consolas" w:hAnsi="Consolas"/>
          <w:color w:val="808080" w:themeColor="background1" w:themeShade="80"/>
          <w:sz w:val="18"/>
          <w:szCs w:val="18"/>
        </w:rPr>
        <w:t>,..</w:t>
      </w:r>
      <w:proofErr w:type="gramEnd"/>
      <w:r w:rsidRPr="00EB62D9">
        <w:rPr>
          <w:rFonts w:ascii="Consolas" w:hAnsi="Consolas"/>
          <w:color w:val="808080" w:themeColor="background1" w:themeShade="80"/>
          <w:sz w:val="18"/>
          <w:szCs w:val="18"/>
        </w:rPr>
        <w:t>)</w:t>
      </w:r>
    </w:p>
    <w:p w14:paraId="1EB9B143" w14:textId="0058168A" w:rsidR="00EB62D9" w:rsidRDefault="0004410C" w:rsidP="0004410C">
      <w:pPr>
        <w:jc w:val="center"/>
        <w:rPr>
          <w:rFonts w:ascii="Consolas" w:hAnsi="Consolas"/>
          <w:color w:val="808080" w:themeColor="background1" w:themeShade="80"/>
          <w:sz w:val="18"/>
          <w:szCs w:val="18"/>
        </w:rPr>
      </w:pPr>
      <w:r>
        <w:rPr>
          <w:rFonts w:ascii="Consolas" w:hAnsi="Consolas"/>
          <w:noProof/>
          <w:color w:val="808080" w:themeColor="background1" w:themeShade="80"/>
          <w:sz w:val="18"/>
          <w:szCs w:val="18"/>
        </w:rPr>
        <w:drawing>
          <wp:inline distT="0" distB="0" distL="0" distR="0" wp14:anchorId="0D7E7F40" wp14:editId="76B66F48">
            <wp:extent cx="2866362" cy="1884459"/>
            <wp:effectExtent l="0" t="0" r="0" b="0"/>
            <wp:docPr id="115" name="Picture 1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Picture 115" descr="Diagram&#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07316" cy="1911384"/>
                    </a:xfrm>
                    <a:prstGeom prst="rect">
                      <a:avLst/>
                    </a:prstGeom>
                    <a:noFill/>
                    <a:ln>
                      <a:noFill/>
                    </a:ln>
                  </pic:spPr>
                </pic:pic>
              </a:graphicData>
            </a:graphic>
          </wp:inline>
        </w:drawing>
      </w:r>
    </w:p>
    <w:p w14:paraId="4E6553B2" w14:textId="1C29BCD7" w:rsidR="0004410C" w:rsidRDefault="00FB73A1" w:rsidP="00FB73A1">
      <w:pPr>
        <w:pStyle w:val="Caption"/>
        <w:jc w:val="center"/>
      </w:pPr>
      <w:r>
        <w:t xml:space="preserve">Figure </w:t>
      </w:r>
      <w:r w:rsidR="007D63A4">
        <w:fldChar w:fldCharType="begin"/>
      </w:r>
      <w:r w:rsidR="007D63A4">
        <w:instrText xml:space="preserve"> SEQ Figure \* ARABIC </w:instrText>
      </w:r>
      <w:r w:rsidR="007D63A4">
        <w:fldChar w:fldCharType="separate"/>
      </w:r>
      <w:r w:rsidR="00D2083B">
        <w:rPr>
          <w:noProof/>
        </w:rPr>
        <w:t>5</w:t>
      </w:r>
      <w:r w:rsidR="007D63A4">
        <w:rPr>
          <w:noProof/>
        </w:rPr>
        <w:fldChar w:fldCharType="end"/>
      </w:r>
      <w:r>
        <w:t xml:space="preserve"> </w:t>
      </w:r>
      <w:r w:rsidR="003C65EA">
        <w:t>5-word</w:t>
      </w:r>
      <w:r>
        <w:t xml:space="preserve"> Networkx representation from a document</w:t>
      </w:r>
    </w:p>
    <w:p w14:paraId="1C357D7C" w14:textId="77777777" w:rsidR="004B6B2B" w:rsidRDefault="004B6B2B" w:rsidP="008618D0">
      <w:r>
        <w:t>Where:</w:t>
      </w:r>
    </w:p>
    <w:p w14:paraId="02C06AF8" w14:textId="515BAF28" w:rsidR="004B6B2B" w:rsidRDefault="008618D0" w:rsidP="008618D0">
      <w:r>
        <w:t xml:space="preserve">The </w:t>
      </w:r>
      <w:r w:rsidR="001D323B">
        <w:t xml:space="preserve">nodes represent the </w:t>
      </w:r>
      <w:r w:rsidR="004B6B2B">
        <w:t>words from the documents and the edges represent the</w:t>
      </w:r>
      <w:r w:rsidR="00E3022E">
        <w:t xml:space="preserve"> weight of similarity between the words in t</w:t>
      </w:r>
      <w:r w:rsidR="00DC3FF0">
        <w:t>he document.</w:t>
      </w:r>
    </w:p>
    <w:p w14:paraId="455B7749" w14:textId="77777777" w:rsidR="00FB099A" w:rsidRPr="008618D0" w:rsidRDefault="00FB099A" w:rsidP="008618D0"/>
    <w:p w14:paraId="4DB75107" w14:textId="5D341829" w:rsidR="001B5554" w:rsidRDefault="00E16F02" w:rsidP="001B5554">
      <w:pPr>
        <w:pStyle w:val="Heading5"/>
      </w:pPr>
      <w:r>
        <w:t>3.6 St</w:t>
      </w:r>
      <w:r w:rsidR="002534A3">
        <w:t>atistical</w:t>
      </w:r>
      <w:r>
        <w:t xml:space="preserve"> test</w:t>
      </w:r>
      <w:r w:rsidR="002534A3">
        <w:t xml:space="preserve"> – Mantel test</w:t>
      </w:r>
    </w:p>
    <w:p w14:paraId="39A4244E" w14:textId="6127514C" w:rsidR="0001001A" w:rsidRDefault="0001001A" w:rsidP="00D42650">
      <w:pPr>
        <w:jc w:val="both"/>
      </w:pPr>
    </w:p>
    <w:p w14:paraId="16C55665" w14:textId="77777777" w:rsidR="00980297" w:rsidRPr="00980297" w:rsidRDefault="00980297" w:rsidP="00B41B25">
      <w:pPr>
        <w:jc w:val="both"/>
        <w:rPr>
          <w:color w:val="000000"/>
          <w:shd w:val="clear" w:color="auto" w:fill="FFFFFF"/>
        </w:rPr>
      </w:pPr>
      <w:r w:rsidRPr="00980297">
        <w:rPr>
          <w:color w:val="000000"/>
          <w:shd w:val="clear" w:color="auto" w:fill="FFFFFF"/>
        </w:rPr>
        <w:t xml:space="preserve">To compare the correspondence of one set of distances with another, a variety of approaches have been created. Among these are (1) matrix correlation techniques, (2) </w:t>
      </w:r>
      <w:proofErr w:type="spellStart"/>
      <w:r w:rsidRPr="00980297">
        <w:rPr>
          <w:color w:val="000000"/>
          <w:shd w:val="clear" w:color="auto" w:fill="FFFFFF"/>
        </w:rPr>
        <w:t>Spielmen's</w:t>
      </w:r>
      <w:proofErr w:type="spellEnd"/>
      <w:r w:rsidRPr="00980297">
        <w:rPr>
          <w:color w:val="000000"/>
          <w:shd w:val="clear" w:color="auto" w:fill="FFFFFF"/>
        </w:rPr>
        <w:t xml:space="preserve"> network matching </w:t>
      </w:r>
      <w:r w:rsidRPr="00980297">
        <w:rPr>
          <w:color w:val="000000"/>
          <w:shd w:val="clear" w:color="auto" w:fill="FFFFFF"/>
        </w:rPr>
        <w:lastRenderedPageBreak/>
        <w:t xml:space="preserve">techniques, (3) matrix dilation and rotation techniques, and (4) Lingoes and Guttman's smallest-space approaches. </w:t>
      </w:r>
      <w:proofErr w:type="gramStart"/>
      <w:r w:rsidRPr="00980297">
        <w:rPr>
          <w:color w:val="000000"/>
          <w:shd w:val="clear" w:color="auto" w:fill="FFFFFF"/>
        </w:rPr>
        <w:t>All of</w:t>
      </w:r>
      <w:proofErr w:type="gramEnd"/>
      <w:r w:rsidRPr="00980297">
        <w:rPr>
          <w:color w:val="000000"/>
          <w:shd w:val="clear" w:color="auto" w:fill="FFFFFF"/>
        </w:rPr>
        <w:t xml:space="preserve"> these strategies have trouble determining statistical significance. The issue is that all pairwise distances between k units (in this case semantics) cannot be independent.</w:t>
      </w:r>
    </w:p>
    <w:p w14:paraId="270E9295" w14:textId="44D983FD" w:rsidR="003C45B0" w:rsidRDefault="00980297" w:rsidP="00B41B25">
      <w:pPr>
        <w:jc w:val="both"/>
        <w:rPr>
          <w:color w:val="000000"/>
          <w:shd w:val="clear" w:color="auto" w:fill="FFFFFF"/>
        </w:rPr>
      </w:pPr>
      <w:r w:rsidRPr="00980297">
        <w:rPr>
          <w:color w:val="000000"/>
          <w:shd w:val="clear" w:color="auto" w:fill="FFFFFF"/>
        </w:rPr>
        <w:t xml:space="preserve">One of the most common techniques </w:t>
      </w:r>
      <w:r w:rsidR="0005533A">
        <w:rPr>
          <w:color w:val="000000"/>
          <w:shd w:val="clear" w:color="auto" w:fill="FFFFFF"/>
        </w:rPr>
        <w:t>for</w:t>
      </w:r>
      <w:r w:rsidRPr="00980297">
        <w:rPr>
          <w:color w:val="000000"/>
          <w:shd w:val="clear" w:color="auto" w:fill="FFFFFF"/>
        </w:rPr>
        <w:t xml:space="preserve"> evaluating spatial dynamics driving population structure is to compare genetic divergence or genetic distances, estimated by pairwise FST and associated statistics, with geographical distances, as measured by the Mantel test (</w:t>
      </w:r>
      <w:proofErr w:type="spellStart"/>
      <w:r w:rsidRPr="00980297">
        <w:rPr>
          <w:color w:val="000000"/>
          <w:shd w:val="clear" w:color="auto" w:fill="FFFFFF"/>
        </w:rPr>
        <w:t>Diniz</w:t>
      </w:r>
      <w:proofErr w:type="spellEnd"/>
      <w:r w:rsidRPr="00980297">
        <w:rPr>
          <w:color w:val="000000"/>
          <w:shd w:val="clear" w:color="auto" w:fill="FFFFFF"/>
        </w:rPr>
        <w:t>-Filho et al., 2013). Using a similar method, we apply the mantel test to the semantic word population and use the mantel test to calculate the geographical distance in the space.</w:t>
      </w:r>
      <w:r w:rsidR="00B41B25">
        <w:rPr>
          <w:color w:val="000000"/>
          <w:shd w:val="clear" w:color="auto" w:fill="FFFFFF"/>
        </w:rPr>
        <w:t xml:space="preserve"> </w:t>
      </w:r>
      <w:r w:rsidR="00AF64DE">
        <w:rPr>
          <w:color w:val="000000"/>
          <w:shd w:val="clear" w:color="auto" w:fill="FFFFFF"/>
        </w:rPr>
        <w:t>T</w:t>
      </w:r>
      <w:r w:rsidRPr="00980297">
        <w:rPr>
          <w:color w:val="000000"/>
          <w:shd w:val="clear" w:color="auto" w:fill="FFFFFF"/>
        </w:rPr>
        <w:t>o assess the importance of various populations. We must experiment with various populations (top words) derived from the corpus of texts.</w:t>
      </w:r>
    </w:p>
    <w:p w14:paraId="376B3E03" w14:textId="5FC2807E" w:rsidR="00973F3D" w:rsidRDefault="00973F3D" w:rsidP="00B41B25">
      <w:pPr>
        <w:jc w:val="both"/>
        <w:rPr>
          <w:color w:val="000000"/>
          <w:shd w:val="clear" w:color="auto" w:fill="FFFFFF"/>
        </w:rPr>
      </w:pPr>
      <w:r w:rsidRPr="00973F3D">
        <w:rPr>
          <w:color w:val="000000"/>
          <w:shd w:val="clear" w:color="auto" w:fill="FFFFFF"/>
        </w:rPr>
        <w:t xml:space="preserve">When comparing one corpus to another, we need to see if the shape of the global representation of the document collection is stable. The matrix of pairwise similarities across the papers is one way to depict this global form. The Mantel test is a technique for comparing two similarity matrices. This test is a popular way to evaluate the relationships between two distance matrices, or more broadly, two similarity or proximity matrices. It involves using a statistic r to assess the significance of the measure of connection between the elements in two </w:t>
      </w:r>
      <w:r w:rsidR="006C3043">
        <w:rPr>
          <w:color w:val="000000"/>
          <w:shd w:val="clear" w:color="auto" w:fill="FFFFFF"/>
        </w:rPr>
        <w:t>-</w:t>
      </w:r>
      <w:r w:rsidRPr="00973F3D">
        <w:rPr>
          <w:color w:val="000000"/>
          <w:shd w:val="clear" w:color="auto" w:fill="FFFFFF"/>
        </w:rPr>
        <w:t>matrices and then comparing it to the distribution of the values discovered by randomly reallocating the order of the elements in one of the matrices. For two similarity matrices, we used the statistic r, which is the sum of the products of the standardised similarities</w:t>
      </w:r>
      <w:r w:rsidR="00A12BDB">
        <w:rPr>
          <w:color w:val="000000"/>
          <w:shd w:val="clear" w:color="auto" w:fill="FFFFFF"/>
        </w:rPr>
        <w:fldChar w:fldCharType="begin"/>
      </w:r>
      <w:r w:rsidR="00A12BDB">
        <w:rPr>
          <w:color w:val="000000"/>
          <w:shd w:val="clear" w:color="auto" w:fill="FFFFFF"/>
        </w:rPr>
        <w:instrText xml:space="preserve"> ADDIN ZOTERO_ITEM CSL_CITATION {"citationID":"YLSVEaZP","properties":{"formattedCitation":"(Besan\\uc0\\u231{}on and Rajman, 2002)","plainCitation":"(Besançon and Rajman, 2002)","noteIndex":0},"citationItems":[{"id":199,"uris":["http://zotero.org/users/local/JDH5x0lp/items/ERZYHUIB"],"uri":["http://zotero.org/users/local/JDH5x0lp/items/ERZYHUIB"],"itemData":{"id":199,"type":"article-journal","abstract":"In this contribution, we propose a method that uses a multilingual framework to validate the relevance of the notion of vector based semantic similarity between texts. The goal is to verify that vector based semantic similarities can be reliably transfered from one language to another. More precisely, the idea is to test whether the relative positions of documents in a vector space associated with a given source language are close to the ones of their translations in the vector space associated with the target language. The experiments, carried out with both the standard Vector Space model and the more advanced DSIR model, have given very promising results.","source":"ResearchGate","title":"Evaluation of a Vector Space Similarity Measure in a Multilingual Framework","author":[{"family":"Besançon","given":"Romaric"},{"family":"Rajman","given":"Martin"}],"issued":{"date-parts":[["2002",10,4]]}}}],"schema":"https://github.com/citation-style-language/schema/raw/master/csl-citation.json"} </w:instrText>
      </w:r>
      <w:r w:rsidR="00A12BDB">
        <w:rPr>
          <w:color w:val="000000"/>
          <w:shd w:val="clear" w:color="auto" w:fill="FFFFFF"/>
        </w:rPr>
        <w:fldChar w:fldCharType="separate"/>
      </w:r>
      <w:r w:rsidR="00A12BDB" w:rsidRPr="00A12BDB">
        <w:rPr>
          <w:rFonts w:ascii="Calibri" w:hAnsi="Calibri" w:cs="Calibri"/>
          <w:szCs w:val="24"/>
        </w:rPr>
        <w:t>(Besançon and Rajman, 2002)</w:t>
      </w:r>
      <w:r w:rsidR="00A12BDB">
        <w:rPr>
          <w:color w:val="000000"/>
          <w:shd w:val="clear" w:color="auto" w:fill="FFFFFF"/>
        </w:rPr>
        <w:fldChar w:fldCharType="end"/>
      </w:r>
      <w:r w:rsidRPr="00973F3D">
        <w:rPr>
          <w:color w:val="000000"/>
          <w:shd w:val="clear" w:color="auto" w:fill="FFFFFF"/>
        </w:rPr>
        <w:t>.</w:t>
      </w:r>
    </w:p>
    <w:p w14:paraId="4C47FA4B" w14:textId="36DE2D00" w:rsidR="00134FD2" w:rsidRDefault="009B408D" w:rsidP="009A1568">
      <w:pPr>
        <w:jc w:val="both"/>
        <w:rPr>
          <w:color w:val="000000"/>
          <w:shd w:val="clear" w:color="auto" w:fill="FFFFFF"/>
        </w:rPr>
      </w:pPr>
      <w:r>
        <w:rPr>
          <w:color w:val="000000"/>
          <w:shd w:val="clear" w:color="auto" w:fill="FFFFFF"/>
        </w:rPr>
        <w:t>“</w:t>
      </w:r>
      <w:r w:rsidRPr="009B408D">
        <w:rPr>
          <w:color w:val="000000"/>
          <w:shd w:val="clear" w:color="auto" w:fill="FFFFFF"/>
        </w:rPr>
        <w:t>Mantel's test is based on a regression analysis,</w:t>
      </w:r>
      <w:r>
        <w:rPr>
          <w:color w:val="000000"/>
          <w:shd w:val="clear" w:color="auto" w:fill="FFFFFF"/>
        </w:rPr>
        <w:t xml:space="preserve"> </w:t>
      </w:r>
      <w:r w:rsidRPr="009B408D">
        <w:rPr>
          <w:color w:val="000000"/>
          <w:shd w:val="clear" w:color="auto" w:fill="FFFFFF"/>
        </w:rPr>
        <w:t>in which the variables are distance dissimilarity (or similarity)</w:t>
      </w:r>
      <w:r>
        <w:rPr>
          <w:color w:val="000000"/>
          <w:shd w:val="clear" w:color="auto" w:fill="FFFFFF"/>
        </w:rPr>
        <w:t xml:space="preserve"> </w:t>
      </w:r>
      <w:r w:rsidRPr="009B408D">
        <w:rPr>
          <w:color w:val="000000"/>
          <w:shd w:val="clear" w:color="auto" w:fill="FFFFFF"/>
        </w:rPr>
        <w:t>matrices summarizing all pairwise sample combinations</w:t>
      </w:r>
      <w:r>
        <w:rPr>
          <w:color w:val="000000"/>
          <w:shd w:val="clear" w:color="auto" w:fill="FFFFFF"/>
        </w:rPr>
        <w:t>”</w:t>
      </w:r>
      <w:r w:rsidR="0047451E">
        <w:rPr>
          <w:color w:val="000000"/>
          <w:shd w:val="clear" w:color="auto" w:fill="FFFFFF"/>
        </w:rPr>
        <w:fldChar w:fldCharType="begin"/>
      </w:r>
      <w:r w:rsidR="0047451E">
        <w:rPr>
          <w:color w:val="000000"/>
          <w:shd w:val="clear" w:color="auto" w:fill="FFFFFF"/>
        </w:rPr>
        <w:instrText xml:space="preserve"> ADDIN ZOTERO_ITEM CSL_CITATION {"citationID":"KG5Q1cHl","properties":{"formattedCitation":"(Diniz-Filho et al., 2013)","plainCitation":"(Diniz-Filho et al., 2013)","noteIndex":0},"citationItems":[{"id":161,"uris":["http://zotero.org/users/local/JDH5x0lp/items/EA2ME28H"],"uri":["http://zotero.org/users/local/JDH5x0lp/items/EA2ME28H"],"itemData":{"id":161,"type":"article-journal","abstract":"The comparison of genetic divergence or genetic distances, estimated by pairwise FST and related statistics, with geographical distances by Mantel test is one of the most popular approaches to evaluate spatial processes driving population structure. There have been, however, recent criticisms and discussions on the statistical performance of the Mantel test. Simultaneously, alternative frameworks for data analyses are being proposed. Here, we review the Mantel test and its variations, including Mantel correlograms and partial correlations and regressions. For illustrative purposes, we studied spatial genetic divergence among 25 populations of Dipteryx alata (“Baru”), a tree species endemic to the Cerrado, the Brazilian savannas, based on 8 microsatellite loci. We also applied alternative methods to analyze spatial patterns in this dataset, especially a multivariate generalization of Spatial Eigenfunction Analysis based on redundancy analysis. The different approaches resulted in similar estimates of the magnitude of spatial structure in the genetic data. Furthermore, the results were expected based on previous knowledge of the ecological and evolutionary processes underlying genetic variation in this species. Our review shows that a careful application and interpretation of Mantel tests, especially Mantel correlograms, can overcome some potential statistical problems and provide a simple and useful tool for multivariate analysis of spatial patterns of genetic divergence.","container-title":"Genetics and Molecular Biology","DOI":"10.1590/S1415-47572013000400002","ISSN":"1415-4757","issue":"4","journalAbbreviation":"Genet Mol Biol","note":"PMID: 24385847\nPMCID: PMC3873175","page":"475-485","source":"PubMed Central","title":"Mantel test in population genetics","volume":"36","author":[{"family":"Diniz-Filho","given":"José Alexandre F."},{"family":"Soares","given":"Thannya N."},{"family":"Lima","given":"Jacqueline S."},{"family":"Dobrovolski","given":"Ricardo"},{"family":"Landeiro","given":"Victor Lemes"},{"family":"Campos Telles","given":"Mariana Pires","non-dropping-particle":"de"},{"family":"Rangel","given":"Thiago F."},{"family":"Bini","given":"Luis Mauricio"}],"issued":{"date-parts":[["2013",12]]}}}],"schema":"https://github.com/citation-style-language/schema/raw/master/csl-citation.json"} </w:instrText>
      </w:r>
      <w:r w:rsidR="0047451E">
        <w:rPr>
          <w:color w:val="000000"/>
          <w:shd w:val="clear" w:color="auto" w:fill="FFFFFF"/>
        </w:rPr>
        <w:fldChar w:fldCharType="separate"/>
      </w:r>
      <w:r w:rsidR="0047451E" w:rsidRPr="0047451E">
        <w:rPr>
          <w:rFonts w:ascii="Calibri" w:hAnsi="Calibri" w:cs="Calibri"/>
        </w:rPr>
        <w:t>(Diniz-Filho et al., 2013)</w:t>
      </w:r>
      <w:r w:rsidR="0047451E">
        <w:rPr>
          <w:color w:val="000000"/>
          <w:shd w:val="clear" w:color="auto" w:fill="FFFFFF"/>
        </w:rPr>
        <w:fldChar w:fldCharType="end"/>
      </w:r>
      <w:r w:rsidRPr="009B408D">
        <w:rPr>
          <w:color w:val="000000"/>
          <w:shd w:val="clear" w:color="auto" w:fill="FFFFFF"/>
        </w:rPr>
        <w:t>.</w:t>
      </w:r>
    </w:p>
    <w:p w14:paraId="70B47C65" w14:textId="0009C27C" w:rsidR="001614D6" w:rsidRDefault="005E483B" w:rsidP="001614D6">
      <w:pPr>
        <w:jc w:val="both"/>
        <w:rPr>
          <w:rFonts w:ascii="Georgia" w:hAnsi="Georgia"/>
          <w:color w:val="333333"/>
          <w:sz w:val="23"/>
          <w:szCs w:val="23"/>
          <w:shd w:val="clear" w:color="auto" w:fill="FFFFFF"/>
        </w:rPr>
      </w:pPr>
      <w:r>
        <w:rPr>
          <w:color w:val="000000"/>
          <w:shd w:val="clear" w:color="auto" w:fill="FFFFFF"/>
        </w:rPr>
        <w:t>As</w:t>
      </w:r>
      <w:r w:rsidR="009B630F">
        <w:rPr>
          <w:color w:val="000000"/>
          <w:shd w:val="clear" w:color="auto" w:fill="FFFFFF"/>
        </w:rPr>
        <w:t xml:space="preserve">suming, 2D data consisting of </w:t>
      </w:r>
      <w:r w:rsidR="001A2790">
        <w:rPr>
          <w:color w:val="000000"/>
          <w:shd w:val="clear" w:color="auto" w:fill="FFFFFF"/>
        </w:rPr>
        <w:t>group of top similarity words</w:t>
      </w:r>
      <w:r w:rsidR="009E1D00" w:rsidRPr="009E1D00">
        <w:rPr>
          <w:rStyle w:val="Heading1Char"/>
          <w:rFonts w:ascii="MathJax_Main" w:hAnsi="MathJax_Main"/>
          <w:sz w:val="25"/>
          <w:szCs w:val="25"/>
          <w:bdr w:val="none" w:sz="0" w:space="0" w:color="auto" w:frame="1"/>
        </w:rPr>
        <w:t xml:space="preserve"> </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r w:rsidR="009E1D00">
        <w:rPr>
          <w:rStyle w:val="mi"/>
          <w:rFonts w:ascii="MathJax_Math-italic" w:hAnsi="MathJax_Math-italic"/>
          <w:sz w:val="25"/>
          <w:szCs w:val="25"/>
          <w:bdr w:val="none" w:sz="0" w:space="0" w:color="auto" w:frame="1"/>
        </w:rPr>
        <w:t>s</w:t>
      </w:r>
      <w:r w:rsidR="009E1D00">
        <w:rPr>
          <w:rStyle w:val="mn"/>
          <w:rFonts w:ascii="MathJax_Main" w:hAnsi="MathJax_Main"/>
          <w:sz w:val="18"/>
          <w:szCs w:val="18"/>
          <w:bdr w:val="none" w:sz="0" w:space="0" w:color="auto" w:frame="1"/>
        </w:rPr>
        <w:t>1</w:t>
      </w:r>
      <w:proofErr w:type="gramStart"/>
      <w:r w:rsidR="009E1D00">
        <w:rPr>
          <w:rStyle w:val="mo"/>
          <w:rFonts w:ascii="MathJax_Main" w:hAnsi="MathJax_Main"/>
          <w:sz w:val="25"/>
          <w:szCs w:val="25"/>
          <w:bdr w:val="none" w:sz="0" w:space="0" w:color="auto" w:frame="1"/>
        </w:rPr>
        <w:t>)</w:t>
      </w:r>
      <w:r w:rsidR="009E1D00">
        <w:rPr>
          <w:rFonts w:ascii="Georgia" w:hAnsi="Georgia"/>
          <w:color w:val="333333"/>
          <w:sz w:val="23"/>
          <w:szCs w:val="23"/>
          <w:shd w:val="clear" w:color="auto" w:fill="FFFFFF"/>
        </w:rPr>
        <w:t>,…</w:t>
      </w:r>
      <w:proofErr w:type="gramEnd"/>
      <w:r w:rsidR="009E1D00">
        <w:rPr>
          <w:rFonts w:ascii="Georgia" w:hAnsi="Georgia"/>
          <w:color w:val="333333"/>
          <w:sz w:val="23"/>
          <w:szCs w:val="23"/>
          <w:shd w:val="clear" w:color="auto" w:fill="FFFFFF"/>
        </w:rPr>
        <w:t>, </w:t>
      </w:r>
      <w:r w:rsidR="009E1D00">
        <w:rPr>
          <w:rStyle w:val="mi"/>
          <w:rFonts w:ascii="MathJax_Math-italic" w:hAnsi="MathJax_Math-italic"/>
          <w:sz w:val="25"/>
          <w:szCs w:val="25"/>
          <w:bdr w:val="none" w:sz="0" w:space="0" w:color="auto" w:frame="1"/>
        </w:rPr>
        <w:t>Z</w:t>
      </w:r>
      <w:r w:rsidR="009E1D00">
        <w:rPr>
          <w:rStyle w:val="mo"/>
          <w:rFonts w:ascii="MathJax_Main" w:hAnsi="MathJax_Main"/>
          <w:sz w:val="25"/>
          <w:szCs w:val="25"/>
          <w:bdr w:val="none" w:sz="0" w:space="0" w:color="auto" w:frame="1"/>
        </w:rPr>
        <w:t>(</w:t>
      </w:r>
      <w:proofErr w:type="spellStart"/>
      <w:r w:rsidR="009E1D00">
        <w:rPr>
          <w:rStyle w:val="mi"/>
          <w:rFonts w:ascii="MathJax_Math-italic" w:hAnsi="MathJax_Math-italic"/>
          <w:sz w:val="25"/>
          <w:szCs w:val="25"/>
          <w:bdr w:val="none" w:sz="0" w:space="0" w:color="auto" w:frame="1"/>
        </w:rPr>
        <w:t>s</w:t>
      </w:r>
      <w:r w:rsidR="009E1D00">
        <w:rPr>
          <w:rStyle w:val="mi"/>
          <w:rFonts w:ascii="MathJax_Math-italic" w:hAnsi="MathJax_Math-italic"/>
          <w:sz w:val="18"/>
          <w:szCs w:val="18"/>
          <w:bdr w:val="none" w:sz="0" w:space="0" w:color="auto" w:frame="1"/>
        </w:rPr>
        <w:t>N</w:t>
      </w:r>
      <w:proofErr w:type="spellEnd"/>
      <w:r w:rsidR="009E1D00">
        <w:rPr>
          <w:rStyle w:val="mo"/>
          <w:rFonts w:ascii="MathJax_Main" w:hAnsi="MathJax_Main"/>
          <w:sz w:val="25"/>
          <w:szCs w:val="25"/>
          <w:bdr w:val="none" w:sz="0" w:space="0" w:color="auto" w:frame="1"/>
        </w:rPr>
        <w:t>).</w:t>
      </w:r>
      <w:r w:rsidR="007B1524">
        <w:rPr>
          <w:rStyle w:val="mo"/>
          <w:rFonts w:ascii="MathJax_Main" w:hAnsi="MathJax_Main"/>
          <w:sz w:val="25"/>
          <w:szCs w:val="25"/>
          <w:bdr w:val="none" w:sz="0" w:space="0" w:color="auto" w:frame="1"/>
        </w:rPr>
        <w:t xml:space="preserve"> </w:t>
      </w:r>
      <w:r w:rsidR="007B1524" w:rsidRPr="007B1524">
        <w:rPr>
          <w:rStyle w:val="mo"/>
          <w:rFonts w:ascii="MathJax_Main" w:hAnsi="MathJax_Main"/>
          <w:sz w:val="25"/>
          <w:szCs w:val="25"/>
          <w:bdr w:val="none" w:sz="0" w:space="0" w:color="auto" w:frame="1"/>
        </w:rPr>
        <w:t>I</w:t>
      </w:r>
      <w:r w:rsidR="007B1524" w:rsidRPr="001614D6">
        <w:rPr>
          <w:rStyle w:val="mo"/>
          <w:rFonts w:cstheme="minorHAnsi"/>
          <w:sz w:val="25"/>
          <w:szCs w:val="25"/>
          <w:bdr w:val="none" w:sz="0" w:space="0" w:color="auto" w:frame="1"/>
        </w:rPr>
        <w:t>f the pixel values are correlated or spatially dependent, spatial coordinates that are near to one another will be paired with intensity values that are likewise close to one another.</w:t>
      </w:r>
      <w:r w:rsidR="00C505AD" w:rsidRPr="001614D6">
        <w:rPr>
          <w:rStyle w:val="mo"/>
          <w:rFonts w:cstheme="minorHAnsi"/>
          <w:sz w:val="25"/>
          <w:szCs w:val="25"/>
          <w:bdr w:val="none" w:sz="0" w:space="0" w:color="auto" w:frame="1"/>
        </w:rPr>
        <w:t xml:space="preserve"> To statistically </w:t>
      </w:r>
      <w:r w:rsidR="00AC6AE5" w:rsidRPr="001614D6">
        <w:rPr>
          <w:rStyle w:val="mo"/>
          <w:rFonts w:cstheme="minorHAnsi"/>
          <w:sz w:val="25"/>
          <w:szCs w:val="25"/>
          <w:bdr w:val="none" w:sz="0" w:space="0" w:color="auto" w:frame="1"/>
        </w:rPr>
        <w:t>model the clustering process</w:t>
      </w:r>
      <w:bookmarkStart w:id="10" w:name="_Toc79217139"/>
      <w:bookmarkStart w:id="11" w:name="_Toc79473110"/>
      <w:r w:rsidR="0030296E">
        <w:rPr>
          <w:rStyle w:val="mo"/>
          <w:rFonts w:cstheme="minorHAnsi"/>
          <w:sz w:val="25"/>
          <w:szCs w:val="25"/>
          <w:bdr w:val="none" w:sz="0" w:space="0" w:color="auto" w:frame="1"/>
        </w:rPr>
        <w:t>.</w:t>
      </w:r>
    </w:p>
    <w:p w14:paraId="1DC55DF0" w14:textId="6BBC1F91" w:rsidR="00A1385C" w:rsidRDefault="00A1385C" w:rsidP="001614D6">
      <w:pPr>
        <w:jc w:val="both"/>
        <w:rPr>
          <w:rStyle w:val="mo"/>
          <w:rFonts w:ascii="MathJax_Main" w:hAnsi="MathJax_Main"/>
          <w:color w:val="333333"/>
          <w:sz w:val="25"/>
          <w:szCs w:val="25"/>
          <w:bdr w:val="none" w:sz="0" w:space="0" w:color="auto" w:frame="1"/>
          <w:shd w:val="clear" w:color="auto" w:fill="FFFFFF"/>
        </w:rPr>
      </w:pPr>
      <w:proofErr w:type="spellStart"/>
      <w:r>
        <w:rPr>
          <w:rStyle w:val="mi"/>
          <w:rFonts w:ascii="MathJax_Main-bold" w:hAnsi="MathJax_Main-bold"/>
          <w:color w:val="333333"/>
          <w:sz w:val="25"/>
          <w:szCs w:val="25"/>
          <w:bdr w:val="none" w:sz="0" w:space="0" w:color="auto" w:frame="1"/>
          <w:shd w:val="clear" w:color="auto" w:fill="FFFFFF"/>
        </w:rPr>
        <w:t>W</w:t>
      </w:r>
      <w:r>
        <w:rPr>
          <w:rStyle w:val="mi"/>
          <w:rFonts w:ascii="MathJax_Math-italic" w:hAnsi="MathJax_Math-italic"/>
          <w:color w:val="333333"/>
          <w:sz w:val="18"/>
          <w:szCs w:val="18"/>
          <w:bdr w:val="none" w:sz="0" w:space="0" w:color="auto" w:frame="1"/>
          <w:shd w:val="clear" w:color="auto" w:fill="FFFFFF"/>
        </w:rPr>
        <w:t>ij</w:t>
      </w:r>
      <w:proofErr w:type="spellEnd"/>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proofErr w:type="spellEnd"/>
      <w:r>
        <w:rPr>
          <w:rStyle w:val="mo"/>
          <w:rFonts w:ascii="MathJax_Main" w:hAnsi="MathJax_Main"/>
          <w:color w:val="333333"/>
          <w:sz w:val="25"/>
          <w:szCs w:val="25"/>
          <w:bdr w:val="none" w:sz="0" w:space="0" w:color="auto" w:frame="1"/>
          <w:shd w:val="clear" w:color="auto" w:fill="FFFFFF"/>
        </w:rPr>
        <w:t xml:space="preserve">∥ </w:t>
      </w:r>
      <w:r w:rsidR="00967F8A">
        <w:rPr>
          <w:rStyle w:val="mo"/>
          <w:rFonts w:ascii="MathJax_Main" w:hAnsi="MathJax_Main"/>
          <w:color w:val="333333"/>
          <w:sz w:val="25"/>
          <w:szCs w:val="25"/>
          <w:bdr w:val="none" w:sz="0" w:space="0" w:color="auto" w:frame="1"/>
          <w:shd w:val="clear" w:color="auto" w:fill="FFFFFF"/>
        </w:rPr>
        <w:tab/>
        <w:t xml:space="preserve">Describes the spatial proximity of </w:t>
      </w:r>
      <w:proofErr w:type="spellStart"/>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i</w:t>
      </w:r>
      <w:proofErr w:type="spellEnd"/>
      <w:r w:rsidR="0030296E">
        <w:rPr>
          <w:rFonts w:ascii="Georgia" w:hAnsi="Georgia"/>
          <w:color w:val="333333"/>
          <w:sz w:val="23"/>
          <w:szCs w:val="23"/>
          <w:shd w:val="clear" w:color="auto" w:fill="FFFFFF"/>
        </w:rPr>
        <w:t> and </w:t>
      </w:r>
      <w:proofErr w:type="spellStart"/>
      <w:r w:rsidR="0030296E">
        <w:rPr>
          <w:rStyle w:val="mi"/>
          <w:rFonts w:ascii="MathJax_Math-italic" w:hAnsi="MathJax_Math-italic"/>
          <w:sz w:val="25"/>
          <w:szCs w:val="25"/>
          <w:bdr w:val="none" w:sz="0" w:space="0" w:color="auto" w:frame="1"/>
        </w:rPr>
        <w:t>s</w:t>
      </w:r>
      <w:r w:rsidR="0030296E">
        <w:rPr>
          <w:rStyle w:val="mi"/>
          <w:rFonts w:ascii="MathJax_Math-italic" w:hAnsi="MathJax_Math-italic"/>
          <w:sz w:val="18"/>
          <w:szCs w:val="18"/>
          <w:bdr w:val="none" w:sz="0" w:space="0" w:color="auto" w:frame="1"/>
        </w:rPr>
        <w:t>j</w:t>
      </w:r>
      <w:proofErr w:type="spellEnd"/>
    </w:p>
    <w:p w14:paraId="2F0DCE28" w14:textId="0DB494F1" w:rsidR="00A1385C" w:rsidRDefault="00A1385C" w:rsidP="001614D6">
      <w:pPr>
        <w:jc w:val="both"/>
        <w:rPr>
          <w:rStyle w:val="mi"/>
          <w:rFonts w:ascii="MathJax_Main" w:hAnsi="MathJax_Main"/>
          <w:color w:val="333333"/>
          <w:sz w:val="25"/>
          <w:szCs w:val="25"/>
          <w:bdr w:val="none" w:sz="0" w:space="0" w:color="auto" w:frame="1"/>
          <w:shd w:val="clear" w:color="auto" w:fill="FFFFFF"/>
        </w:rPr>
      </w:pPr>
      <w:r>
        <w:rPr>
          <w:rStyle w:val="mi"/>
          <w:rFonts w:ascii="MathJax_Main" w:hAnsi="MathJax_Main"/>
          <w:color w:val="333333"/>
          <w:sz w:val="25"/>
          <w:szCs w:val="25"/>
          <w:bdr w:val="none" w:sz="0" w:space="0" w:color="auto" w:frame="1"/>
          <w:shd w:val="clear" w:color="auto" w:fill="FFFFFF"/>
        </w:rPr>
        <w:t>And</w:t>
      </w:r>
    </w:p>
    <w:p w14:paraId="44584C29" w14:textId="5C36ABCB" w:rsidR="00340DDB" w:rsidRDefault="00A1385C" w:rsidP="001614D6">
      <w:pPr>
        <w:jc w:val="both"/>
        <w:rPr>
          <w:rStyle w:val="mo"/>
          <w:rFonts w:ascii="MathJax_Main" w:hAnsi="MathJax_Main"/>
          <w:sz w:val="25"/>
          <w:szCs w:val="25"/>
          <w:bdr w:val="none" w:sz="0" w:space="0" w:color="auto" w:frame="1"/>
        </w:rPr>
      </w:pPr>
      <w:proofErr w:type="spellStart"/>
      <w:r>
        <w:rPr>
          <w:rStyle w:val="mi"/>
          <w:rFonts w:ascii="MathJax_Main-bold" w:hAnsi="MathJax_Main-bold"/>
          <w:color w:val="333333"/>
          <w:sz w:val="25"/>
          <w:szCs w:val="25"/>
          <w:bdr w:val="none" w:sz="0" w:space="0" w:color="auto" w:frame="1"/>
          <w:shd w:val="clear" w:color="auto" w:fill="FFFFFF"/>
        </w:rPr>
        <w:t>U</w:t>
      </w:r>
      <w:r>
        <w:rPr>
          <w:rStyle w:val="mi"/>
          <w:rFonts w:ascii="MathJax_Math-italic" w:hAnsi="MathJax_Math-italic"/>
          <w:color w:val="333333"/>
          <w:sz w:val="18"/>
          <w:szCs w:val="18"/>
          <w:bdr w:val="none" w:sz="0" w:space="0" w:color="auto" w:frame="1"/>
          <w:shd w:val="clear" w:color="auto" w:fill="FFFFFF"/>
        </w:rPr>
        <w:t>ij</w:t>
      </w:r>
      <w:proofErr w:type="spellEnd"/>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i</w:t>
      </w:r>
      <w:proofErr w:type="spellEnd"/>
      <w:r>
        <w:rPr>
          <w:rStyle w:val="mo"/>
          <w:rFonts w:ascii="MathJax_Main" w:hAnsi="MathJax_Main"/>
          <w:color w:val="333333"/>
          <w:sz w:val="25"/>
          <w:szCs w:val="25"/>
          <w:bdr w:val="none" w:sz="0" w:space="0" w:color="auto" w:frame="1"/>
          <w:shd w:val="clear" w:color="auto" w:fill="FFFFFF"/>
        </w:rPr>
        <w:t>)−</w:t>
      </w:r>
      <w:r>
        <w:rPr>
          <w:rStyle w:val="mi"/>
          <w:rFonts w:ascii="MathJax_Math-italic" w:hAnsi="MathJax_Math-italic"/>
          <w:color w:val="333333"/>
          <w:sz w:val="25"/>
          <w:szCs w:val="25"/>
          <w:bdr w:val="none" w:sz="0" w:space="0" w:color="auto" w:frame="1"/>
          <w:shd w:val="clear" w:color="auto" w:fill="FFFFFF"/>
        </w:rPr>
        <w:t>Z</w:t>
      </w:r>
      <w:r>
        <w:rPr>
          <w:rStyle w:val="mo"/>
          <w:rFonts w:ascii="MathJax_Main" w:hAnsi="MathJax_Main"/>
          <w:color w:val="333333"/>
          <w:sz w:val="25"/>
          <w:szCs w:val="25"/>
          <w:bdr w:val="none" w:sz="0" w:space="0" w:color="auto" w:frame="1"/>
          <w:shd w:val="clear" w:color="auto" w:fill="FFFFFF"/>
        </w:rPr>
        <w:t>(</w:t>
      </w:r>
      <w:proofErr w:type="spellStart"/>
      <w:r>
        <w:rPr>
          <w:rStyle w:val="mi"/>
          <w:rFonts w:ascii="MathJax_Math-italic" w:hAnsi="MathJax_Math-italic"/>
          <w:color w:val="333333"/>
          <w:sz w:val="25"/>
          <w:szCs w:val="25"/>
          <w:bdr w:val="none" w:sz="0" w:space="0" w:color="auto" w:frame="1"/>
          <w:shd w:val="clear" w:color="auto" w:fill="FFFFFF"/>
        </w:rPr>
        <w:t>s</w:t>
      </w:r>
      <w:r>
        <w:rPr>
          <w:rStyle w:val="mi"/>
          <w:rFonts w:ascii="MathJax_Math-italic" w:hAnsi="MathJax_Math-italic"/>
          <w:color w:val="333333"/>
          <w:sz w:val="18"/>
          <w:szCs w:val="18"/>
          <w:bdr w:val="none" w:sz="0" w:space="0" w:color="auto" w:frame="1"/>
          <w:shd w:val="clear" w:color="auto" w:fill="FFFFFF"/>
        </w:rPr>
        <w:t>j</w:t>
      </w:r>
      <w:proofErr w:type="spellEnd"/>
      <w:r>
        <w:rPr>
          <w:rStyle w:val="mo"/>
          <w:rFonts w:ascii="MathJax_Main" w:hAnsi="MathJax_Main"/>
          <w:color w:val="333333"/>
          <w:sz w:val="25"/>
          <w:szCs w:val="25"/>
          <w:bdr w:val="none" w:sz="0" w:space="0" w:color="auto" w:frame="1"/>
          <w:shd w:val="clear" w:color="auto" w:fill="FFFFFF"/>
        </w:rPr>
        <w:t>)|</w:t>
      </w:r>
      <w:r w:rsidR="0030296E">
        <w:rPr>
          <w:rStyle w:val="mo"/>
          <w:rFonts w:ascii="MathJax_Main" w:hAnsi="MathJax_Main"/>
          <w:color w:val="333333"/>
          <w:sz w:val="25"/>
          <w:szCs w:val="25"/>
          <w:bdr w:val="none" w:sz="0" w:space="0" w:color="auto" w:frame="1"/>
          <w:shd w:val="clear" w:color="auto" w:fill="FFFFFF"/>
        </w:rPr>
        <w:tab/>
        <w:t xml:space="preserve">quantifies the closeness in range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proofErr w:type="spellStart"/>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i</w:t>
      </w:r>
      <w:proofErr w:type="spellEnd"/>
      <w:r w:rsidR="00A47017">
        <w:rPr>
          <w:rStyle w:val="mo"/>
          <w:rFonts w:ascii="MathJax_Main" w:hAnsi="MathJax_Main"/>
          <w:sz w:val="25"/>
          <w:szCs w:val="25"/>
          <w:bdr w:val="none" w:sz="0" w:space="0" w:color="auto" w:frame="1"/>
        </w:rPr>
        <w:t>)</w:t>
      </w:r>
      <w:r w:rsidR="00A47017">
        <w:rPr>
          <w:rFonts w:ascii="Georgia" w:hAnsi="Georgia"/>
          <w:color w:val="333333"/>
          <w:sz w:val="23"/>
          <w:szCs w:val="23"/>
          <w:shd w:val="clear" w:color="auto" w:fill="FFFFFF"/>
        </w:rPr>
        <w:t> and </w:t>
      </w:r>
      <w:r w:rsidR="00A47017">
        <w:rPr>
          <w:rStyle w:val="mi"/>
          <w:rFonts w:ascii="MathJax_Math-italic" w:hAnsi="MathJax_Math-italic"/>
          <w:sz w:val="25"/>
          <w:szCs w:val="25"/>
          <w:bdr w:val="none" w:sz="0" w:space="0" w:color="auto" w:frame="1"/>
        </w:rPr>
        <w:t>Z</w:t>
      </w:r>
      <w:r w:rsidR="00A47017">
        <w:rPr>
          <w:rStyle w:val="mo"/>
          <w:rFonts w:ascii="MathJax_Main" w:hAnsi="MathJax_Main"/>
          <w:sz w:val="25"/>
          <w:szCs w:val="25"/>
          <w:bdr w:val="none" w:sz="0" w:space="0" w:color="auto" w:frame="1"/>
        </w:rPr>
        <w:t>(</w:t>
      </w:r>
      <w:proofErr w:type="spellStart"/>
      <w:r w:rsidR="00A47017">
        <w:rPr>
          <w:rStyle w:val="mi"/>
          <w:rFonts w:ascii="MathJax_Math-italic" w:hAnsi="MathJax_Math-italic"/>
          <w:sz w:val="25"/>
          <w:szCs w:val="25"/>
          <w:bdr w:val="none" w:sz="0" w:space="0" w:color="auto" w:frame="1"/>
        </w:rPr>
        <w:t>s</w:t>
      </w:r>
      <w:r w:rsidR="00A47017">
        <w:rPr>
          <w:rStyle w:val="mi"/>
          <w:rFonts w:ascii="MathJax_Math-italic" w:hAnsi="MathJax_Math-italic"/>
          <w:sz w:val="18"/>
          <w:szCs w:val="18"/>
          <w:bdr w:val="none" w:sz="0" w:space="0" w:color="auto" w:frame="1"/>
        </w:rPr>
        <w:t>j</w:t>
      </w:r>
      <w:proofErr w:type="spellEnd"/>
      <w:r w:rsidR="00A47017">
        <w:rPr>
          <w:rStyle w:val="mo"/>
          <w:rFonts w:ascii="MathJax_Main" w:hAnsi="MathJax_Main"/>
          <w:sz w:val="25"/>
          <w:szCs w:val="25"/>
          <w:bdr w:val="none" w:sz="0" w:space="0" w:color="auto" w:frame="1"/>
        </w:rPr>
        <w:t>)</w:t>
      </w:r>
    </w:p>
    <w:p w14:paraId="3869688F" w14:textId="7E306E8A" w:rsidR="00A47017" w:rsidRDefault="00B158F2"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Where </w:t>
      </w:r>
      <w:proofErr w:type="spellStart"/>
      <w:r w:rsidR="00C37DD5">
        <w:rPr>
          <w:rStyle w:val="mo"/>
          <w:rFonts w:ascii="MathJax_Main" w:hAnsi="MathJax_Main"/>
          <w:sz w:val="25"/>
          <w:szCs w:val="25"/>
          <w:bdr w:val="none" w:sz="0" w:space="0" w:color="auto" w:frame="1"/>
        </w:rPr>
        <w:t>i</w:t>
      </w:r>
      <w:proofErr w:type="spellEnd"/>
      <w:r>
        <w:rPr>
          <w:rStyle w:val="mo"/>
          <w:rFonts w:ascii="MathJax_Main" w:hAnsi="MathJax_Main"/>
          <w:sz w:val="25"/>
          <w:szCs w:val="25"/>
          <w:bdr w:val="none" w:sz="0" w:space="0" w:color="auto" w:frame="1"/>
        </w:rPr>
        <w:t xml:space="preserve"> and j represent to integer positions on samp</w:t>
      </w:r>
      <w:r w:rsidR="0007111E">
        <w:rPr>
          <w:rStyle w:val="mo"/>
          <w:rFonts w:ascii="MathJax_Main" w:hAnsi="MathJax_Main"/>
          <w:sz w:val="25"/>
          <w:szCs w:val="25"/>
          <w:bdr w:val="none" w:sz="0" w:space="0" w:color="auto" w:frame="1"/>
        </w:rPr>
        <w:t>ling lattice</w:t>
      </w:r>
    </w:p>
    <w:p w14:paraId="040EA248" w14:textId="0DDFAFB6" w:rsidR="00B43C4B" w:rsidRDefault="0007111E" w:rsidP="001614D6">
      <w:pPr>
        <w:jc w:val="both"/>
        <w:rPr>
          <w:rStyle w:val="mo"/>
          <w:rFonts w:ascii="MathJax_Main" w:hAnsi="MathJax_Main"/>
          <w:sz w:val="25"/>
          <w:szCs w:val="25"/>
          <w:bdr w:val="none" w:sz="0" w:space="0" w:color="auto" w:frame="1"/>
        </w:rPr>
      </w:pPr>
      <w:r>
        <w:rPr>
          <w:rStyle w:val="mo"/>
          <w:rFonts w:ascii="MathJax_Main" w:hAnsi="MathJax_Main"/>
          <w:sz w:val="25"/>
          <w:szCs w:val="25"/>
          <w:bdr w:val="none" w:sz="0" w:space="0" w:color="auto" w:frame="1"/>
        </w:rPr>
        <w:t xml:space="preserve">Mantel </w:t>
      </w:r>
      <w:r w:rsidR="00B43C4B">
        <w:rPr>
          <w:rStyle w:val="mo"/>
          <w:rFonts w:ascii="MathJax_Main" w:hAnsi="MathJax_Main"/>
          <w:sz w:val="25"/>
          <w:szCs w:val="25"/>
          <w:bdr w:val="none" w:sz="0" w:space="0" w:color="auto" w:frame="1"/>
        </w:rPr>
        <w:t xml:space="preserve">test statistic </w:t>
      </w:r>
      <w:r w:rsidR="00056802">
        <w:rPr>
          <w:rStyle w:val="mo"/>
          <w:rFonts w:ascii="MathJax_Main" w:hAnsi="MathJax_Main"/>
          <w:sz w:val="25"/>
          <w:szCs w:val="25"/>
          <w:bdr w:val="none" w:sz="0" w:space="0" w:color="auto" w:frame="1"/>
        </w:rPr>
        <w:fldChar w:fldCharType="begin"/>
      </w:r>
      <w:r w:rsidR="00056802">
        <w:rPr>
          <w:rStyle w:val="mo"/>
          <w:rFonts w:ascii="MathJax_Main" w:hAnsi="MathJax_Main"/>
          <w:sz w:val="25"/>
          <w:szCs w:val="25"/>
          <w:bdr w:val="none" w:sz="0" w:space="0" w:color="auto" w:frame="1"/>
        </w:rPr>
        <w:instrText xml:space="preserve"> ADDIN ZOTERO_ITEM CSL_CITATION {"citationID":"ieuXxwNq","properties":{"formattedCitation":"(Khademi et al., 2009)","plainCitation":"(Khademi et al., 2009)","noteIndex":0},"citationItems":[{"id":215,"uris":["http://zotero.org/users/local/JDH5x0lp/items/S6VMDEA3"],"uri":["http://zotero.org/users/local/JDH5x0lp/items/S6VMDEA3"],"itemData":{"id":215,"type":"paper-conference","abstract":"This work proposes two statistical-based techniques to quantify (with confidence) whether random 2D data (images) are correlated or nonstationary. Traditionally, such exploratory data analysis techniques have been developed for 1D signals, such as EEG. This paper presents a new application of Mantel's test for clustering to examine spatial dependence and a novel 2D extension of the traditional 1D version of the reverse arrangements test to examine data nonstationary. Simulated data (correlated and nonstationary) were generated and subject to several rotations, scales and translations, in order to test the robustness of the techniques. Mantel's test for clustering correctly classified the images as correlated for 100% of the cases (including those with rotations, scales and translations (RSTs)). For the 2D extension of the reverse arrangements test, the linear trend analysis correctly found 15/16 regions to have pixel-wise nonstationarity, and the nonlinear trend analysis correctly classified nonstationarity in all but two cases (14/16) (for all RSTs). As a result of the high classification rates, the techniques are relatively invariant to changes in RST. These two statistical tests have a variety of applications in medical imaging (i.e. modeling), and are discussed in this work. An additional application of the work is presented in the end, demonstrating the possibility that such test statistics may be used as features to classify different textures.","container-title":"2009 16th International Conference on Digital Signal Processing","DOI":"10.1109/ICDSP.2009.5201186","event":"2009 16th International Conference on Digital Signal Processing","note":"ISSN: 2165-3577","page":"1-6","source":"IEEE Xplore","title":"Nonparametric statistical tests for exploration of correlation and nonstationarity in images","author":[{"family":"Khademi","given":"April"},{"family":"Hosseinzadeh","given":"Danoush"},{"family":"Venetsanopoulos","given":"Anastasios"},{"family":"Moody","given":"Alan"}],"issued":{"date-parts":[["2009",7]]}}}],"schema":"https://github.com/citation-style-language/schema/raw/master/csl-citation.json"} </w:instrText>
      </w:r>
      <w:r w:rsidR="00056802">
        <w:rPr>
          <w:rStyle w:val="mo"/>
          <w:rFonts w:ascii="MathJax_Main" w:hAnsi="MathJax_Main"/>
          <w:sz w:val="25"/>
          <w:szCs w:val="25"/>
          <w:bdr w:val="none" w:sz="0" w:space="0" w:color="auto" w:frame="1"/>
        </w:rPr>
        <w:fldChar w:fldCharType="separate"/>
      </w:r>
      <w:r w:rsidR="00056802" w:rsidRPr="00056802">
        <w:rPr>
          <w:rFonts w:ascii="MathJax_Main" w:hAnsi="MathJax_Main"/>
          <w:sz w:val="25"/>
        </w:rPr>
        <w:t>(Khademi et al., 2009)</w:t>
      </w:r>
      <w:r w:rsidR="00056802">
        <w:rPr>
          <w:rStyle w:val="mo"/>
          <w:rFonts w:ascii="MathJax_Main" w:hAnsi="MathJax_Main"/>
          <w:sz w:val="25"/>
          <w:szCs w:val="25"/>
          <w:bdr w:val="none" w:sz="0" w:space="0" w:color="auto" w:frame="1"/>
        </w:rPr>
        <w:fldChar w:fldCharType="end"/>
      </w:r>
    </w:p>
    <w:p w14:paraId="5B5280FD" w14:textId="3AE142DC" w:rsidR="00C37DD5" w:rsidRDefault="00F37E64" w:rsidP="00716E73">
      <w:pPr>
        <w:jc w:val="center"/>
        <w:rPr>
          <w:rFonts w:ascii="MathJax_Main" w:hAnsi="MathJax_Main"/>
          <w:sz w:val="25"/>
          <w:szCs w:val="25"/>
          <w:bdr w:val="none" w:sz="0" w:space="0" w:color="auto" w:frame="1"/>
        </w:rPr>
      </w:pPr>
      <w:r>
        <w:rPr>
          <w:rFonts w:ascii="MathJax_Main" w:hAnsi="MathJax_Main"/>
          <w:noProof/>
          <w:sz w:val="25"/>
          <w:szCs w:val="25"/>
          <w:bdr w:val="none" w:sz="0" w:space="0" w:color="auto" w:frame="1"/>
        </w:rPr>
        <w:drawing>
          <wp:inline distT="0" distB="0" distL="0" distR="0" wp14:anchorId="171179C3" wp14:editId="7E207E4F">
            <wp:extent cx="1819529" cy="781159"/>
            <wp:effectExtent l="0" t="0" r="0" b="0"/>
            <wp:docPr id="116" name="Picture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Picture 116"/>
                    <pic:cNvPicPr/>
                  </pic:nvPicPr>
                  <pic:blipFill>
                    <a:blip r:embed="rId13">
                      <a:extLst>
                        <a:ext uri="{28A0092B-C50C-407E-A947-70E740481C1C}">
                          <a14:useLocalDpi xmlns:a14="http://schemas.microsoft.com/office/drawing/2010/main" val="0"/>
                        </a:ext>
                      </a:extLst>
                    </a:blip>
                    <a:stretch>
                      <a:fillRect/>
                    </a:stretch>
                  </pic:blipFill>
                  <pic:spPr>
                    <a:xfrm>
                      <a:off x="0" y="0"/>
                      <a:ext cx="1819529" cy="781159"/>
                    </a:xfrm>
                    <a:prstGeom prst="rect">
                      <a:avLst/>
                    </a:prstGeom>
                  </pic:spPr>
                </pic:pic>
              </a:graphicData>
            </a:graphic>
          </wp:inline>
        </w:drawing>
      </w:r>
    </w:p>
    <w:p w14:paraId="6ECED786" w14:textId="106FDE99" w:rsidR="00D2083B" w:rsidRDefault="00D2083B" w:rsidP="00D2083B">
      <w:pPr>
        <w:rPr>
          <w:rFonts w:cstheme="minorHAnsi"/>
          <w:sz w:val="25"/>
          <w:szCs w:val="25"/>
          <w:bdr w:val="none" w:sz="0" w:space="0" w:color="auto" w:frame="1"/>
        </w:rPr>
      </w:pPr>
      <w:r w:rsidRPr="00D2083B">
        <w:rPr>
          <w:rFonts w:cstheme="minorHAnsi"/>
          <w:sz w:val="25"/>
          <w:szCs w:val="25"/>
          <w:bdr w:val="none" w:sz="0" w:space="0" w:color="auto" w:frame="1"/>
        </w:rPr>
        <w:t xml:space="preserve">Example </w:t>
      </w:r>
      <w:r>
        <w:rPr>
          <w:rFonts w:cstheme="minorHAnsi"/>
          <w:sz w:val="25"/>
          <w:szCs w:val="25"/>
          <w:bdr w:val="none" w:sz="0" w:space="0" w:color="auto" w:frame="1"/>
        </w:rPr>
        <w:t>for</w:t>
      </w:r>
      <w:r w:rsidR="00E95145">
        <w:rPr>
          <w:rFonts w:cstheme="minorHAnsi"/>
          <w:sz w:val="25"/>
          <w:szCs w:val="25"/>
          <w:bdr w:val="none" w:sz="0" w:space="0" w:color="auto" w:frame="1"/>
        </w:rPr>
        <w:t xml:space="preserve"> evaluating</w:t>
      </w:r>
      <w:r>
        <w:rPr>
          <w:rFonts w:cstheme="minorHAnsi"/>
          <w:sz w:val="25"/>
          <w:szCs w:val="25"/>
          <w:bdr w:val="none" w:sz="0" w:space="0" w:color="auto" w:frame="1"/>
        </w:rPr>
        <w:t xml:space="preserve"> Mantel test</w:t>
      </w:r>
      <w:r w:rsidR="00E95145">
        <w:rPr>
          <w:rFonts w:cstheme="minorHAnsi"/>
          <w:sz w:val="25"/>
          <w:szCs w:val="25"/>
          <w:bdr w:val="none" w:sz="0" w:space="0" w:color="auto" w:frame="1"/>
        </w:rPr>
        <w:t>:</w:t>
      </w:r>
    </w:p>
    <w:p w14:paraId="2EBB4796" w14:textId="5198104A" w:rsidR="00E95145" w:rsidRPr="00D2083B" w:rsidRDefault="00E95145" w:rsidP="00D2083B">
      <w:pPr>
        <w:rPr>
          <w:rFonts w:cstheme="minorHAnsi"/>
          <w:sz w:val="25"/>
          <w:szCs w:val="25"/>
          <w:bdr w:val="none" w:sz="0" w:space="0" w:color="auto" w:frame="1"/>
        </w:rPr>
      </w:pPr>
      <w:r>
        <w:rPr>
          <w:rFonts w:cstheme="minorHAnsi"/>
          <w:sz w:val="25"/>
          <w:szCs w:val="25"/>
          <w:bdr w:val="none" w:sz="0" w:space="0" w:color="auto" w:frame="1"/>
        </w:rPr>
        <w:t>Consider</w:t>
      </w:r>
      <w:r w:rsidR="005C712A">
        <w:rPr>
          <w:rFonts w:cstheme="minorHAnsi"/>
          <w:sz w:val="25"/>
          <w:szCs w:val="25"/>
          <w:bdr w:val="none" w:sz="0" w:space="0" w:color="auto" w:frame="1"/>
        </w:rPr>
        <w:t>ing</w:t>
      </w:r>
      <w:r>
        <w:rPr>
          <w:rFonts w:cstheme="minorHAnsi"/>
          <w:sz w:val="25"/>
          <w:szCs w:val="25"/>
          <w:bdr w:val="none" w:sz="0" w:space="0" w:color="auto" w:frame="1"/>
        </w:rPr>
        <w:t xml:space="preserve"> multiple</w:t>
      </w:r>
      <w:r w:rsidR="005C712A">
        <w:rPr>
          <w:rFonts w:cstheme="minorHAnsi"/>
          <w:sz w:val="25"/>
          <w:szCs w:val="25"/>
          <w:bdr w:val="none" w:sz="0" w:space="0" w:color="auto" w:frame="1"/>
        </w:rPr>
        <w:t xml:space="preserve"> </w:t>
      </w:r>
      <w:r w:rsidR="003205EC">
        <w:rPr>
          <w:rFonts w:cstheme="minorHAnsi"/>
          <w:sz w:val="25"/>
          <w:szCs w:val="25"/>
          <w:bdr w:val="none" w:sz="0" w:space="0" w:color="auto" w:frame="1"/>
        </w:rPr>
        <w:t>samples data</w:t>
      </w:r>
      <w:r w:rsidR="005C712A">
        <w:rPr>
          <w:rFonts w:cstheme="minorHAnsi"/>
          <w:sz w:val="25"/>
          <w:szCs w:val="25"/>
          <w:bdr w:val="none" w:sz="0" w:space="0" w:color="auto" w:frame="1"/>
        </w:rPr>
        <w:t xml:space="preserve"> in two different spaces (Biological and </w:t>
      </w:r>
      <w:r w:rsidR="00787A82">
        <w:rPr>
          <w:rFonts w:cstheme="minorHAnsi"/>
          <w:sz w:val="25"/>
          <w:szCs w:val="25"/>
          <w:bdr w:val="none" w:sz="0" w:space="0" w:color="auto" w:frame="1"/>
        </w:rPr>
        <w:t>Environmental space</w:t>
      </w:r>
      <w:r w:rsidR="005C712A">
        <w:rPr>
          <w:rFonts w:cstheme="minorHAnsi"/>
          <w:sz w:val="25"/>
          <w:szCs w:val="25"/>
          <w:bdr w:val="none" w:sz="0" w:space="0" w:color="auto" w:frame="1"/>
        </w:rPr>
        <w:t>)</w:t>
      </w:r>
      <w:r w:rsidR="001478EE">
        <w:rPr>
          <w:rFonts w:cstheme="minorHAnsi"/>
          <w:sz w:val="25"/>
          <w:szCs w:val="25"/>
          <w:bdr w:val="none" w:sz="0" w:space="0" w:color="auto" w:frame="1"/>
        </w:rPr>
        <w:t xml:space="preserve">. Where nodes </w:t>
      </w:r>
      <w:r w:rsidR="003205EC">
        <w:rPr>
          <w:rFonts w:cstheme="minorHAnsi"/>
          <w:sz w:val="25"/>
          <w:szCs w:val="25"/>
          <w:bdr w:val="none" w:sz="0" w:space="0" w:color="auto" w:frame="1"/>
        </w:rPr>
        <w:t>represent</w:t>
      </w:r>
      <w:r w:rsidR="001478EE">
        <w:rPr>
          <w:rFonts w:cstheme="minorHAnsi"/>
          <w:sz w:val="25"/>
          <w:szCs w:val="25"/>
          <w:bdr w:val="none" w:sz="0" w:space="0" w:color="auto" w:frame="1"/>
        </w:rPr>
        <w:t xml:space="preserve"> the samples and the edges represent the </w:t>
      </w:r>
      <w:r w:rsidR="00156384">
        <w:rPr>
          <w:rFonts w:cstheme="minorHAnsi"/>
          <w:sz w:val="25"/>
          <w:szCs w:val="25"/>
          <w:bdr w:val="none" w:sz="0" w:space="0" w:color="auto" w:frame="1"/>
        </w:rPr>
        <w:t xml:space="preserve">relation </w:t>
      </w:r>
      <w:r w:rsidR="00664A10">
        <w:rPr>
          <w:rFonts w:cstheme="minorHAnsi"/>
          <w:sz w:val="25"/>
          <w:szCs w:val="25"/>
          <w:bdr w:val="none" w:sz="0" w:space="0" w:color="auto" w:frame="1"/>
        </w:rPr>
        <w:t>between the samples in terms of their wights</w:t>
      </w:r>
      <w:r w:rsidR="00570943">
        <w:rPr>
          <w:rFonts w:cstheme="minorHAnsi"/>
          <w:sz w:val="25"/>
          <w:szCs w:val="25"/>
          <w:bdr w:val="none" w:sz="0" w:space="0" w:color="auto" w:frame="1"/>
        </w:rPr>
        <w:t>,</w:t>
      </w:r>
      <w:r w:rsidR="00664A10">
        <w:rPr>
          <w:rFonts w:cstheme="minorHAnsi"/>
          <w:sz w:val="25"/>
          <w:szCs w:val="25"/>
          <w:bdr w:val="none" w:sz="0" w:space="0" w:color="auto" w:frame="1"/>
        </w:rPr>
        <w:t xml:space="preserve"> by considering </w:t>
      </w:r>
      <w:r w:rsidR="00EC427F">
        <w:rPr>
          <w:rFonts w:cstheme="minorHAnsi"/>
          <w:sz w:val="25"/>
          <w:szCs w:val="25"/>
          <w:bdr w:val="none" w:sz="0" w:space="0" w:color="auto" w:frame="1"/>
        </w:rPr>
        <w:t>different parametric axis (Species abundance in biological</w:t>
      </w:r>
      <w:r w:rsidR="006734DD">
        <w:rPr>
          <w:rFonts w:cstheme="minorHAnsi"/>
          <w:sz w:val="25"/>
          <w:szCs w:val="25"/>
          <w:bdr w:val="none" w:sz="0" w:space="0" w:color="auto" w:frame="1"/>
        </w:rPr>
        <w:t xml:space="preserve"> space and </w:t>
      </w:r>
      <w:r w:rsidR="00B33B21">
        <w:rPr>
          <w:rFonts w:cstheme="minorHAnsi"/>
          <w:sz w:val="25"/>
          <w:szCs w:val="25"/>
          <w:bdr w:val="none" w:sz="0" w:space="0" w:color="auto" w:frame="1"/>
        </w:rPr>
        <w:t xml:space="preserve">mean </w:t>
      </w:r>
      <w:r w:rsidR="0060418E">
        <w:rPr>
          <w:rFonts w:cstheme="minorHAnsi"/>
          <w:sz w:val="25"/>
          <w:szCs w:val="25"/>
          <w:bdr w:val="none" w:sz="0" w:space="0" w:color="auto" w:frame="1"/>
        </w:rPr>
        <w:t>sea surface temperature</w:t>
      </w:r>
      <w:r w:rsidR="00B33B21">
        <w:rPr>
          <w:rFonts w:cstheme="minorHAnsi"/>
          <w:sz w:val="25"/>
          <w:szCs w:val="25"/>
          <w:bdr w:val="none" w:sz="0" w:space="0" w:color="auto" w:frame="1"/>
        </w:rPr>
        <w:t xml:space="preserve">, </w:t>
      </w:r>
      <w:r w:rsidR="0060418E">
        <w:rPr>
          <w:rFonts w:cstheme="minorHAnsi"/>
          <w:sz w:val="25"/>
          <w:szCs w:val="25"/>
          <w:bdr w:val="none" w:sz="0" w:space="0" w:color="auto" w:frame="1"/>
        </w:rPr>
        <w:t>tidal</w:t>
      </w:r>
      <w:r w:rsidR="00B33B21">
        <w:rPr>
          <w:rFonts w:cstheme="minorHAnsi"/>
          <w:sz w:val="25"/>
          <w:szCs w:val="25"/>
          <w:bdr w:val="none" w:sz="0" w:space="0" w:color="auto" w:frame="1"/>
        </w:rPr>
        <w:t xml:space="preserve"> current and depth</w:t>
      </w:r>
      <w:r w:rsidR="006410DA">
        <w:rPr>
          <w:rFonts w:cstheme="minorHAnsi"/>
          <w:sz w:val="25"/>
          <w:szCs w:val="25"/>
          <w:bdr w:val="none" w:sz="0" w:space="0" w:color="auto" w:frame="1"/>
        </w:rPr>
        <w:t xml:space="preserve"> in environmental space</w:t>
      </w:r>
      <w:r w:rsidR="00EC427F">
        <w:rPr>
          <w:rFonts w:cstheme="minorHAnsi"/>
          <w:sz w:val="25"/>
          <w:szCs w:val="25"/>
          <w:bdr w:val="none" w:sz="0" w:space="0" w:color="auto" w:frame="1"/>
        </w:rPr>
        <w:t>)</w:t>
      </w:r>
      <w:r w:rsidR="00570943">
        <w:rPr>
          <w:rFonts w:cstheme="minorHAnsi"/>
          <w:sz w:val="25"/>
          <w:szCs w:val="25"/>
          <w:bdr w:val="none" w:sz="0" w:space="0" w:color="auto" w:frame="1"/>
        </w:rPr>
        <w:t>.</w:t>
      </w:r>
    </w:p>
    <w:p w14:paraId="6F28934F" w14:textId="76F85796" w:rsidR="00716E73" w:rsidRDefault="00F12A7B" w:rsidP="00716E73">
      <w:pPr>
        <w:jc w:val="both"/>
        <w:rPr>
          <w:rFonts w:ascii="MathJax_Main" w:hAnsi="MathJax_Main"/>
          <w:sz w:val="25"/>
          <w:szCs w:val="25"/>
          <w:bdr w:val="none" w:sz="0" w:space="0" w:color="auto" w:frame="1"/>
        </w:rPr>
      </w:pPr>
      <w:r w:rsidRPr="00F12A7B">
        <w:rPr>
          <w:rFonts w:ascii="MathJax_Main" w:hAnsi="MathJax_Main"/>
          <w:noProof/>
          <w:sz w:val="25"/>
          <w:szCs w:val="25"/>
          <w:bdr w:val="none" w:sz="0" w:space="0" w:color="auto" w:frame="1"/>
        </w:rPr>
        <w:lastRenderedPageBreak/>
        <w:drawing>
          <wp:inline distT="0" distB="0" distL="0" distR="0" wp14:anchorId="20417028" wp14:editId="63528AC2">
            <wp:extent cx="5731510" cy="3894455"/>
            <wp:effectExtent l="0" t="0" r="0" b="0"/>
            <wp:docPr id="117" name="Picture 1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Picture 117" descr="Diagram&#10;&#10;Description automatically generated"/>
                    <pic:cNvPicPr/>
                  </pic:nvPicPr>
                  <pic:blipFill>
                    <a:blip r:embed="rId14"/>
                    <a:stretch>
                      <a:fillRect/>
                    </a:stretch>
                  </pic:blipFill>
                  <pic:spPr>
                    <a:xfrm>
                      <a:off x="0" y="0"/>
                      <a:ext cx="5731510" cy="3894455"/>
                    </a:xfrm>
                    <a:prstGeom prst="rect">
                      <a:avLst/>
                    </a:prstGeom>
                  </pic:spPr>
                </pic:pic>
              </a:graphicData>
            </a:graphic>
          </wp:inline>
        </w:drawing>
      </w:r>
    </w:p>
    <w:p w14:paraId="30451087" w14:textId="68552892" w:rsidR="00D2083B" w:rsidRDefault="00D2083B" w:rsidP="00D2083B">
      <w:pPr>
        <w:pStyle w:val="Caption"/>
        <w:jc w:val="center"/>
        <w:rPr>
          <w:rFonts w:ascii="MathJax_Main" w:hAnsi="MathJax_Main"/>
          <w:sz w:val="25"/>
          <w:szCs w:val="25"/>
          <w:bdr w:val="none" w:sz="0" w:space="0" w:color="auto" w:frame="1"/>
        </w:rPr>
      </w:pPr>
      <w:r>
        <w:t xml:space="preserve">Figure </w:t>
      </w:r>
      <w:r w:rsidR="007D63A4">
        <w:fldChar w:fldCharType="begin"/>
      </w:r>
      <w:r w:rsidR="007D63A4">
        <w:instrText xml:space="preserve"> SEQ Figure \* ARABIC </w:instrText>
      </w:r>
      <w:r w:rsidR="007D63A4">
        <w:fldChar w:fldCharType="separate"/>
      </w:r>
      <w:r>
        <w:rPr>
          <w:noProof/>
        </w:rPr>
        <w:t>6</w:t>
      </w:r>
      <w:r w:rsidR="007D63A4">
        <w:rPr>
          <w:noProof/>
        </w:rPr>
        <w:fldChar w:fldCharType="end"/>
      </w:r>
      <w:r>
        <w:t xml:space="preserve"> mantel test for samples at different spaces</w:t>
      </w:r>
    </w:p>
    <w:p w14:paraId="32633DDF" w14:textId="14EED099" w:rsidR="00AE35AC" w:rsidRDefault="00212E14" w:rsidP="00716E73">
      <w:pPr>
        <w:jc w:val="both"/>
        <w:rPr>
          <w:rFonts w:ascii="MathJax_Main" w:hAnsi="MathJax_Main"/>
          <w:sz w:val="25"/>
          <w:szCs w:val="25"/>
          <w:bdr w:val="none" w:sz="0" w:space="0" w:color="auto" w:frame="1"/>
        </w:rPr>
      </w:pPr>
      <w:r>
        <w:rPr>
          <w:rFonts w:ascii="MathJax_Main" w:hAnsi="MathJax_Main"/>
          <w:sz w:val="25"/>
          <w:szCs w:val="25"/>
          <w:bdr w:val="none" w:sz="0" w:space="0" w:color="auto" w:frame="1"/>
        </w:rPr>
        <w:t xml:space="preserve">Then obtain the pair-wise distance matrices </w:t>
      </w:r>
      <w:r w:rsidR="00A827F2">
        <w:rPr>
          <w:rFonts w:ascii="MathJax_Main" w:hAnsi="MathJax_Main"/>
          <w:sz w:val="25"/>
          <w:szCs w:val="25"/>
          <w:bdr w:val="none" w:sz="0" w:space="0" w:color="auto" w:frame="1"/>
        </w:rPr>
        <w:t>in both space</w:t>
      </w:r>
    </w:p>
    <w:p w14:paraId="32657A20" w14:textId="77777777" w:rsidR="00236EB0" w:rsidRDefault="00236EB0" w:rsidP="00716E73">
      <w:pPr>
        <w:jc w:val="both"/>
        <w:rPr>
          <w:rFonts w:ascii="MathJax_Main" w:hAnsi="MathJax_Main"/>
          <w:sz w:val="25"/>
          <w:szCs w:val="25"/>
          <w:bdr w:val="none" w:sz="0" w:space="0" w:color="auto" w:frame="1"/>
        </w:rPr>
      </w:pPr>
      <w:r>
        <w:rPr>
          <w:rFonts w:ascii="MathJax_Main" w:hAnsi="MathJax_Main"/>
          <w:sz w:val="25"/>
          <w:szCs w:val="25"/>
          <w:bdr w:val="none" w:sz="0" w:space="0" w:color="auto" w:frame="1"/>
        </w:rPr>
        <w:t xml:space="preserve">Function for pairwise distance matrix </w:t>
      </w:r>
    </w:p>
    <w:p w14:paraId="28C5413E" w14:textId="546B8E84" w:rsidR="00236EB0" w:rsidRPr="00AB01F0" w:rsidRDefault="00236EB0" w:rsidP="00716E73">
      <w:pPr>
        <w:jc w:val="both"/>
        <w:rPr>
          <w:rFonts w:ascii="MathJax_Main" w:hAnsi="MathJax_Main"/>
          <w:color w:val="808080" w:themeColor="background1" w:themeShade="80"/>
          <w:sz w:val="25"/>
          <w:szCs w:val="25"/>
          <w:bdr w:val="none" w:sz="0" w:space="0" w:color="auto" w:frame="1"/>
        </w:rPr>
      </w:pPr>
      <w:r w:rsidRPr="00AB01F0">
        <w:rPr>
          <w:rFonts w:ascii="MathJax_Main" w:hAnsi="MathJax_Main"/>
          <w:color w:val="808080" w:themeColor="background1" w:themeShade="80"/>
          <w:sz w:val="25"/>
          <w:szCs w:val="25"/>
          <w:bdr w:val="none" w:sz="0" w:space="0" w:color="auto" w:frame="1"/>
        </w:rPr>
        <w:t>sklearn.metrics.pairwise.nan_euclidean_distances(matrix, matrix)</w:t>
      </w:r>
    </w:p>
    <w:p w14:paraId="3024D493" w14:textId="45A52FCF" w:rsidR="00AE35AC" w:rsidRPr="000F5928" w:rsidRDefault="00CD3F55" w:rsidP="00716E73">
      <w:pPr>
        <w:jc w:val="both"/>
        <w:rPr>
          <w:rFonts w:cstheme="minorHAnsi"/>
          <w:sz w:val="25"/>
          <w:szCs w:val="25"/>
          <w:bdr w:val="none" w:sz="0" w:space="0" w:color="auto" w:frame="1"/>
        </w:rPr>
      </w:pPr>
      <w:r w:rsidRPr="000F5928">
        <w:rPr>
          <w:rFonts w:cstheme="minorHAnsi"/>
          <w:sz w:val="25"/>
          <w:szCs w:val="25"/>
          <w:bdr w:val="none" w:sz="0" w:space="0" w:color="auto" w:frame="1"/>
        </w:rPr>
        <w:t>To</w:t>
      </w:r>
      <w:r w:rsidR="00AB01F0" w:rsidRPr="000F5928">
        <w:rPr>
          <w:rFonts w:cstheme="minorHAnsi"/>
          <w:sz w:val="25"/>
          <w:szCs w:val="25"/>
          <w:bdr w:val="none" w:sz="0" w:space="0" w:color="auto" w:frame="1"/>
        </w:rPr>
        <w:t xml:space="preserve"> </w:t>
      </w:r>
      <w:r w:rsidR="006E729E" w:rsidRPr="000F5928">
        <w:rPr>
          <w:rFonts w:cstheme="minorHAnsi"/>
          <w:sz w:val="25"/>
          <w:szCs w:val="25"/>
          <w:bdr w:val="none" w:sz="0" w:space="0" w:color="auto" w:frame="1"/>
        </w:rPr>
        <w:t>check the similarity</w:t>
      </w:r>
      <w:r>
        <w:rPr>
          <w:rFonts w:cstheme="minorHAnsi"/>
          <w:sz w:val="25"/>
          <w:szCs w:val="25"/>
          <w:bdr w:val="none" w:sz="0" w:space="0" w:color="auto" w:frame="1"/>
        </w:rPr>
        <w:t xml:space="preserve"> or significance</w:t>
      </w:r>
      <w:r w:rsidR="00AB01F0" w:rsidRPr="000F5928">
        <w:rPr>
          <w:rFonts w:cstheme="minorHAnsi"/>
          <w:sz w:val="25"/>
          <w:szCs w:val="25"/>
          <w:bdr w:val="none" w:sz="0" w:space="0" w:color="auto" w:frame="1"/>
        </w:rPr>
        <w:t xml:space="preserve"> between the </w:t>
      </w:r>
      <w:r w:rsidR="00191DD9" w:rsidRPr="000F5928">
        <w:rPr>
          <w:rFonts w:cstheme="minorHAnsi"/>
          <w:sz w:val="25"/>
          <w:szCs w:val="25"/>
          <w:bdr w:val="none" w:sz="0" w:space="0" w:color="auto" w:frame="1"/>
        </w:rPr>
        <w:t>two pairwise distance matrices</w:t>
      </w:r>
      <w:r w:rsidR="005406C1" w:rsidRPr="000F5928">
        <w:rPr>
          <w:rFonts w:cstheme="minorHAnsi"/>
          <w:sz w:val="25"/>
          <w:szCs w:val="25"/>
          <w:bdr w:val="none" w:sz="0" w:space="0" w:color="auto" w:frame="1"/>
        </w:rPr>
        <w:t>, need to calculate the correlation between the two matrices.</w:t>
      </w:r>
      <w:r w:rsidR="000F5928" w:rsidRPr="000F5928">
        <w:rPr>
          <w:rFonts w:cstheme="minorHAnsi"/>
          <w:sz w:val="25"/>
          <w:szCs w:val="25"/>
          <w:bdr w:val="none" w:sz="0" w:space="0" w:color="auto" w:frame="1"/>
        </w:rPr>
        <w:t xml:space="preserve"> And describe the similarity </w:t>
      </w:r>
      <w:proofErr w:type="spellStart"/>
      <w:r w:rsidR="000F5928" w:rsidRPr="000F5928">
        <w:rPr>
          <w:rFonts w:cstheme="minorHAnsi"/>
          <w:sz w:val="25"/>
          <w:szCs w:val="25"/>
          <w:bdr w:val="none" w:sz="0" w:space="0" w:color="auto" w:frame="1"/>
        </w:rPr>
        <w:t>odr</w:t>
      </w:r>
      <w:proofErr w:type="spellEnd"/>
      <w:r w:rsidR="000F5928" w:rsidRPr="000F5928">
        <w:rPr>
          <w:rFonts w:cstheme="minorHAnsi"/>
          <w:sz w:val="25"/>
          <w:szCs w:val="25"/>
          <w:bdr w:val="none" w:sz="0" w:space="0" w:color="auto" w:frame="1"/>
        </w:rPr>
        <w:t xml:space="preserve"> relation in terms of Z,</w:t>
      </w:r>
      <w:r w:rsidR="000F5928">
        <w:rPr>
          <w:rFonts w:cstheme="minorHAnsi"/>
          <w:sz w:val="25"/>
          <w:szCs w:val="25"/>
          <w:bdr w:val="none" w:sz="0" w:space="0" w:color="auto" w:frame="1"/>
        </w:rPr>
        <w:t xml:space="preserve"> </w:t>
      </w:r>
      <w:r w:rsidR="000F5928" w:rsidRPr="000F5928">
        <w:rPr>
          <w:rFonts w:cstheme="minorHAnsi"/>
          <w:sz w:val="25"/>
          <w:szCs w:val="25"/>
          <w:bdr w:val="none" w:sz="0" w:space="0" w:color="auto" w:frame="1"/>
        </w:rPr>
        <w:t>r,</w:t>
      </w:r>
      <w:r w:rsidR="000F5928">
        <w:rPr>
          <w:rFonts w:cstheme="minorHAnsi"/>
          <w:sz w:val="25"/>
          <w:szCs w:val="25"/>
          <w:bdr w:val="none" w:sz="0" w:space="0" w:color="auto" w:frame="1"/>
        </w:rPr>
        <w:t xml:space="preserve"> and p metrics</w:t>
      </w:r>
    </w:p>
    <w:p w14:paraId="76867B20" w14:textId="6F277F89" w:rsidR="005406C1" w:rsidRDefault="00D72CCE" w:rsidP="00716E73">
      <w:pPr>
        <w:jc w:val="both"/>
        <w:rPr>
          <w:rFonts w:ascii="MathJax_Main" w:hAnsi="MathJax_Main"/>
          <w:sz w:val="25"/>
          <w:szCs w:val="25"/>
          <w:bdr w:val="none" w:sz="0" w:space="0" w:color="auto" w:frame="1"/>
        </w:rPr>
      </w:pPr>
      <w:r>
        <w:rPr>
          <w:rFonts w:ascii="MathJax_Main" w:hAnsi="MathJax_Main"/>
          <w:sz w:val="25"/>
          <w:szCs w:val="25"/>
          <w:bdr w:val="none" w:sz="0" w:space="0" w:color="auto" w:frame="1"/>
        </w:rPr>
        <w:t>Using formulae:</w:t>
      </w:r>
    </w:p>
    <w:p w14:paraId="4D17D2E3" w14:textId="551FF606" w:rsidR="00AE35AC" w:rsidRDefault="000F5928" w:rsidP="00716E73">
      <w:pPr>
        <w:jc w:val="both"/>
        <w:rPr>
          <w:rFonts w:ascii="MathJax_Main" w:hAnsi="MathJax_Main"/>
          <w:sz w:val="25"/>
          <w:szCs w:val="25"/>
          <w:bdr w:val="none" w:sz="0" w:space="0" w:color="auto" w:frame="1"/>
        </w:rPr>
      </w:pPr>
      <w:r>
        <w:rPr>
          <w:rFonts w:ascii="MathJax_Main" w:hAnsi="MathJax_Main"/>
          <w:noProof/>
          <w:sz w:val="25"/>
          <w:szCs w:val="25"/>
          <w:bdr w:val="none" w:sz="0" w:space="0" w:color="auto" w:frame="1"/>
        </w:rPr>
        <w:drawing>
          <wp:inline distT="0" distB="0" distL="0" distR="0" wp14:anchorId="26B51E54" wp14:editId="1D49D4D4">
            <wp:extent cx="2023340" cy="698643"/>
            <wp:effectExtent l="0" t="0" r="0" b="0"/>
            <wp:docPr id="120" name="Picture 120" descr="Tex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 name="Picture 120" descr="Text&#10;&#10;Description automatically generated with low confidence"/>
                    <pic:cNvPicPr/>
                  </pic:nvPicPr>
                  <pic:blipFill>
                    <a:blip r:embed="rId15">
                      <a:extLst>
                        <a:ext uri="{28A0092B-C50C-407E-A947-70E740481C1C}">
                          <a14:useLocalDpi xmlns:a14="http://schemas.microsoft.com/office/drawing/2010/main" val="0"/>
                        </a:ext>
                      </a:extLst>
                    </a:blip>
                    <a:stretch>
                      <a:fillRect/>
                    </a:stretch>
                  </pic:blipFill>
                  <pic:spPr>
                    <a:xfrm>
                      <a:off x="0" y="0"/>
                      <a:ext cx="2098744" cy="724679"/>
                    </a:xfrm>
                    <a:prstGeom prst="rect">
                      <a:avLst/>
                    </a:prstGeom>
                  </pic:spPr>
                </pic:pic>
              </a:graphicData>
            </a:graphic>
          </wp:inline>
        </w:drawing>
      </w:r>
    </w:p>
    <w:p w14:paraId="3A2D5CE4" w14:textId="6A717822" w:rsidR="00AE35AC" w:rsidRDefault="000F5928" w:rsidP="00716E73">
      <w:pPr>
        <w:jc w:val="both"/>
        <w:rPr>
          <w:rFonts w:ascii="MathJax_Main" w:hAnsi="MathJax_Main"/>
          <w:sz w:val="25"/>
          <w:szCs w:val="25"/>
          <w:bdr w:val="none" w:sz="0" w:space="0" w:color="auto" w:frame="1"/>
        </w:rPr>
      </w:pPr>
      <w:r>
        <w:rPr>
          <w:rFonts w:ascii="MathJax_Main" w:hAnsi="MathJax_Main"/>
          <w:noProof/>
          <w:sz w:val="25"/>
          <w:szCs w:val="25"/>
          <w:bdr w:val="none" w:sz="0" w:space="0" w:color="auto" w:frame="1"/>
        </w:rPr>
        <w:drawing>
          <wp:inline distT="0" distB="0" distL="0" distR="0" wp14:anchorId="0E5ABEE9" wp14:editId="073D495C">
            <wp:extent cx="1222561" cy="708916"/>
            <wp:effectExtent l="0" t="0" r="0" b="0"/>
            <wp:docPr id="121" name="Picture 1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 name="Picture 121" descr="Diagram&#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263957" cy="732920"/>
                    </a:xfrm>
                    <a:prstGeom prst="rect">
                      <a:avLst/>
                    </a:prstGeom>
                  </pic:spPr>
                </pic:pic>
              </a:graphicData>
            </a:graphic>
          </wp:inline>
        </w:drawing>
      </w:r>
    </w:p>
    <w:p w14:paraId="2516DB78" w14:textId="29578842" w:rsidR="007020B3" w:rsidRDefault="007020B3" w:rsidP="00716E73">
      <w:pPr>
        <w:jc w:val="both"/>
        <w:rPr>
          <w:rFonts w:ascii="MathJax_Main" w:hAnsi="MathJax_Main"/>
          <w:sz w:val="25"/>
          <w:szCs w:val="25"/>
          <w:bdr w:val="none" w:sz="0" w:space="0" w:color="auto" w:frame="1"/>
        </w:rPr>
      </w:pPr>
      <w:r>
        <w:rPr>
          <w:rFonts w:ascii="MathJax_Main" w:hAnsi="MathJax_Main"/>
          <w:sz w:val="25"/>
          <w:szCs w:val="25"/>
          <w:bdr w:val="none" w:sz="0" w:space="0" w:color="auto" w:frame="1"/>
        </w:rPr>
        <w:t xml:space="preserve">Mantel </w:t>
      </w:r>
      <w:r w:rsidR="00BB48B9">
        <w:rPr>
          <w:rFonts w:ascii="MathJax_Main" w:hAnsi="MathJax_Main"/>
          <w:sz w:val="25"/>
          <w:szCs w:val="25"/>
          <w:bdr w:val="none" w:sz="0" w:space="0" w:color="auto" w:frame="1"/>
        </w:rPr>
        <w:t xml:space="preserve">test statistics(z, </w:t>
      </w:r>
      <w:r w:rsidR="005A2084">
        <w:rPr>
          <w:rFonts w:ascii="MathJax_Main" w:hAnsi="MathJax_Main"/>
          <w:sz w:val="25"/>
          <w:szCs w:val="25"/>
          <w:bdr w:val="none" w:sz="0" w:space="0" w:color="auto" w:frame="1"/>
        </w:rPr>
        <w:t>r,</w:t>
      </w:r>
      <w:r w:rsidR="00BB48B9">
        <w:rPr>
          <w:rFonts w:ascii="MathJax_Main" w:hAnsi="MathJax_Main"/>
          <w:sz w:val="25"/>
          <w:szCs w:val="25"/>
          <w:bdr w:val="none" w:sz="0" w:space="0" w:color="auto" w:frame="1"/>
        </w:rPr>
        <w:t xml:space="preserve"> and p-values) can be obtained by</w:t>
      </w:r>
    </w:p>
    <w:p w14:paraId="3CACF1CD" w14:textId="3E88122A" w:rsidR="00C70833" w:rsidRPr="005A2084" w:rsidRDefault="004C31D1" w:rsidP="00716E73">
      <w:pPr>
        <w:jc w:val="both"/>
        <w:rPr>
          <w:rFonts w:ascii="MathJax_Main" w:hAnsi="MathJax_Main"/>
          <w:color w:val="808080" w:themeColor="background1" w:themeShade="80"/>
          <w:sz w:val="18"/>
          <w:szCs w:val="18"/>
          <w:bdr w:val="none" w:sz="0" w:space="0" w:color="auto" w:frame="1"/>
        </w:rPr>
      </w:pPr>
      <w:r w:rsidRPr="005A2084">
        <w:rPr>
          <w:rFonts w:ascii="MathJax_Main" w:hAnsi="MathJax_Main"/>
          <w:color w:val="808080" w:themeColor="background1" w:themeShade="80"/>
          <w:sz w:val="18"/>
          <w:szCs w:val="18"/>
          <w:bdr w:val="none" w:sz="0" w:space="0" w:color="auto" w:frame="1"/>
        </w:rPr>
        <w:t>Import mantel</w:t>
      </w:r>
    </w:p>
    <w:p w14:paraId="79AE6C4D" w14:textId="6E951D0A" w:rsidR="00BB48B9" w:rsidRPr="005A2084" w:rsidRDefault="00BB48B9" w:rsidP="00716E73">
      <w:pPr>
        <w:jc w:val="both"/>
        <w:rPr>
          <w:rFonts w:ascii="MathJax_Main" w:hAnsi="MathJax_Main"/>
          <w:color w:val="808080" w:themeColor="background1" w:themeShade="80"/>
          <w:sz w:val="18"/>
          <w:szCs w:val="18"/>
          <w:bdr w:val="none" w:sz="0" w:space="0" w:color="auto" w:frame="1"/>
        </w:rPr>
      </w:pPr>
      <w:r w:rsidRPr="005A2084">
        <w:rPr>
          <w:rFonts w:ascii="MathJax_Main" w:hAnsi="MathJax_Main"/>
          <w:color w:val="808080" w:themeColor="background1" w:themeShade="80"/>
          <w:sz w:val="18"/>
          <w:szCs w:val="18"/>
          <w:bdr w:val="none" w:sz="0" w:space="0" w:color="auto" w:frame="1"/>
        </w:rPr>
        <w:t>mantel.test</w:t>
      </w:r>
      <w:r w:rsidR="00BA5314" w:rsidRPr="005A2084">
        <w:rPr>
          <w:rFonts w:ascii="MathJax_Main" w:hAnsi="MathJax_Main"/>
          <w:color w:val="808080" w:themeColor="background1" w:themeShade="80"/>
          <w:sz w:val="18"/>
          <w:szCs w:val="18"/>
          <w:bdr w:val="none" w:sz="0" w:space="0" w:color="auto" w:frame="1"/>
        </w:rPr>
        <w:t>(X, Y</w:t>
      </w:r>
      <w:r w:rsidRPr="005A2084">
        <w:rPr>
          <w:rFonts w:ascii="MathJax_Main" w:hAnsi="MathJax_Main"/>
          <w:color w:val="808080" w:themeColor="background1" w:themeShade="80"/>
          <w:sz w:val="18"/>
          <w:szCs w:val="18"/>
          <w:bdr w:val="none" w:sz="0" w:space="0" w:color="auto" w:frame="1"/>
        </w:rPr>
        <w:t>, perms, method, tail</w:t>
      </w:r>
      <w:r w:rsidR="00C70833" w:rsidRPr="005A2084">
        <w:rPr>
          <w:rFonts w:ascii="MathJax_Main" w:hAnsi="MathJax_Main"/>
          <w:color w:val="808080" w:themeColor="background1" w:themeShade="80"/>
          <w:sz w:val="18"/>
          <w:szCs w:val="18"/>
          <w:bdr w:val="none" w:sz="0" w:space="0" w:color="auto" w:frame="1"/>
        </w:rPr>
        <w:t>,</w:t>
      </w:r>
      <w:r w:rsidR="004C31D1" w:rsidRPr="005A2084">
        <w:rPr>
          <w:rFonts w:ascii="MathJax_Main" w:hAnsi="MathJax_Main"/>
          <w:color w:val="808080" w:themeColor="background1" w:themeShade="80"/>
          <w:sz w:val="18"/>
          <w:szCs w:val="18"/>
          <w:bdr w:val="none" w:sz="0" w:space="0" w:color="auto" w:frame="1"/>
        </w:rPr>
        <w:t xml:space="preserve"> </w:t>
      </w:r>
      <w:r w:rsidR="00C70833" w:rsidRPr="005A2084">
        <w:rPr>
          <w:rFonts w:ascii="MathJax_Main" w:hAnsi="MathJax_Main"/>
          <w:color w:val="808080" w:themeColor="background1" w:themeShade="80"/>
          <w:sz w:val="18"/>
          <w:szCs w:val="18"/>
          <w:bdr w:val="none" w:sz="0" w:space="0" w:color="auto" w:frame="1"/>
        </w:rPr>
        <w:t>…</w:t>
      </w:r>
      <w:r w:rsidRPr="005A2084">
        <w:rPr>
          <w:rFonts w:ascii="MathJax_Main" w:hAnsi="MathJax_Main"/>
          <w:color w:val="808080" w:themeColor="background1" w:themeShade="80"/>
          <w:sz w:val="18"/>
          <w:szCs w:val="18"/>
          <w:bdr w:val="none" w:sz="0" w:space="0" w:color="auto" w:frame="1"/>
        </w:rPr>
        <w:t>)</w:t>
      </w:r>
    </w:p>
    <w:p w14:paraId="706E6487" w14:textId="4B560C4F" w:rsidR="00BA5314" w:rsidRPr="005A2084" w:rsidRDefault="00BA5314" w:rsidP="00716E73">
      <w:pPr>
        <w:jc w:val="both"/>
        <w:rPr>
          <w:rFonts w:ascii="MathJax_Main" w:hAnsi="MathJax_Main"/>
          <w:color w:val="808080" w:themeColor="background1" w:themeShade="80"/>
          <w:sz w:val="18"/>
          <w:szCs w:val="18"/>
          <w:bdr w:val="none" w:sz="0" w:space="0" w:color="auto" w:frame="1"/>
        </w:rPr>
      </w:pPr>
      <w:r w:rsidRPr="005A2084">
        <w:rPr>
          <w:rFonts w:ascii="MathJax_Main" w:hAnsi="MathJax_Main"/>
          <w:color w:val="808080" w:themeColor="background1" w:themeShade="80"/>
          <w:sz w:val="18"/>
          <w:szCs w:val="18"/>
          <w:bdr w:val="none" w:sz="0" w:space="0" w:color="auto" w:frame="1"/>
        </w:rPr>
        <w:t>where X, Y are the pairwise distance matrices</w:t>
      </w:r>
    </w:p>
    <w:p w14:paraId="42793785" w14:textId="3F53C4A8" w:rsidR="00AE35AC" w:rsidRDefault="00AE35AC" w:rsidP="00716E73">
      <w:pPr>
        <w:jc w:val="both"/>
        <w:rPr>
          <w:rFonts w:ascii="MathJax_Main" w:hAnsi="MathJax_Main"/>
          <w:sz w:val="25"/>
          <w:szCs w:val="25"/>
          <w:bdr w:val="none" w:sz="0" w:space="0" w:color="auto" w:frame="1"/>
        </w:rPr>
      </w:pPr>
    </w:p>
    <w:p w14:paraId="0BAC249F" w14:textId="66059517" w:rsidR="00AE35AC" w:rsidRDefault="00AE35AC" w:rsidP="00716E73">
      <w:pPr>
        <w:jc w:val="both"/>
        <w:rPr>
          <w:rFonts w:ascii="MathJax_Main" w:hAnsi="MathJax_Main"/>
          <w:sz w:val="25"/>
          <w:szCs w:val="25"/>
          <w:bdr w:val="none" w:sz="0" w:space="0" w:color="auto" w:frame="1"/>
        </w:rPr>
      </w:pPr>
    </w:p>
    <w:p w14:paraId="7F358F6F" w14:textId="44CC8DBC" w:rsidR="00AE35AC" w:rsidRDefault="00AE35AC" w:rsidP="00716E73">
      <w:pPr>
        <w:jc w:val="both"/>
        <w:rPr>
          <w:rFonts w:ascii="MathJax_Main" w:hAnsi="MathJax_Main"/>
          <w:sz w:val="25"/>
          <w:szCs w:val="25"/>
          <w:bdr w:val="none" w:sz="0" w:space="0" w:color="auto" w:frame="1"/>
        </w:rPr>
      </w:pPr>
    </w:p>
    <w:p w14:paraId="76663B3D" w14:textId="4AFB7A1C" w:rsidR="00AE35AC" w:rsidRDefault="00AE35AC" w:rsidP="00716E73">
      <w:pPr>
        <w:jc w:val="both"/>
        <w:rPr>
          <w:rFonts w:ascii="MathJax_Main" w:hAnsi="MathJax_Main"/>
          <w:sz w:val="25"/>
          <w:szCs w:val="25"/>
          <w:bdr w:val="none" w:sz="0" w:space="0" w:color="auto" w:frame="1"/>
        </w:rPr>
      </w:pPr>
    </w:p>
    <w:p w14:paraId="2C887431" w14:textId="09DE447C" w:rsidR="00AE35AC" w:rsidRDefault="00AE35AC" w:rsidP="00716E73">
      <w:pPr>
        <w:jc w:val="both"/>
        <w:rPr>
          <w:rFonts w:ascii="MathJax_Main" w:hAnsi="MathJax_Main"/>
          <w:sz w:val="25"/>
          <w:szCs w:val="25"/>
          <w:bdr w:val="none" w:sz="0" w:space="0" w:color="auto" w:frame="1"/>
        </w:rPr>
      </w:pPr>
    </w:p>
    <w:p w14:paraId="2EF603DE" w14:textId="2EFF25AE" w:rsidR="00AE35AC" w:rsidRDefault="00AE35AC" w:rsidP="00716E73">
      <w:pPr>
        <w:jc w:val="both"/>
        <w:rPr>
          <w:rFonts w:ascii="MathJax_Main" w:hAnsi="MathJax_Main"/>
          <w:sz w:val="25"/>
          <w:szCs w:val="25"/>
          <w:bdr w:val="none" w:sz="0" w:space="0" w:color="auto" w:frame="1"/>
        </w:rPr>
      </w:pPr>
    </w:p>
    <w:p w14:paraId="0D554960" w14:textId="1BEC8E17" w:rsidR="00AE35AC" w:rsidRDefault="00AE35AC" w:rsidP="00716E73">
      <w:pPr>
        <w:jc w:val="both"/>
        <w:rPr>
          <w:rFonts w:ascii="MathJax_Main" w:hAnsi="MathJax_Main"/>
          <w:sz w:val="25"/>
          <w:szCs w:val="25"/>
          <w:bdr w:val="none" w:sz="0" w:space="0" w:color="auto" w:frame="1"/>
        </w:rPr>
      </w:pPr>
    </w:p>
    <w:p w14:paraId="5D13D442" w14:textId="5CC2C1E4" w:rsidR="00AE35AC" w:rsidRDefault="00AE35AC" w:rsidP="00716E73">
      <w:pPr>
        <w:jc w:val="both"/>
        <w:rPr>
          <w:rFonts w:ascii="MathJax_Main" w:hAnsi="MathJax_Main"/>
          <w:sz w:val="25"/>
          <w:szCs w:val="25"/>
          <w:bdr w:val="none" w:sz="0" w:space="0" w:color="auto" w:frame="1"/>
        </w:rPr>
      </w:pPr>
    </w:p>
    <w:p w14:paraId="36952078" w14:textId="120B70DE" w:rsidR="00AE35AC" w:rsidRDefault="00AE35AC" w:rsidP="00716E73">
      <w:pPr>
        <w:jc w:val="both"/>
        <w:rPr>
          <w:rFonts w:ascii="MathJax_Main" w:hAnsi="MathJax_Main"/>
          <w:sz w:val="25"/>
          <w:szCs w:val="25"/>
          <w:bdr w:val="none" w:sz="0" w:space="0" w:color="auto" w:frame="1"/>
        </w:rPr>
      </w:pPr>
    </w:p>
    <w:p w14:paraId="5BF59CE2" w14:textId="789078B1" w:rsidR="00AE35AC" w:rsidRDefault="00AE35AC" w:rsidP="00716E73">
      <w:pPr>
        <w:jc w:val="both"/>
        <w:rPr>
          <w:rFonts w:ascii="MathJax_Main" w:hAnsi="MathJax_Main"/>
          <w:sz w:val="25"/>
          <w:szCs w:val="25"/>
          <w:bdr w:val="none" w:sz="0" w:space="0" w:color="auto" w:frame="1"/>
        </w:rPr>
      </w:pPr>
    </w:p>
    <w:p w14:paraId="59732266" w14:textId="30FB85E3" w:rsidR="00AE35AC" w:rsidRDefault="00AE35AC" w:rsidP="00716E73">
      <w:pPr>
        <w:jc w:val="both"/>
        <w:rPr>
          <w:rFonts w:ascii="MathJax_Main" w:hAnsi="MathJax_Main"/>
          <w:sz w:val="25"/>
          <w:szCs w:val="25"/>
          <w:bdr w:val="none" w:sz="0" w:space="0" w:color="auto" w:frame="1"/>
        </w:rPr>
      </w:pPr>
    </w:p>
    <w:p w14:paraId="3C4C1F58" w14:textId="4F5B508E" w:rsidR="00AE35AC" w:rsidRDefault="00AE35AC" w:rsidP="00716E73">
      <w:pPr>
        <w:jc w:val="both"/>
        <w:rPr>
          <w:rFonts w:ascii="MathJax_Main" w:hAnsi="MathJax_Main"/>
          <w:sz w:val="25"/>
          <w:szCs w:val="25"/>
          <w:bdr w:val="none" w:sz="0" w:space="0" w:color="auto" w:frame="1"/>
        </w:rPr>
      </w:pPr>
    </w:p>
    <w:p w14:paraId="7D2E2C67" w14:textId="6F6A5CEF" w:rsidR="00AE35AC" w:rsidRDefault="00AE35AC" w:rsidP="00716E73">
      <w:pPr>
        <w:jc w:val="both"/>
        <w:rPr>
          <w:rFonts w:ascii="MathJax_Main" w:hAnsi="MathJax_Main"/>
          <w:sz w:val="25"/>
          <w:szCs w:val="25"/>
          <w:bdr w:val="none" w:sz="0" w:space="0" w:color="auto" w:frame="1"/>
        </w:rPr>
      </w:pPr>
    </w:p>
    <w:p w14:paraId="5E7C1DDB" w14:textId="5A923D17" w:rsidR="00AE35AC" w:rsidRDefault="00AE35AC" w:rsidP="00716E73">
      <w:pPr>
        <w:jc w:val="both"/>
        <w:rPr>
          <w:rFonts w:ascii="MathJax_Main" w:hAnsi="MathJax_Main"/>
          <w:sz w:val="25"/>
          <w:szCs w:val="25"/>
          <w:bdr w:val="none" w:sz="0" w:space="0" w:color="auto" w:frame="1"/>
        </w:rPr>
      </w:pPr>
    </w:p>
    <w:p w14:paraId="4A9E491D" w14:textId="77777777" w:rsidR="00AE35AC" w:rsidRPr="00716E73" w:rsidRDefault="00AE35AC" w:rsidP="00716E73">
      <w:pPr>
        <w:jc w:val="both"/>
        <w:rPr>
          <w:rFonts w:ascii="MathJax_Main" w:hAnsi="MathJax_Main"/>
          <w:sz w:val="25"/>
          <w:szCs w:val="25"/>
          <w:bdr w:val="none" w:sz="0" w:space="0" w:color="auto" w:frame="1"/>
        </w:rPr>
      </w:pPr>
    </w:p>
    <w:p w14:paraId="153D8179" w14:textId="015C9348" w:rsidR="00AA0AEA" w:rsidRDefault="00D01CBF" w:rsidP="005032AE">
      <w:pPr>
        <w:pStyle w:val="Heading1"/>
      </w:pPr>
      <w:bookmarkStart w:id="12" w:name="_Toc85433960"/>
      <w:r>
        <w:t xml:space="preserve">Chapter 4 </w:t>
      </w:r>
      <w:r w:rsidR="00685DA8">
        <w:t>Implementation</w:t>
      </w:r>
      <w:bookmarkEnd w:id="10"/>
      <w:bookmarkEnd w:id="11"/>
      <w:bookmarkEnd w:id="12"/>
    </w:p>
    <w:p w14:paraId="1615CD27" w14:textId="77777777" w:rsidR="00827BFD" w:rsidRPr="00827BFD" w:rsidRDefault="00827BFD" w:rsidP="00827BFD"/>
    <w:p w14:paraId="6B331FCF" w14:textId="36B9C72D" w:rsidR="00AA6F4F" w:rsidRDefault="00C15A3C" w:rsidP="00716E73">
      <w:pPr>
        <w:jc w:val="both"/>
      </w:pPr>
      <w:r>
        <w:t xml:space="preserve">6 different experiments </w:t>
      </w:r>
    </w:p>
    <w:p w14:paraId="04C96605" w14:textId="10641981" w:rsidR="00084571" w:rsidRDefault="00084571" w:rsidP="00716E73">
      <w:pPr>
        <w:jc w:val="both"/>
      </w:pPr>
      <w:r>
        <w:t>Where</w:t>
      </w:r>
      <w:r w:rsidR="00AF558A">
        <w:t xml:space="preserve"> </w:t>
      </w:r>
      <w:r w:rsidR="00524E40">
        <w:t>E</w:t>
      </w:r>
      <w:r w:rsidR="00AF558A">
        <w:t>xperiment 1</w:t>
      </w:r>
      <w:r w:rsidR="00524E40">
        <w:t xml:space="preserve">: </w:t>
      </w:r>
      <w:r w:rsidR="009A50A7">
        <w:t>LSA at the article level, 2-3 paragraph level(200-words), paragra</w:t>
      </w:r>
      <w:r w:rsidR="00E17DC2">
        <w:t xml:space="preserve">ph level(Whole document) for both </w:t>
      </w:r>
      <w:r w:rsidR="00E22ED4">
        <w:t>“</w:t>
      </w:r>
      <w:r w:rsidR="00E17DC2">
        <w:t>law</w:t>
      </w:r>
      <w:r w:rsidR="00B60501">
        <w:t>-text-all.txt</w:t>
      </w:r>
      <w:r w:rsidR="00E22ED4">
        <w:t>”</w:t>
      </w:r>
      <w:r w:rsidR="00B60501">
        <w:t xml:space="preserve"> and </w:t>
      </w:r>
      <w:r w:rsidR="00E22ED4">
        <w:t>“</w:t>
      </w:r>
      <w:r w:rsidR="005D2188">
        <w:t>non-</w:t>
      </w:r>
      <w:r w:rsidR="00C67A1F">
        <w:t>law-all.txt</w:t>
      </w:r>
      <w:r w:rsidR="00E22ED4">
        <w:t>”</w:t>
      </w:r>
      <w:r w:rsidR="00C67A1F">
        <w:t xml:space="preserve"> datasets.</w:t>
      </w:r>
    </w:p>
    <w:p w14:paraId="040A3392" w14:textId="4994CDA5" w:rsidR="00C67A1F" w:rsidRDefault="00C67A1F" w:rsidP="00716E73">
      <w:pPr>
        <w:jc w:val="both"/>
      </w:pPr>
      <w:r>
        <w:t>Experiment 2: LSA at the article level, 2-3 paragraph level(200-words), paragraph level(Whole document) for</w:t>
      </w:r>
      <w:r w:rsidR="006177CC">
        <w:t xml:space="preserve"> three datasets</w:t>
      </w:r>
      <w:r w:rsidR="00E2553B">
        <w:t>,</w:t>
      </w:r>
      <w:r>
        <w:t xml:space="preserve"> </w:t>
      </w:r>
      <w:r w:rsidR="00E22ED4">
        <w:t>“</w:t>
      </w:r>
      <w:r w:rsidR="006E38AA">
        <w:t>covid-science-small</w:t>
      </w:r>
      <w:r>
        <w:t>.txt</w:t>
      </w:r>
      <w:r w:rsidR="00E22ED4">
        <w:t>”</w:t>
      </w:r>
      <w:r w:rsidR="00E2553B">
        <w:t xml:space="preserve">, </w:t>
      </w:r>
      <w:r w:rsidR="00E22ED4">
        <w:t>“</w:t>
      </w:r>
      <w:r w:rsidR="006E38AA">
        <w:t>covid-</w:t>
      </w:r>
      <w:r>
        <w:t>non-</w:t>
      </w:r>
      <w:r w:rsidR="006E38AA">
        <w:t>science-small</w:t>
      </w:r>
      <w:r>
        <w:t>.txt</w:t>
      </w:r>
      <w:r w:rsidR="00E22ED4">
        <w:t>”</w:t>
      </w:r>
      <w:r w:rsidR="00E2553B">
        <w:t xml:space="preserve"> and</w:t>
      </w:r>
      <w:r>
        <w:t xml:space="preserve"> </w:t>
      </w:r>
      <w:r w:rsidR="00E22ED4">
        <w:t>“</w:t>
      </w:r>
      <w:r w:rsidR="00681E4B">
        <w:t>covid-psychology-small.txt</w:t>
      </w:r>
      <w:r w:rsidR="00E22ED4">
        <w:t>”</w:t>
      </w:r>
      <w:r w:rsidR="00681E4B">
        <w:t xml:space="preserve"> </w:t>
      </w:r>
      <w:r w:rsidR="00E22ED4">
        <w:t>containing 10 papers on each dataset.</w:t>
      </w:r>
    </w:p>
    <w:p w14:paraId="40FE9D59" w14:textId="6AFC263E" w:rsidR="00A00051" w:rsidRDefault="00A00051" w:rsidP="00716E73">
      <w:pPr>
        <w:jc w:val="both"/>
      </w:pPr>
      <w:r>
        <w:t xml:space="preserve">Experiment </w:t>
      </w:r>
      <w:r w:rsidR="00D32A51">
        <w:t>3</w:t>
      </w:r>
      <w:r>
        <w:t>: LSA at the article level, 2-3 paragraph level(200-words), paragraph level(Whole document) for three datasets, “covid-science.txt”, “covid-non-science.txt” and “covid-psychology.txt” containing 20 papers on each dataset.</w:t>
      </w:r>
    </w:p>
    <w:p w14:paraId="575E5F0C" w14:textId="01D0E931" w:rsidR="006F4266" w:rsidRDefault="00671981" w:rsidP="006F4266">
      <w:pPr>
        <w:jc w:val="both"/>
      </w:pPr>
      <w:r>
        <w:t xml:space="preserve">Experiment </w:t>
      </w:r>
      <w:r w:rsidR="00D32A51">
        <w:t>4</w:t>
      </w:r>
      <w:r>
        <w:t>: LSA at the article level, 2-3 paragraph level(200-words), paragraph level(Whole document) for three datasets, “covid-science</w:t>
      </w:r>
      <w:r w:rsidR="00A149A3">
        <w:t>-large</w:t>
      </w:r>
      <w:r>
        <w:t>.txt” and “covid-psychology</w:t>
      </w:r>
      <w:r w:rsidR="00A149A3">
        <w:t>-large</w:t>
      </w:r>
      <w:r>
        <w:t>.txt” containing 40 papers on each dataset.</w:t>
      </w:r>
    </w:p>
    <w:p w14:paraId="13B8A8ED" w14:textId="77777777" w:rsidR="006F4266" w:rsidRPr="00DD1FB1" w:rsidRDefault="006F4266" w:rsidP="006F4266">
      <w:pPr>
        <w:jc w:val="both"/>
      </w:pPr>
    </w:p>
    <w:p w14:paraId="01BCC424" w14:textId="19436428" w:rsidR="00010A4A" w:rsidRDefault="00EC524F" w:rsidP="00010A4A">
      <w:pPr>
        <w:pStyle w:val="Heading5"/>
      </w:pPr>
      <w:r>
        <w:t>4.1 Data</w:t>
      </w:r>
    </w:p>
    <w:p w14:paraId="4966069B" w14:textId="77777777" w:rsidR="00E82371" w:rsidRPr="00E82371" w:rsidRDefault="00E82371" w:rsidP="00E82371"/>
    <w:p w14:paraId="10F40B49" w14:textId="391E49DD" w:rsidR="001B5554" w:rsidRDefault="001B5554" w:rsidP="003D7131">
      <w:pPr>
        <w:jc w:val="both"/>
      </w:pPr>
      <w:r>
        <w:lastRenderedPageBreak/>
        <w:t xml:space="preserve">For this project, 5 different datasets with large corpora of text were collected to perform LSA on them. The first one is </w:t>
      </w:r>
      <w:r w:rsidRPr="00542BFF">
        <w:t>law-text-all.txt</w:t>
      </w:r>
      <w:r>
        <w:t xml:space="preserve"> which consists of 3 articles with legal judgements. In second dataset </w:t>
      </w:r>
      <w:r w:rsidRPr="00542BFF">
        <w:t>non-law-all.txt</w:t>
      </w:r>
      <w:r>
        <w:t xml:space="preserve">, consists of 4 articles with general conversations. </w:t>
      </w:r>
      <w:r w:rsidR="007D301A">
        <w:t xml:space="preserve">Each article is separated by </w:t>
      </w:r>
      <w:r w:rsidR="00D05A3B">
        <w:t>the</w:t>
      </w:r>
      <w:r w:rsidR="00EF04C2">
        <w:t xml:space="preserve"> </w:t>
      </w:r>
      <w:r w:rsidR="007D301A">
        <w:t xml:space="preserve">word </w:t>
      </w:r>
      <w:r w:rsidR="00D05A3B">
        <w:t>NEW_ARTICLE.</w:t>
      </w:r>
    </w:p>
    <w:p w14:paraId="7D61A46A" w14:textId="4BCC1C76" w:rsidR="001B5554" w:rsidRDefault="001B5554" w:rsidP="003D7131">
      <w:pPr>
        <w:jc w:val="both"/>
      </w:pPr>
      <w:r>
        <w:t xml:space="preserve">In third dataset covid-science.txt, consists of covid related scientific research papers collected from multiple sources (ex. IEEE </w:t>
      </w:r>
      <w:r w:rsidR="006F4266">
        <w:t>Xplore</w:t>
      </w:r>
      <w:r>
        <w:t>, Google Scholar). This dataset is then partitioned into multiple sizes, 10 papers(covid-science-small), 20 papers(covid-science), 40 papers(covid-science-large) in order to test LSA performance at multiple levels.</w:t>
      </w:r>
      <w:r w:rsidR="009B4C61">
        <w:t xml:space="preserve"> </w:t>
      </w:r>
      <w:r w:rsidR="00D05A3B">
        <w:t xml:space="preserve">Each article is separated by the word </w:t>
      </w:r>
      <w:r w:rsidR="00213617">
        <w:t>“</w:t>
      </w:r>
      <w:r w:rsidR="00D05A3B">
        <w:t>NEW_</w:t>
      </w:r>
      <w:r w:rsidR="00F972B2">
        <w:t>PAPER</w:t>
      </w:r>
      <w:r w:rsidR="00213617">
        <w:t>”</w:t>
      </w:r>
      <w:r w:rsidR="00F972B2">
        <w:t>.</w:t>
      </w:r>
    </w:p>
    <w:p w14:paraId="25ED7FDA" w14:textId="6C937D4F" w:rsidR="001B5554" w:rsidRDefault="001B5554" w:rsidP="003D7131">
      <w:pPr>
        <w:jc w:val="both"/>
      </w:pPr>
      <w:r>
        <w:t xml:space="preserve">The fourth dataset is covid-non-science.txt, which consists of covid related newspaper articles collected from different news article providers like the Daily Mail and others. Then </w:t>
      </w:r>
      <w:r w:rsidR="00154509">
        <w:t>like</w:t>
      </w:r>
      <w:r>
        <w:t xml:space="preserve"> the third dataset, the covid-non-science dataset is also partitioned into multiple sizes, 10 papers(covid-non-science-small), 20 papers(covid-non-science).</w:t>
      </w:r>
      <w:r w:rsidR="009B4C61">
        <w:t xml:space="preserve"> </w:t>
      </w:r>
      <w:r w:rsidR="005F7904">
        <w:t>Each article is separated by the word “NEW NEWSPAPER”</w:t>
      </w:r>
      <w:r w:rsidR="00D05A3B">
        <w:t>.</w:t>
      </w:r>
    </w:p>
    <w:p w14:paraId="4A713D9A" w14:textId="340030AA" w:rsidR="001B5554" w:rsidRDefault="001B5554" w:rsidP="003D7131">
      <w:pPr>
        <w:jc w:val="both"/>
      </w:pPr>
      <w:r>
        <w:t xml:space="preserve">The fifth dataset is covid-psychology.txt, which consists of covid related psychology research papers collected from multiple sources(ex. IEEE </w:t>
      </w:r>
      <w:r w:rsidR="006F4266">
        <w:t>Xplore</w:t>
      </w:r>
      <w:r>
        <w:t xml:space="preserve">, Google Scholar). Then </w:t>
      </w:r>
      <w:proofErr w:type="gramStart"/>
      <w:r w:rsidR="00154509">
        <w:t>similar to</w:t>
      </w:r>
      <w:proofErr w:type="gramEnd"/>
      <w:r>
        <w:t xml:space="preserve"> the third dataset, the covid-psychology dataset is also partitioned into multiple sizes, 10 papers(covid-psychology-small), 20 papers(covid-psychology), 40 papers(covid-psychology-large).</w:t>
      </w:r>
      <w:r w:rsidR="00D05A3B" w:rsidRPr="00D05A3B">
        <w:t xml:space="preserve"> </w:t>
      </w:r>
      <w:r w:rsidR="00D05A3B">
        <w:t xml:space="preserve">Each article is separated by the word </w:t>
      </w:r>
      <w:r w:rsidR="00650BA2">
        <w:t>“</w:t>
      </w:r>
      <w:r w:rsidR="00D05A3B">
        <w:t>NEW</w:t>
      </w:r>
      <w:r w:rsidR="00650BA2">
        <w:t xml:space="preserve"> PAPER”</w:t>
      </w:r>
      <w:r w:rsidR="00D05A3B">
        <w:t>.</w:t>
      </w:r>
    </w:p>
    <w:p w14:paraId="61BFCD9F" w14:textId="68A3B783" w:rsidR="001B5554" w:rsidRDefault="001B5554" w:rsidP="003D7131">
      <w:pPr>
        <w:jc w:val="both"/>
      </w:pPr>
      <w:r>
        <w:t>After the data is collected from multiple sources, load the dataset. While loading the data set, the data is divided into multiple levels of documents like article level or paragraph level to perform LSA at multiple levels of the document and extract insights from data at multiple levels to understand how LSA performs to the data at multiple levels of the document.</w:t>
      </w:r>
    </w:p>
    <w:p w14:paraId="4D293848" w14:textId="77777777" w:rsidR="008155BE" w:rsidRDefault="00DC0E10" w:rsidP="008155BE">
      <w:pPr>
        <w:keepNext/>
        <w:jc w:val="both"/>
      </w:pPr>
      <w:r>
        <w:rPr>
          <w:noProof/>
        </w:rPr>
        <w:drawing>
          <wp:inline distT="0" distB="0" distL="0" distR="0" wp14:anchorId="6EB88841" wp14:editId="4E682AE4">
            <wp:extent cx="3179928" cy="20745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185828" cy="2078358"/>
                    </a:xfrm>
                    <a:prstGeom prst="rect">
                      <a:avLst/>
                    </a:prstGeom>
                    <a:noFill/>
                    <a:ln>
                      <a:noFill/>
                    </a:ln>
                  </pic:spPr>
                </pic:pic>
              </a:graphicData>
            </a:graphic>
          </wp:inline>
        </w:drawing>
      </w:r>
    </w:p>
    <w:p w14:paraId="06784A5B" w14:textId="11BCCAB7" w:rsidR="00DC0E10" w:rsidRDefault="008155BE" w:rsidP="008155BE">
      <w:pPr>
        <w:pStyle w:val="Caption"/>
        <w:jc w:val="both"/>
      </w:pPr>
      <w:bookmarkStart w:id="13" w:name="_Toc79475143"/>
      <w:r>
        <w:t xml:space="preserve">Figure </w:t>
      </w:r>
      <w:fldSimple w:instr=" SEQ Figure \* ARABIC ">
        <w:r w:rsidR="00D2083B">
          <w:rPr>
            <w:noProof/>
          </w:rPr>
          <w:t>7</w:t>
        </w:r>
      </w:fldSimple>
      <w:r>
        <w:t xml:space="preserve"> </w:t>
      </w:r>
      <w:r w:rsidRPr="002E2528">
        <w:t>sample data  from covid-psychology.txt</w:t>
      </w:r>
      <w:bookmarkEnd w:id="13"/>
    </w:p>
    <w:p w14:paraId="54CF32EE" w14:textId="77777777" w:rsidR="00FF143A" w:rsidRDefault="00FF143A" w:rsidP="00FF143A">
      <w:pPr>
        <w:keepNext/>
      </w:pPr>
      <w:r>
        <w:rPr>
          <w:noProof/>
        </w:rPr>
        <w:drawing>
          <wp:inline distT="0" distB="0" distL="0" distR="0" wp14:anchorId="63FB8D97" wp14:editId="534A10DF">
            <wp:extent cx="5725160" cy="1460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5160" cy="1460500"/>
                    </a:xfrm>
                    <a:prstGeom prst="rect">
                      <a:avLst/>
                    </a:prstGeom>
                    <a:noFill/>
                    <a:ln>
                      <a:noFill/>
                    </a:ln>
                  </pic:spPr>
                </pic:pic>
              </a:graphicData>
            </a:graphic>
          </wp:inline>
        </w:drawing>
      </w:r>
    </w:p>
    <w:p w14:paraId="02633121" w14:textId="3FE5248F" w:rsidR="0095423D" w:rsidRDefault="00FF143A" w:rsidP="00FF143A">
      <w:pPr>
        <w:pStyle w:val="Caption"/>
      </w:pPr>
      <w:bookmarkStart w:id="14" w:name="_Toc79473193"/>
      <w:bookmarkStart w:id="15" w:name="_Toc79473270"/>
      <w:bookmarkStart w:id="16" w:name="_Toc79473333"/>
      <w:bookmarkStart w:id="17" w:name="_Toc79475144"/>
      <w:r>
        <w:t xml:space="preserve">Figure </w:t>
      </w:r>
      <w:fldSimple w:instr=" SEQ Figure \* ARABIC ">
        <w:r w:rsidR="00D2083B">
          <w:rPr>
            <w:noProof/>
          </w:rPr>
          <w:t>8</w:t>
        </w:r>
      </w:fldSimple>
      <w:r>
        <w:t xml:space="preserve"> Importing libraries</w:t>
      </w:r>
      <w:bookmarkEnd w:id="14"/>
      <w:bookmarkEnd w:id="15"/>
      <w:bookmarkEnd w:id="16"/>
      <w:bookmarkEnd w:id="17"/>
    </w:p>
    <w:p w14:paraId="6007DE94" w14:textId="4E571B39" w:rsidR="00084571" w:rsidRDefault="00084571" w:rsidP="00084571">
      <w:pPr>
        <w:keepNext/>
      </w:pPr>
      <w:r>
        <w:rPr>
          <w:noProof/>
        </w:rPr>
        <w:lastRenderedPageBreak/>
        <w:drawing>
          <wp:inline distT="0" distB="0" distL="0" distR="0" wp14:anchorId="55FCBD8E" wp14:editId="143AF95B">
            <wp:extent cx="5725160" cy="33096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5160" cy="3309620"/>
                    </a:xfrm>
                    <a:prstGeom prst="rect">
                      <a:avLst/>
                    </a:prstGeom>
                    <a:noFill/>
                    <a:ln>
                      <a:noFill/>
                    </a:ln>
                  </pic:spPr>
                </pic:pic>
              </a:graphicData>
            </a:graphic>
          </wp:inline>
        </w:drawing>
      </w:r>
    </w:p>
    <w:p w14:paraId="63F2204B" w14:textId="77777777" w:rsidR="005A3756" w:rsidRDefault="00D25E00" w:rsidP="005A3756">
      <w:pPr>
        <w:keepNext/>
      </w:pPr>
      <w:r>
        <w:rPr>
          <w:noProof/>
        </w:rPr>
        <w:drawing>
          <wp:inline distT="0" distB="0" distL="0" distR="0" wp14:anchorId="4A4B66CA" wp14:editId="45E38E47">
            <wp:extent cx="5731510" cy="4768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476885"/>
                    </a:xfrm>
                    <a:prstGeom prst="rect">
                      <a:avLst/>
                    </a:prstGeom>
                    <a:noFill/>
                    <a:ln>
                      <a:noFill/>
                    </a:ln>
                  </pic:spPr>
                </pic:pic>
              </a:graphicData>
            </a:graphic>
          </wp:inline>
        </w:drawing>
      </w:r>
    </w:p>
    <w:p w14:paraId="7EBC28C1" w14:textId="478CD9B7" w:rsidR="00D25E00" w:rsidRDefault="005A3756" w:rsidP="005A3756">
      <w:pPr>
        <w:pStyle w:val="Caption"/>
      </w:pPr>
      <w:bookmarkStart w:id="18" w:name="_Toc79475145"/>
      <w:r>
        <w:t xml:space="preserve">Figure </w:t>
      </w:r>
      <w:fldSimple w:instr=" SEQ Figure \* ARABIC ">
        <w:r w:rsidR="00D2083B">
          <w:rPr>
            <w:noProof/>
          </w:rPr>
          <w:t>9</w:t>
        </w:r>
      </w:fldSimple>
      <w:r>
        <w:t xml:space="preserve"> </w:t>
      </w:r>
      <w:r w:rsidRPr="00A64CAA">
        <w:t xml:space="preserve"> code for loading data at article level from experiment 4 – “covid-science-large.txt” dataset.</w:t>
      </w:r>
      <w:bookmarkEnd w:id="18"/>
    </w:p>
    <w:p w14:paraId="428ACAB4" w14:textId="77777777" w:rsidR="00D25E00" w:rsidRPr="00D25E00" w:rsidRDefault="00D25E00" w:rsidP="00D25E00"/>
    <w:p w14:paraId="782EE3A6" w14:textId="468876C9" w:rsidR="005057D2" w:rsidRDefault="007A280C" w:rsidP="005057D2">
      <w:pPr>
        <w:keepNext/>
      </w:pPr>
      <w:r>
        <w:rPr>
          <w:noProof/>
        </w:rPr>
        <w:drawing>
          <wp:inline distT="0" distB="0" distL="0" distR="0" wp14:anchorId="6E8E7ECF" wp14:editId="2C2E03E9">
            <wp:extent cx="5731510" cy="32181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3218180"/>
                    </a:xfrm>
                    <a:prstGeom prst="rect">
                      <a:avLst/>
                    </a:prstGeom>
                    <a:noFill/>
                    <a:ln>
                      <a:noFill/>
                    </a:ln>
                  </pic:spPr>
                </pic:pic>
              </a:graphicData>
            </a:graphic>
          </wp:inline>
        </w:drawing>
      </w:r>
    </w:p>
    <w:p w14:paraId="42CB9758" w14:textId="77777777" w:rsidR="005A3756" w:rsidRDefault="00673D62" w:rsidP="005A3756">
      <w:pPr>
        <w:keepNext/>
      </w:pPr>
      <w:r>
        <w:rPr>
          <w:noProof/>
        </w:rPr>
        <w:drawing>
          <wp:inline distT="0" distB="0" distL="0" distR="0" wp14:anchorId="51A60CD0" wp14:editId="15CB40E7">
            <wp:extent cx="5731510" cy="4464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446405"/>
                    </a:xfrm>
                    <a:prstGeom prst="rect">
                      <a:avLst/>
                    </a:prstGeom>
                    <a:noFill/>
                    <a:ln>
                      <a:noFill/>
                    </a:ln>
                  </pic:spPr>
                </pic:pic>
              </a:graphicData>
            </a:graphic>
          </wp:inline>
        </w:drawing>
      </w:r>
    </w:p>
    <w:p w14:paraId="24C5AA70" w14:textId="7A04718A" w:rsidR="005A3756" w:rsidRPr="005A3756" w:rsidRDefault="005A3756" w:rsidP="008155BE">
      <w:pPr>
        <w:pStyle w:val="Caption"/>
      </w:pPr>
      <w:bookmarkStart w:id="19" w:name="_Toc79475146"/>
      <w:r>
        <w:t xml:space="preserve">Figure </w:t>
      </w:r>
      <w:fldSimple w:instr=" SEQ Figure \* ARABIC ">
        <w:r w:rsidR="00D2083B">
          <w:rPr>
            <w:noProof/>
          </w:rPr>
          <w:t>10</w:t>
        </w:r>
      </w:fldSimple>
      <w:r w:rsidR="008155BE">
        <w:t xml:space="preserve"> </w:t>
      </w:r>
      <w:r w:rsidRPr="00F005B3">
        <w:t>code for loading data at 2-3 paragraph-level from experiment 4 – “covid-science-large.txt” and “covid-psychology-large.txt” dataset</w:t>
      </w:r>
      <w:r>
        <w:t>.</w:t>
      </w:r>
      <w:bookmarkEnd w:id="19"/>
    </w:p>
    <w:p w14:paraId="2018CFAD" w14:textId="1230666A" w:rsidR="00EC524F" w:rsidRDefault="00EC524F" w:rsidP="00EC524F">
      <w:pPr>
        <w:pStyle w:val="Heading5"/>
      </w:pPr>
      <w:r>
        <w:lastRenderedPageBreak/>
        <w:t>4.2 Data Cleaning</w:t>
      </w:r>
    </w:p>
    <w:p w14:paraId="65D5B0A5" w14:textId="2A2AA579" w:rsidR="001B5554" w:rsidRDefault="001B5554" w:rsidP="003D7131">
      <w:pPr>
        <w:jc w:val="both"/>
      </w:pPr>
      <w:r>
        <w:t xml:space="preserve">The data collected from the different sources contain a lot of noise and might lead to deviated results when experimenting with the data, </w:t>
      </w:r>
      <w:proofErr w:type="gramStart"/>
      <w:r>
        <w:t>So</w:t>
      </w:r>
      <w:proofErr w:type="gramEnd"/>
      <w:r>
        <w:t xml:space="preserve"> to remove the noise multiple </w:t>
      </w:r>
      <w:r w:rsidR="0093184C">
        <w:t>pre-processing</w:t>
      </w:r>
      <w:r>
        <w:t xml:space="preserve"> techniques were applied</w:t>
      </w:r>
      <w:r w:rsidR="005A0481">
        <w:t xml:space="preserve"> </w:t>
      </w:r>
      <w:r>
        <w:t xml:space="preserve">to the data like tokenizing, removing </w:t>
      </w:r>
      <w:r w:rsidR="0093184C">
        <w:t>stop words</w:t>
      </w:r>
      <w:r>
        <w:t>, and stemming.</w:t>
      </w:r>
    </w:p>
    <w:p w14:paraId="543C21F0" w14:textId="77777777" w:rsidR="008155BE" w:rsidRDefault="005A48F1" w:rsidP="008155BE">
      <w:pPr>
        <w:keepNext/>
        <w:jc w:val="both"/>
      </w:pPr>
      <w:r>
        <w:rPr>
          <w:noProof/>
        </w:rPr>
        <w:drawing>
          <wp:inline distT="0" distB="0" distL="0" distR="0" wp14:anchorId="3181693D" wp14:editId="380F3052">
            <wp:extent cx="5731510" cy="4982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4982210"/>
                    </a:xfrm>
                    <a:prstGeom prst="rect">
                      <a:avLst/>
                    </a:prstGeom>
                    <a:noFill/>
                    <a:ln>
                      <a:noFill/>
                    </a:ln>
                  </pic:spPr>
                </pic:pic>
              </a:graphicData>
            </a:graphic>
          </wp:inline>
        </w:drawing>
      </w:r>
    </w:p>
    <w:p w14:paraId="23FC6AB0" w14:textId="17D38FD9" w:rsidR="004D2C54" w:rsidRDefault="008155BE" w:rsidP="008155BE">
      <w:pPr>
        <w:pStyle w:val="Caption"/>
        <w:jc w:val="both"/>
      </w:pPr>
      <w:bookmarkStart w:id="20" w:name="_Toc79475147"/>
      <w:r>
        <w:t xml:space="preserve">Figure </w:t>
      </w:r>
      <w:fldSimple w:instr=" SEQ Figure \* ARABIC ">
        <w:r w:rsidR="00D2083B">
          <w:rPr>
            <w:noProof/>
          </w:rPr>
          <w:t>11</w:t>
        </w:r>
      </w:fldSimple>
      <w:r>
        <w:t xml:space="preserve"> </w:t>
      </w:r>
      <w:r w:rsidRPr="001E3C68">
        <w:t>code for Pre-processing</w:t>
      </w:r>
      <w:r>
        <w:t>.</w:t>
      </w:r>
      <w:bookmarkEnd w:id="20"/>
    </w:p>
    <w:p w14:paraId="7BD038C8" w14:textId="7E1F4A09" w:rsidR="004D2C54" w:rsidRDefault="004D2C54" w:rsidP="004D2C54"/>
    <w:p w14:paraId="1168455E" w14:textId="6839D1A1" w:rsidR="004D2C54" w:rsidRDefault="004D2C54" w:rsidP="004D2C54"/>
    <w:p w14:paraId="0D2C0D52" w14:textId="6E07B19E" w:rsidR="004D2C54" w:rsidRDefault="004D2C54" w:rsidP="004D2C54"/>
    <w:p w14:paraId="3835E865" w14:textId="0721370C" w:rsidR="004D2C54" w:rsidRDefault="004D2C54" w:rsidP="004D2C54"/>
    <w:p w14:paraId="20497E5C" w14:textId="3E814F56" w:rsidR="004D2C54" w:rsidRDefault="004D2C54" w:rsidP="004D2C54"/>
    <w:p w14:paraId="01CD6DC3" w14:textId="643106C7" w:rsidR="004D2C54" w:rsidRDefault="004D2C54" w:rsidP="004D2C54"/>
    <w:p w14:paraId="47DDF3E8" w14:textId="77777777" w:rsidR="004D2C54" w:rsidRDefault="004D2C54" w:rsidP="004D2C54"/>
    <w:p w14:paraId="1A053BC2" w14:textId="6E7112EA" w:rsidR="004D2C54" w:rsidRDefault="004D2C54" w:rsidP="004D2C54"/>
    <w:p w14:paraId="02EF97D8" w14:textId="77777777" w:rsidR="008155BE" w:rsidRPr="004D2C54" w:rsidRDefault="008155BE" w:rsidP="004D2C54"/>
    <w:p w14:paraId="5361151C" w14:textId="55D234BA" w:rsidR="00EC524F" w:rsidRDefault="00EC524F" w:rsidP="00EC524F">
      <w:pPr>
        <w:pStyle w:val="Heading5"/>
      </w:pPr>
      <w:r>
        <w:lastRenderedPageBreak/>
        <w:t>4.3 LSA</w:t>
      </w:r>
    </w:p>
    <w:p w14:paraId="7C3DA6B2" w14:textId="77777777" w:rsidR="004D2C54" w:rsidRPr="004D2C54" w:rsidRDefault="004D2C54" w:rsidP="004D2C54"/>
    <w:p w14:paraId="78CFCE6C" w14:textId="2E45E68F" w:rsidR="00585792" w:rsidRDefault="001F1782" w:rsidP="00585792">
      <w:r>
        <w:t xml:space="preserve">Preparing corpus </w:t>
      </w:r>
      <w:r w:rsidR="00CC1E9E">
        <w:t>by</w:t>
      </w:r>
      <w:r w:rsidR="00A939E7">
        <w:t xml:space="preserve"> creating the term dictionary for corpus and</w:t>
      </w:r>
      <w:r w:rsidR="00CC1E9E">
        <w:t xml:space="preserve"> g</w:t>
      </w:r>
      <w:r w:rsidR="00F817CE">
        <w:t>enerating document term matrix</w:t>
      </w:r>
      <w:r w:rsidR="00A939E7">
        <w:t xml:space="preserve"> </w:t>
      </w:r>
      <w:r w:rsidR="00223DDD">
        <w:t xml:space="preserve">to </w:t>
      </w:r>
      <w:r w:rsidR="000560FC">
        <w:t>perform</w:t>
      </w:r>
      <w:r w:rsidR="00585792">
        <w:t xml:space="preserve"> LSA using Latent Semantic </w:t>
      </w:r>
      <w:r w:rsidR="00F817CE">
        <w:t>Indexing</w:t>
      </w:r>
      <w:r w:rsidR="00585792">
        <w:t xml:space="preserve"> </w:t>
      </w:r>
      <w:r w:rsidR="00C02652">
        <w:t>model</w:t>
      </w:r>
      <w:r w:rsidR="0003439D">
        <w:t>(</w:t>
      </w:r>
      <w:proofErr w:type="spellStart"/>
      <w:r w:rsidR="00F817CE">
        <w:t>lsimodel</w:t>
      </w:r>
      <w:proofErr w:type="spellEnd"/>
      <w:r w:rsidR="0003439D">
        <w:t>)</w:t>
      </w:r>
      <w:r w:rsidR="00F817CE">
        <w:t xml:space="preserve"> </w:t>
      </w:r>
      <w:r w:rsidR="00C02652">
        <w:t xml:space="preserve"> from python </w:t>
      </w:r>
      <w:r w:rsidR="0003439D">
        <w:t>“</w:t>
      </w:r>
      <w:proofErr w:type="spellStart"/>
      <w:r w:rsidR="00C02652">
        <w:t>genism</w:t>
      </w:r>
      <w:r w:rsidR="0003439D">
        <w:t>.models</w:t>
      </w:r>
      <w:proofErr w:type="spellEnd"/>
      <w:r w:rsidR="0003439D">
        <w:t>” library</w:t>
      </w:r>
      <w:r w:rsidR="00F817CE">
        <w:t>.</w:t>
      </w:r>
      <w:r w:rsidR="004D2C54">
        <w:t xml:space="preserve"> And then generating the top 5 words from the corpus.</w:t>
      </w:r>
    </w:p>
    <w:p w14:paraId="17E3161E" w14:textId="77777777" w:rsidR="00E3441B" w:rsidRDefault="00EC556C" w:rsidP="00E3441B">
      <w:pPr>
        <w:keepNext/>
      </w:pPr>
      <w:r>
        <w:rPr>
          <w:noProof/>
        </w:rPr>
        <w:drawing>
          <wp:inline distT="0" distB="0" distL="0" distR="0" wp14:anchorId="77C8E28F" wp14:editId="376B30B0">
            <wp:extent cx="5731510" cy="39414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1510" cy="3941445"/>
                    </a:xfrm>
                    <a:prstGeom prst="rect">
                      <a:avLst/>
                    </a:prstGeom>
                    <a:noFill/>
                    <a:ln>
                      <a:noFill/>
                    </a:ln>
                  </pic:spPr>
                </pic:pic>
              </a:graphicData>
            </a:graphic>
          </wp:inline>
        </w:drawing>
      </w:r>
    </w:p>
    <w:p w14:paraId="2CE342D0" w14:textId="3785DB89" w:rsidR="00EC556C" w:rsidRDefault="00E3441B" w:rsidP="00E3441B">
      <w:pPr>
        <w:pStyle w:val="Caption"/>
      </w:pPr>
      <w:bookmarkStart w:id="21" w:name="_Toc79475148"/>
      <w:r>
        <w:t xml:space="preserve">Figure </w:t>
      </w:r>
      <w:fldSimple w:instr=" SEQ Figure \* ARABIC ">
        <w:r w:rsidR="00D2083B">
          <w:rPr>
            <w:noProof/>
          </w:rPr>
          <w:t>12</w:t>
        </w:r>
      </w:fldSimple>
      <w:r>
        <w:t xml:space="preserve"> </w:t>
      </w:r>
      <w:r w:rsidRPr="00BC4EE5">
        <w:t>Code for modelling LSA and generating top 5 words at article level from “covid-science-large.txt” dataset.</w:t>
      </w:r>
      <w:bookmarkEnd w:id="21"/>
    </w:p>
    <w:p w14:paraId="14232D33" w14:textId="77777777" w:rsidR="00E3441B" w:rsidRDefault="00684A14" w:rsidP="00E3441B">
      <w:pPr>
        <w:keepNext/>
      </w:pPr>
      <w:r>
        <w:rPr>
          <w:noProof/>
        </w:rPr>
        <w:drawing>
          <wp:inline distT="0" distB="0" distL="0" distR="0" wp14:anchorId="267BC167" wp14:editId="2E244479">
            <wp:extent cx="5731510" cy="14909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31510" cy="1490980"/>
                    </a:xfrm>
                    <a:prstGeom prst="rect">
                      <a:avLst/>
                    </a:prstGeom>
                    <a:noFill/>
                    <a:ln>
                      <a:noFill/>
                    </a:ln>
                  </pic:spPr>
                </pic:pic>
              </a:graphicData>
            </a:graphic>
          </wp:inline>
        </w:drawing>
      </w:r>
    </w:p>
    <w:p w14:paraId="3CA1C7C0" w14:textId="2D586552" w:rsidR="00684A14" w:rsidRDefault="00E3441B" w:rsidP="00E3441B">
      <w:pPr>
        <w:pStyle w:val="Caption"/>
      </w:pPr>
      <w:bookmarkStart w:id="22" w:name="_Toc79475149"/>
      <w:r>
        <w:t xml:space="preserve">Figure </w:t>
      </w:r>
      <w:fldSimple w:instr=" SEQ Figure \* ARABIC ">
        <w:r w:rsidR="00D2083B">
          <w:rPr>
            <w:noProof/>
          </w:rPr>
          <w:t>13</w:t>
        </w:r>
      </w:fldSimple>
      <w:r>
        <w:t xml:space="preserve"> </w:t>
      </w:r>
      <w:r w:rsidRPr="00DA5658">
        <w:t>Code for modelling LSA and generating top 5 words at article level from “covid-psychology-large.txt” dataset.</w:t>
      </w:r>
      <w:bookmarkEnd w:id="22"/>
    </w:p>
    <w:p w14:paraId="5C75D8E7" w14:textId="77777777" w:rsidR="00E3441B" w:rsidRDefault="007718B6" w:rsidP="00E3441B">
      <w:pPr>
        <w:keepNext/>
      </w:pPr>
      <w:r>
        <w:rPr>
          <w:noProof/>
        </w:rPr>
        <w:lastRenderedPageBreak/>
        <w:drawing>
          <wp:inline distT="0" distB="0" distL="0" distR="0" wp14:anchorId="3C432BB3" wp14:editId="6372F038">
            <wp:extent cx="5731510" cy="140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31510" cy="1403350"/>
                    </a:xfrm>
                    <a:prstGeom prst="rect">
                      <a:avLst/>
                    </a:prstGeom>
                    <a:noFill/>
                    <a:ln>
                      <a:noFill/>
                    </a:ln>
                  </pic:spPr>
                </pic:pic>
              </a:graphicData>
            </a:graphic>
          </wp:inline>
        </w:drawing>
      </w:r>
    </w:p>
    <w:p w14:paraId="11D82619" w14:textId="4C2A79FE" w:rsidR="00372A30" w:rsidRDefault="00E3441B" w:rsidP="00E3441B">
      <w:pPr>
        <w:pStyle w:val="Caption"/>
      </w:pPr>
      <w:bookmarkStart w:id="23" w:name="_Toc79475150"/>
      <w:r>
        <w:t xml:space="preserve">Figure </w:t>
      </w:r>
      <w:fldSimple w:instr=" SEQ Figure \* ARABIC ">
        <w:r w:rsidR="00D2083B">
          <w:rPr>
            <w:noProof/>
          </w:rPr>
          <w:t>14</w:t>
        </w:r>
      </w:fldSimple>
      <w:r>
        <w:t xml:space="preserve"> </w:t>
      </w:r>
      <w:r w:rsidRPr="00F14D0D">
        <w:t>Code for modelling LSA and generating top 5 words at 2-3 paragraph-level from “covid-science-large.txt” dataset.</w:t>
      </w:r>
      <w:bookmarkEnd w:id="23"/>
    </w:p>
    <w:p w14:paraId="592C9B1C" w14:textId="77777777" w:rsidR="00372A30" w:rsidRPr="00372A30" w:rsidRDefault="00372A30" w:rsidP="00372A30"/>
    <w:p w14:paraId="3D9A3545" w14:textId="77777777" w:rsidR="00E3441B" w:rsidRDefault="00372A30" w:rsidP="00E3441B">
      <w:pPr>
        <w:keepNext/>
      </w:pPr>
      <w:r>
        <w:rPr>
          <w:noProof/>
        </w:rPr>
        <w:drawing>
          <wp:inline distT="0" distB="0" distL="0" distR="0" wp14:anchorId="77D4F0B2" wp14:editId="5BF5D322">
            <wp:extent cx="5731510" cy="13900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731510" cy="1390015"/>
                    </a:xfrm>
                    <a:prstGeom prst="rect">
                      <a:avLst/>
                    </a:prstGeom>
                    <a:noFill/>
                    <a:ln>
                      <a:noFill/>
                    </a:ln>
                  </pic:spPr>
                </pic:pic>
              </a:graphicData>
            </a:graphic>
          </wp:inline>
        </w:drawing>
      </w:r>
    </w:p>
    <w:p w14:paraId="34689AE1" w14:textId="4307F4C6" w:rsidR="00372A30" w:rsidRDefault="00E3441B" w:rsidP="00E3441B">
      <w:pPr>
        <w:pStyle w:val="Caption"/>
      </w:pPr>
      <w:bookmarkStart w:id="24" w:name="_Toc79475151"/>
      <w:r>
        <w:t xml:space="preserve">Figure </w:t>
      </w:r>
      <w:fldSimple w:instr=" SEQ Figure \* ARABIC ">
        <w:r w:rsidR="00D2083B">
          <w:rPr>
            <w:noProof/>
          </w:rPr>
          <w:t>15</w:t>
        </w:r>
      </w:fldSimple>
      <w:r>
        <w:t xml:space="preserve"> </w:t>
      </w:r>
      <w:r w:rsidRPr="00CD35D5">
        <w:t>Code for modelling LSA and generating top 5 words at 2-3 paragraph-level from “covid-psychology-large.txt”</w:t>
      </w:r>
      <w:bookmarkEnd w:id="24"/>
      <w:r w:rsidRPr="00CD35D5">
        <w:t xml:space="preserve"> </w:t>
      </w:r>
    </w:p>
    <w:p w14:paraId="435DFACE" w14:textId="076B8356" w:rsidR="006F436E" w:rsidRDefault="006F436E" w:rsidP="006F436E"/>
    <w:p w14:paraId="5F6A0466" w14:textId="77777777" w:rsidR="00E3441B" w:rsidRDefault="008544D5" w:rsidP="00E3441B">
      <w:pPr>
        <w:keepNext/>
      </w:pPr>
      <w:r>
        <w:rPr>
          <w:noProof/>
        </w:rPr>
        <w:drawing>
          <wp:inline distT="0" distB="0" distL="0" distR="0" wp14:anchorId="5C54BA6A" wp14:editId="4E9A21DD">
            <wp:extent cx="5731510" cy="14052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731510" cy="1405255"/>
                    </a:xfrm>
                    <a:prstGeom prst="rect">
                      <a:avLst/>
                    </a:prstGeom>
                    <a:noFill/>
                    <a:ln>
                      <a:noFill/>
                    </a:ln>
                  </pic:spPr>
                </pic:pic>
              </a:graphicData>
            </a:graphic>
          </wp:inline>
        </w:drawing>
      </w:r>
    </w:p>
    <w:p w14:paraId="2210A979" w14:textId="3B7598DB" w:rsidR="008813F3" w:rsidRDefault="00E3441B" w:rsidP="00E3441B">
      <w:pPr>
        <w:pStyle w:val="Caption"/>
      </w:pPr>
      <w:bookmarkStart w:id="25" w:name="_Toc79475152"/>
      <w:r>
        <w:t xml:space="preserve">Figure </w:t>
      </w:r>
      <w:fldSimple w:instr=" SEQ Figure \* ARABIC ">
        <w:r w:rsidR="00D2083B">
          <w:rPr>
            <w:noProof/>
          </w:rPr>
          <w:t>16</w:t>
        </w:r>
      </w:fldSimple>
      <w:r>
        <w:t xml:space="preserve"> </w:t>
      </w:r>
      <w:r w:rsidRPr="00202754">
        <w:t>Code for modelling LSA and generating top 5 words at paragraph-level(all paragraphs) from “covid-science-large.txt” dataset.</w:t>
      </w:r>
      <w:bookmarkEnd w:id="25"/>
    </w:p>
    <w:p w14:paraId="4E15920D" w14:textId="77777777" w:rsidR="00E3441B" w:rsidRPr="00E3441B" w:rsidRDefault="00E3441B" w:rsidP="00E3441B"/>
    <w:p w14:paraId="4C6C209F" w14:textId="77777777" w:rsidR="00E3441B" w:rsidRDefault="00DB6768" w:rsidP="00E3441B">
      <w:pPr>
        <w:keepNext/>
      </w:pPr>
      <w:r>
        <w:rPr>
          <w:noProof/>
        </w:rPr>
        <w:drawing>
          <wp:inline distT="0" distB="0" distL="0" distR="0" wp14:anchorId="435A0159" wp14:editId="1305C4CA">
            <wp:extent cx="5731510" cy="1374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31510" cy="1374775"/>
                    </a:xfrm>
                    <a:prstGeom prst="rect">
                      <a:avLst/>
                    </a:prstGeom>
                    <a:noFill/>
                    <a:ln>
                      <a:noFill/>
                    </a:ln>
                  </pic:spPr>
                </pic:pic>
              </a:graphicData>
            </a:graphic>
          </wp:inline>
        </w:drawing>
      </w:r>
    </w:p>
    <w:p w14:paraId="0CE32683" w14:textId="4AEB2B19" w:rsidR="007E265B" w:rsidRDefault="00E3441B" w:rsidP="00E3441B">
      <w:pPr>
        <w:pStyle w:val="Caption"/>
      </w:pPr>
      <w:bookmarkStart w:id="26" w:name="_Toc79475153"/>
      <w:r>
        <w:t xml:space="preserve">Figure </w:t>
      </w:r>
      <w:fldSimple w:instr=" SEQ Figure \* ARABIC ">
        <w:r w:rsidR="00D2083B">
          <w:rPr>
            <w:noProof/>
          </w:rPr>
          <w:t>17</w:t>
        </w:r>
      </w:fldSimple>
      <w:r>
        <w:t xml:space="preserve"> </w:t>
      </w:r>
      <w:r w:rsidRPr="00FE03B3">
        <w:t>Code for modelling LSA and generating top 5 words at paragraph-level(all paragraphs) from “covid-psychology-large.txt” dataset.</w:t>
      </w:r>
      <w:bookmarkEnd w:id="26"/>
    </w:p>
    <w:p w14:paraId="3FF70EE9" w14:textId="0403D7CA" w:rsidR="007E265B" w:rsidRDefault="007E265B" w:rsidP="007E265B"/>
    <w:p w14:paraId="227A1D60" w14:textId="77777777" w:rsidR="007E265B" w:rsidRPr="007E265B" w:rsidRDefault="007E265B" w:rsidP="007E265B"/>
    <w:p w14:paraId="63C1AC1E" w14:textId="69B6D8F2" w:rsidR="00FE71F5" w:rsidRPr="00085A22" w:rsidRDefault="00FE71F5" w:rsidP="00FE71F5">
      <w:pPr>
        <w:rPr>
          <w:b/>
          <w:bCs/>
        </w:rPr>
      </w:pPr>
      <w:r w:rsidRPr="00085A22">
        <w:rPr>
          <w:b/>
          <w:bCs/>
        </w:rPr>
        <w:lastRenderedPageBreak/>
        <w:t>The below table shows the top 5 words and their weights in the document generated by “</w:t>
      </w:r>
      <w:proofErr w:type="spellStart"/>
      <w:r w:rsidRPr="00085A22">
        <w:rPr>
          <w:b/>
          <w:bCs/>
        </w:rPr>
        <w:t>lsimodel</w:t>
      </w:r>
      <w:proofErr w:type="spellEnd"/>
      <w:r w:rsidRPr="00085A22">
        <w:rPr>
          <w:b/>
          <w:bCs/>
        </w:rPr>
        <w:t>”.</w:t>
      </w:r>
    </w:p>
    <w:p w14:paraId="78B65C28" w14:textId="677E7502" w:rsidR="00AF1A79" w:rsidRDefault="00AF1A79" w:rsidP="0004644B">
      <w:pPr>
        <w:pStyle w:val="Caption"/>
        <w:keepNext/>
      </w:pPr>
      <w:bookmarkStart w:id="27" w:name="_Toc79475185"/>
      <w:r>
        <w:t xml:space="preserve">Table </w:t>
      </w:r>
      <w:fldSimple w:instr=" SEQ Table \* ARABIC ">
        <w:r w:rsidR="0004644B">
          <w:rPr>
            <w:noProof/>
          </w:rPr>
          <w:t>1</w:t>
        </w:r>
      </w:fldSimple>
      <w:r>
        <w:t xml:space="preserve"> List of words from LSA model(LSA results)</w:t>
      </w:r>
      <w:bookmarkEnd w:id="27"/>
    </w:p>
    <w:tbl>
      <w:tblPr>
        <w:tblStyle w:val="TableGrid"/>
        <w:tblpPr w:leftFromText="180" w:rightFromText="180" w:vertAnchor="page" w:horzAnchor="margin" w:tblpXSpec="center" w:tblpY="2623"/>
        <w:tblW w:w="10380" w:type="dxa"/>
        <w:tblLayout w:type="fixed"/>
        <w:tblLook w:val="04E0" w:firstRow="1" w:lastRow="1" w:firstColumn="1" w:lastColumn="0" w:noHBand="0" w:noVBand="1"/>
      </w:tblPr>
      <w:tblGrid>
        <w:gridCol w:w="2148"/>
        <w:gridCol w:w="2100"/>
        <w:gridCol w:w="2101"/>
        <w:gridCol w:w="2015"/>
        <w:gridCol w:w="2016"/>
      </w:tblGrid>
      <w:tr w:rsidR="00085A22" w:rsidRPr="009400BC" w14:paraId="7301B5D6" w14:textId="77777777" w:rsidTr="00510E58">
        <w:trPr>
          <w:trHeight w:val="413"/>
        </w:trPr>
        <w:tc>
          <w:tcPr>
            <w:tcW w:w="10380" w:type="dxa"/>
            <w:gridSpan w:val="5"/>
          </w:tcPr>
          <w:p w14:paraId="1F3C9A8C" w14:textId="4DAB9D19" w:rsidR="00085A22" w:rsidRPr="009400BC" w:rsidRDefault="00085A22" w:rsidP="00085A22">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085A22" w:rsidRPr="00911626" w14:paraId="4E82ABB3" w14:textId="77777777" w:rsidTr="00AF1A79">
        <w:trPr>
          <w:trHeight w:val="194"/>
        </w:trPr>
        <w:tc>
          <w:tcPr>
            <w:tcW w:w="2148" w:type="dxa"/>
            <w:vMerge w:val="restart"/>
          </w:tcPr>
          <w:p w14:paraId="23A9CFCD" w14:textId="0D0AFD9A" w:rsidR="00085A22" w:rsidRPr="0028591F" w:rsidRDefault="00203DF2" w:rsidP="00085A22">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Pr>
                <w:b/>
                <w:bCs/>
              </w:rPr>
              <w:t>s</w:t>
            </w:r>
          </w:p>
        </w:tc>
        <w:tc>
          <w:tcPr>
            <w:tcW w:w="4201" w:type="dxa"/>
            <w:gridSpan w:val="2"/>
          </w:tcPr>
          <w:p w14:paraId="4495A518" w14:textId="77777777" w:rsidR="00085A22" w:rsidRPr="00911626" w:rsidRDefault="00085A22" w:rsidP="00085A22">
            <w:pPr>
              <w:rPr>
                <w:b/>
                <w:bCs/>
              </w:rPr>
            </w:pPr>
            <w:r w:rsidRPr="00911626">
              <w:rPr>
                <w:b/>
                <w:bCs/>
              </w:rPr>
              <w:t>law-texts-all</w:t>
            </w:r>
          </w:p>
        </w:tc>
        <w:tc>
          <w:tcPr>
            <w:tcW w:w="4031" w:type="dxa"/>
            <w:gridSpan w:val="2"/>
          </w:tcPr>
          <w:p w14:paraId="3BEB5758" w14:textId="77777777" w:rsidR="00085A22" w:rsidRPr="00911626" w:rsidRDefault="00085A22" w:rsidP="00085A22">
            <w:pPr>
              <w:rPr>
                <w:b/>
                <w:bCs/>
              </w:rPr>
            </w:pPr>
            <w:r w:rsidRPr="00911626">
              <w:rPr>
                <w:b/>
                <w:bCs/>
              </w:rPr>
              <w:t>non-law-all</w:t>
            </w:r>
          </w:p>
        </w:tc>
      </w:tr>
      <w:tr w:rsidR="00085A22" w:rsidRPr="00911626" w14:paraId="4B7D5EAC" w14:textId="77777777" w:rsidTr="00AF1A79">
        <w:trPr>
          <w:trHeight w:val="194"/>
        </w:trPr>
        <w:tc>
          <w:tcPr>
            <w:tcW w:w="2148" w:type="dxa"/>
            <w:vMerge/>
          </w:tcPr>
          <w:p w14:paraId="0601DEFA" w14:textId="77777777" w:rsidR="00085A22" w:rsidRPr="0028591F" w:rsidRDefault="00085A22" w:rsidP="00085A22">
            <w:pPr>
              <w:rPr>
                <w:b/>
                <w:bCs/>
              </w:rPr>
            </w:pPr>
          </w:p>
        </w:tc>
        <w:tc>
          <w:tcPr>
            <w:tcW w:w="2100" w:type="dxa"/>
          </w:tcPr>
          <w:p w14:paraId="10D3D458" w14:textId="77777777" w:rsidR="00085A22" w:rsidRPr="00911626" w:rsidRDefault="00085A22" w:rsidP="00085A22">
            <w:pPr>
              <w:rPr>
                <w:b/>
                <w:bCs/>
              </w:rPr>
            </w:pPr>
            <w:r>
              <w:rPr>
                <w:b/>
                <w:bCs/>
              </w:rPr>
              <w:t>Top words</w:t>
            </w:r>
          </w:p>
        </w:tc>
        <w:tc>
          <w:tcPr>
            <w:tcW w:w="2101" w:type="dxa"/>
          </w:tcPr>
          <w:p w14:paraId="2985FE4D" w14:textId="77777777" w:rsidR="00085A22" w:rsidRPr="00911626" w:rsidRDefault="00085A22" w:rsidP="00085A22">
            <w:pPr>
              <w:rPr>
                <w:b/>
                <w:bCs/>
              </w:rPr>
            </w:pPr>
            <w:r>
              <w:rPr>
                <w:b/>
                <w:bCs/>
              </w:rPr>
              <w:t>weights</w:t>
            </w:r>
          </w:p>
        </w:tc>
        <w:tc>
          <w:tcPr>
            <w:tcW w:w="2015" w:type="dxa"/>
          </w:tcPr>
          <w:p w14:paraId="14798AA5" w14:textId="77777777" w:rsidR="00085A22" w:rsidRPr="00911626" w:rsidRDefault="00085A22" w:rsidP="00085A22">
            <w:pPr>
              <w:rPr>
                <w:b/>
                <w:bCs/>
              </w:rPr>
            </w:pPr>
            <w:r>
              <w:rPr>
                <w:b/>
                <w:bCs/>
              </w:rPr>
              <w:t>Top words</w:t>
            </w:r>
          </w:p>
        </w:tc>
        <w:tc>
          <w:tcPr>
            <w:tcW w:w="2016" w:type="dxa"/>
          </w:tcPr>
          <w:p w14:paraId="15C89809" w14:textId="77777777" w:rsidR="00085A22" w:rsidRPr="00911626" w:rsidRDefault="00085A22" w:rsidP="00085A22">
            <w:pPr>
              <w:rPr>
                <w:b/>
                <w:bCs/>
              </w:rPr>
            </w:pPr>
            <w:r>
              <w:rPr>
                <w:b/>
                <w:bCs/>
              </w:rPr>
              <w:t>weights</w:t>
            </w:r>
          </w:p>
        </w:tc>
      </w:tr>
      <w:tr w:rsidR="00085A22" w14:paraId="1830A458" w14:textId="77777777" w:rsidTr="00AF1A79">
        <w:trPr>
          <w:trHeight w:val="255"/>
        </w:trPr>
        <w:tc>
          <w:tcPr>
            <w:tcW w:w="2148" w:type="dxa"/>
            <w:vMerge w:val="restart"/>
          </w:tcPr>
          <w:p w14:paraId="23A5B850" w14:textId="77777777" w:rsidR="00085A22" w:rsidRPr="0028591F" w:rsidRDefault="00085A22" w:rsidP="00085A22">
            <w:pPr>
              <w:pStyle w:val="ListParagraph"/>
              <w:numPr>
                <w:ilvl w:val="0"/>
                <w:numId w:val="1"/>
              </w:numPr>
              <w:rPr>
                <w:b/>
                <w:bCs/>
              </w:rPr>
            </w:pPr>
            <w:r w:rsidRPr="0028591F">
              <w:rPr>
                <w:b/>
                <w:bCs/>
              </w:rPr>
              <w:t>Article level (4|4)</w:t>
            </w:r>
          </w:p>
        </w:tc>
        <w:tc>
          <w:tcPr>
            <w:tcW w:w="2100" w:type="dxa"/>
          </w:tcPr>
          <w:p w14:paraId="279CA803"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tariff'</w:t>
            </w:r>
          </w:p>
        </w:tc>
        <w:tc>
          <w:tcPr>
            <w:tcW w:w="2101" w:type="dxa"/>
          </w:tcPr>
          <w:p w14:paraId="3FE6317D"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3329384971656329,</w:t>
            </w:r>
          </w:p>
        </w:tc>
        <w:tc>
          <w:tcPr>
            <w:tcW w:w="2015" w:type="dxa"/>
          </w:tcPr>
          <w:p w14:paraId="7D055D4D"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w:t>
            </w:r>
            <w:proofErr w:type="spellStart"/>
            <w:r w:rsidRPr="00FD191D">
              <w:rPr>
                <w:rFonts w:asciiTheme="majorHAnsi" w:hAnsiTheme="majorHAnsi" w:cstheme="majorHAnsi"/>
                <w:b/>
                <w:bCs/>
                <w:color w:val="000000"/>
                <w:sz w:val="20"/>
                <w:szCs w:val="20"/>
              </w:rPr>
              <w:t>judg</w:t>
            </w:r>
            <w:proofErr w:type="spellEnd"/>
            <w:r w:rsidRPr="00FD191D">
              <w:rPr>
                <w:rFonts w:asciiTheme="majorHAnsi" w:hAnsiTheme="majorHAnsi" w:cstheme="majorHAnsi"/>
                <w:b/>
                <w:bCs/>
                <w:color w:val="000000"/>
                <w:sz w:val="20"/>
                <w:szCs w:val="20"/>
              </w:rPr>
              <w:t>'</w:t>
            </w:r>
          </w:p>
        </w:tc>
        <w:tc>
          <w:tcPr>
            <w:tcW w:w="2016" w:type="dxa"/>
          </w:tcPr>
          <w:p w14:paraId="51D94B75"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3207357836732813</w:t>
            </w:r>
          </w:p>
        </w:tc>
      </w:tr>
      <w:tr w:rsidR="00085A22" w14:paraId="39A32FE4" w14:textId="77777777" w:rsidTr="00AF1A79">
        <w:trPr>
          <w:trHeight w:val="273"/>
        </w:trPr>
        <w:tc>
          <w:tcPr>
            <w:tcW w:w="2148" w:type="dxa"/>
            <w:vMerge/>
          </w:tcPr>
          <w:p w14:paraId="1D1D7978" w14:textId="77777777" w:rsidR="00085A22" w:rsidRPr="0028591F" w:rsidRDefault="00085A22" w:rsidP="00085A22">
            <w:pPr>
              <w:pStyle w:val="ListParagraph"/>
              <w:numPr>
                <w:ilvl w:val="0"/>
                <w:numId w:val="1"/>
              </w:numPr>
              <w:rPr>
                <w:b/>
                <w:bCs/>
              </w:rPr>
            </w:pPr>
          </w:p>
        </w:tc>
        <w:tc>
          <w:tcPr>
            <w:tcW w:w="2100" w:type="dxa"/>
          </w:tcPr>
          <w:p w14:paraId="0EC9BE99"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cretari</w:t>
            </w:r>
            <w:proofErr w:type="spellEnd"/>
            <w:r w:rsidRPr="00FD191D">
              <w:rPr>
                <w:rFonts w:asciiTheme="majorHAnsi" w:hAnsiTheme="majorHAnsi" w:cstheme="majorHAnsi"/>
                <w:b/>
                <w:bCs/>
                <w:color w:val="000000"/>
                <w:sz w:val="20"/>
                <w:szCs w:val="20"/>
              </w:rPr>
              <w:t>'</w:t>
            </w:r>
          </w:p>
        </w:tc>
        <w:tc>
          <w:tcPr>
            <w:tcW w:w="2101" w:type="dxa"/>
          </w:tcPr>
          <w:p w14:paraId="6CA1AA6D"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3314772021127373</w:t>
            </w:r>
          </w:p>
        </w:tc>
        <w:tc>
          <w:tcPr>
            <w:tcW w:w="2015" w:type="dxa"/>
          </w:tcPr>
          <w:p w14:paraId="1114164E"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evid</w:t>
            </w:r>
            <w:proofErr w:type="spellEnd"/>
            <w:r w:rsidRPr="00FD191D">
              <w:rPr>
                <w:rFonts w:asciiTheme="majorHAnsi" w:hAnsiTheme="majorHAnsi" w:cstheme="majorHAnsi"/>
                <w:b/>
                <w:bCs/>
                <w:color w:val="000000"/>
                <w:sz w:val="20"/>
                <w:szCs w:val="20"/>
              </w:rPr>
              <w:t>'</w:t>
            </w:r>
          </w:p>
        </w:tc>
        <w:tc>
          <w:tcPr>
            <w:tcW w:w="2016" w:type="dxa"/>
          </w:tcPr>
          <w:p w14:paraId="4AA867CE"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3092444069593179</w:t>
            </w:r>
          </w:p>
        </w:tc>
      </w:tr>
      <w:tr w:rsidR="00085A22" w14:paraId="1CD56D52" w14:textId="77777777" w:rsidTr="00AF1A79">
        <w:trPr>
          <w:trHeight w:val="66"/>
        </w:trPr>
        <w:tc>
          <w:tcPr>
            <w:tcW w:w="2148" w:type="dxa"/>
            <w:vMerge/>
          </w:tcPr>
          <w:p w14:paraId="44710070" w14:textId="77777777" w:rsidR="00085A22" w:rsidRPr="0028591F" w:rsidRDefault="00085A22" w:rsidP="00085A22">
            <w:pPr>
              <w:pStyle w:val="ListParagraph"/>
              <w:numPr>
                <w:ilvl w:val="0"/>
                <w:numId w:val="1"/>
              </w:numPr>
              <w:rPr>
                <w:b/>
                <w:bCs/>
              </w:rPr>
            </w:pPr>
          </w:p>
        </w:tc>
        <w:tc>
          <w:tcPr>
            <w:tcW w:w="2100" w:type="dxa"/>
          </w:tcPr>
          <w:p w14:paraId="3E2AB4E2"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prison'</w:t>
            </w:r>
          </w:p>
        </w:tc>
        <w:tc>
          <w:tcPr>
            <w:tcW w:w="2101" w:type="dxa"/>
          </w:tcPr>
          <w:p w14:paraId="076A2709"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491591199567464</w:t>
            </w:r>
          </w:p>
        </w:tc>
        <w:tc>
          <w:tcPr>
            <w:tcW w:w="2015" w:type="dxa"/>
          </w:tcPr>
          <w:p w14:paraId="0E682B16"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est'</w:t>
            </w:r>
          </w:p>
        </w:tc>
        <w:tc>
          <w:tcPr>
            <w:tcW w:w="2016" w:type="dxa"/>
          </w:tcPr>
          <w:p w14:paraId="4D49A1EA"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804028170023648</w:t>
            </w:r>
          </w:p>
        </w:tc>
      </w:tr>
      <w:tr w:rsidR="00085A22" w14:paraId="59B247B6" w14:textId="77777777" w:rsidTr="00AF1A79">
        <w:trPr>
          <w:trHeight w:val="66"/>
        </w:trPr>
        <w:tc>
          <w:tcPr>
            <w:tcW w:w="2148" w:type="dxa"/>
            <w:vMerge/>
          </w:tcPr>
          <w:p w14:paraId="42CF9810" w14:textId="77777777" w:rsidR="00085A22" w:rsidRPr="0028591F" w:rsidRDefault="00085A22" w:rsidP="00085A22">
            <w:pPr>
              <w:pStyle w:val="ListParagraph"/>
              <w:numPr>
                <w:ilvl w:val="0"/>
                <w:numId w:val="1"/>
              </w:numPr>
              <w:rPr>
                <w:b/>
                <w:bCs/>
              </w:rPr>
            </w:pPr>
          </w:p>
        </w:tc>
        <w:tc>
          <w:tcPr>
            <w:tcW w:w="2100" w:type="dxa"/>
          </w:tcPr>
          <w:p w14:paraId="31097D46"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life'</w:t>
            </w:r>
          </w:p>
        </w:tc>
        <w:tc>
          <w:tcPr>
            <w:tcW w:w="2101" w:type="dxa"/>
          </w:tcPr>
          <w:p w14:paraId="5417A9A4"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361170851923661</w:t>
            </w:r>
          </w:p>
        </w:tc>
        <w:tc>
          <w:tcPr>
            <w:tcW w:w="2015" w:type="dxa"/>
          </w:tcPr>
          <w:p w14:paraId="2AD3CFCC"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trial'</w:t>
            </w:r>
          </w:p>
        </w:tc>
        <w:tc>
          <w:tcPr>
            <w:tcW w:w="2016" w:type="dxa"/>
          </w:tcPr>
          <w:p w14:paraId="1AD78912"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772485745197205</w:t>
            </w:r>
          </w:p>
        </w:tc>
      </w:tr>
      <w:tr w:rsidR="00085A22" w14:paraId="4C9260AF" w14:textId="77777777" w:rsidTr="00AF1A79">
        <w:trPr>
          <w:trHeight w:val="66"/>
        </w:trPr>
        <w:tc>
          <w:tcPr>
            <w:tcW w:w="2148" w:type="dxa"/>
            <w:vMerge/>
          </w:tcPr>
          <w:p w14:paraId="2775F898" w14:textId="77777777" w:rsidR="00085A22" w:rsidRPr="0028591F" w:rsidRDefault="00085A22" w:rsidP="00085A22">
            <w:pPr>
              <w:pStyle w:val="ListParagraph"/>
              <w:numPr>
                <w:ilvl w:val="0"/>
                <w:numId w:val="1"/>
              </w:numPr>
              <w:rPr>
                <w:b/>
                <w:bCs/>
              </w:rPr>
            </w:pPr>
          </w:p>
        </w:tc>
        <w:tc>
          <w:tcPr>
            <w:tcW w:w="2100" w:type="dxa"/>
          </w:tcPr>
          <w:p w14:paraId="73CEB323"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ntenc</w:t>
            </w:r>
            <w:proofErr w:type="spellEnd"/>
            <w:r w:rsidRPr="00FD191D">
              <w:rPr>
                <w:rFonts w:asciiTheme="majorHAnsi" w:hAnsiTheme="majorHAnsi" w:cstheme="majorHAnsi"/>
                <w:b/>
                <w:bCs/>
                <w:color w:val="000000"/>
                <w:sz w:val="20"/>
                <w:szCs w:val="20"/>
              </w:rPr>
              <w:t>'</w:t>
            </w:r>
          </w:p>
        </w:tc>
        <w:tc>
          <w:tcPr>
            <w:tcW w:w="2101" w:type="dxa"/>
          </w:tcPr>
          <w:p w14:paraId="5BBB3056"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295229637034024</w:t>
            </w:r>
          </w:p>
        </w:tc>
        <w:tc>
          <w:tcPr>
            <w:tcW w:w="2015" w:type="dxa"/>
          </w:tcPr>
          <w:p w14:paraId="373A3F5D"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case'</w:t>
            </w:r>
          </w:p>
        </w:tc>
        <w:tc>
          <w:tcPr>
            <w:tcW w:w="2016" w:type="dxa"/>
          </w:tcPr>
          <w:p w14:paraId="509DB0BF"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281040582305726</w:t>
            </w:r>
          </w:p>
        </w:tc>
      </w:tr>
      <w:tr w:rsidR="00085A22" w14:paraId="2F82DD4E" w14:textId="77777777" w:rsidTr="00AF1A79">
        <w:trPr>
          <w:trHeight w:val="66"/>
        </w:trPr>
        <w:tc>
          <w:tcPr>
            <w:tcW w:w="2148" w:type="dxa"/>
          </w:tcPr>
          <w:p w14:paraId="2693F67D" w14:textId="77777777" w:rsidR="00085A22" w:rsidRPr="0028591F" w:rsidRDefault="00085A22" w:rsidP="00085A22">
            <w:pPr>
              <w:pStyle w:val="ListParagraph"/>
              <w:rPr>
                <w:b/>
                <w:bCs/>
              </w:rPr>
            </w:pPr>
          </w:p>
        </w:tc>
        <w:tc>
          <w:tcPr>
            <w:tcW w:w="2100" w:type="dxa"/>
          </w:tcPr>
          <w:p w14:paraId="1563D5E1" w14:textId="77777777" w:rsidR="00085A22" w:rsidRPr="00C360D2"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hAnsiTheme="majorHAnsi" w:cstheme="majorHAnsi"/>
                <w:color w:val="000000"/>
                <w:sz w:val="20"/>
                <w:szCs w:val="20"/>
              </w:rPr>
            </w:pPr>
          </w:p>
        </w:tc>
        <w:tc>
          <w:tcPr>
            <w:tcW w:w="2101" w:type="dxa"/>
          </w:tcPr>
          <w:p w14:paraId="3210E29E" w14:textId="77777777" w:rsidR="00085A22" w:rsidRPr="00C360D2" w:rsidRDefault="00085A22" w:rsidP="00085A22">
            <w:pPr>
              <w:rPr>
                <w:rFonts w:asciiTheme="majorHAnsi" w:hAnsiTheme="majorHAnsi" w:cstheme="majorHAnsi"/>
                <w:color w:val="000000"/>
                <w:sz w:val="20"/>
                <w:szCs w:val="20"/>
              </w:rPr>
            </w:pPr>
          </w:p>
        </w:tc>
        <w:tc>
          <w:tcPr>
            <w:tcW w:w="2015" w:type="dxa"/>
          </w:tcPr>
          <w:p w14:paraId="4CD2A4FC" w14:textId="77777777" w:rsidR="00085A22" w:rsidRPr="00C360D2" w:rsidRDefault="00085A22" w:rsidP="00085A22">
            <w:pPr>
              <w:rPr>
                <w:rFonts w:asciiTheme="majorHAnsi" w:hAnsiTheme="majorHAnsi" w:cstheme="majorHAnsi"/>
                <w:color w:val="000000"/>
                <w:sz w:val="20"/>
                <w:szCs w:val="20"/>
              </w:rPr>
            </w:pPr>
          </w:p>
        </w:tc>
        <w:tc>
          <w:tcPr>
            <w:tcW w:w="2016" w:type="dxa"/>
          </w:tcPr>
          <w:p w14:paraId="48102C5E" w14:textId="77777777" w:rsidR="00085A22" w:rsidRPr="00C360D2" w:rsidRDefault="00085A22" w:rsidP="00085A22">
            <w:pPr>
              <w:rPr>
                <w:rFonts w:asciiTheme="majorHAnsi" w:hAnsiTheme="majorHAnsi" w:cstheme="majorHAnsi"/>
                <w:color w:val="000000"/>
                <w:sz w:val="20"/>
                <w:szCs w:val="20"/>
              </w:rPr>
            </w:pPr>
          </w:p>
        </w:tc>
      </w:tr>
      <w:tr w:rsidR="00085A22" w14:paraId="29E785AE" w14:textId="77777777" w:rsidTr="00AF1A79">
        <w:trPr>
          <w:trHeight w:val="67"/>
        </w:trPr>
        <w:tc>
          <w:tcPr>
            <w:tcW w:w="2148" w:type="dxa"/>
            <w:vMerge w:val="restart"/>
          </w:tcPr>
          <w:p w14:paraId="4A70B3EE" w14:textId="77777777" w:rsidR="00085A22" w:rsidRPr="0028591F" w:rsidRDefault="00085A22" w:rsidP="00085A22">
            <w:pPr>
              <w:pStyle w:val="ListParagraph"/>
              <w:numPr>
                <w:ilvl w:val="0"/>
                <w:numId w:val="1"/>
              </w:numPr>
              <w:rPr>
                <w:b/>
                <w:bCs/>
              </w:rPr>
            </w:pPr>
            <w:r w:rsidRPr="0028591F">
              <w:rPr>
                <w:b/>
                <w:bCs/>
              </w:rPr>
              <w:t>2-3 paragraphs</w:t>
            </w:r>
          </w:p>
        </w:tc>
        <w:tc>
          <w:tcPr>
            <w:tcW w:w="2100" w:type="dxa"/>
          </w:tcPr>
          <w:p w14:paraId="60B38CF2"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2101" w:type="dxa"/>
          </w:tcPr>
          <w:p w14:paraId="633317CC"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852867613391</w:t>
            </w:r>
          </w:p>
        </w:tc>
        <w:tc>
          <w:tcPr>
            <w:tcW w:w="2015" w:type="dxa"/>
          </w:tcPr>
          <w:p w14:paraId="3A24DEED"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016" w:type="dxa"/>
          </w:tcPr>
          <w:p w14:paraId="33890091"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424625074653</w:t>
            </w:r>
          </w:p>
        </w:tc>
      </w:tr>
      <w:tr w:rsidR="00085A22" w14:paraId="12A32A8F" w14:textId="77777777" w:rsidTr="00AF1A79">
        <w:trPr>
          <w:trHeight w:val="66"/>
        </w:trPr>
        <w:tc>
          <w:tcPr>
            <w:tcW w:w="2148" w:type="dxa"/>
            <w:vMerge/>
          </w:tcPr>
          <w:p w14:paraId="3200373C" w14:textId="77777777" w:rsidR="00085A22" w:rsidRPr="0028591F" w:rsidRDefault="00085A22" w:rsidP="00085A22">
            <w:pPr>
              <w:pStyle w:val="ListParagraph"/>
              <w:numPr>
                <w:ilvl w:val="0"/>
                <w:numId w:val="1"/>
              </w:numPr>
              <w:rPr>
                <w:b/>
                <w:bCs/>
              </w:rPr>
            </w:pPr>
          </w:p>
        </w:tc>
        <w:tc>
          <w:tcPr>
            <w:tcW w:w="2100" w:type="dxa"/>
          </w:tcPr>
          <w:p w14:paraId="4D53B62A"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101" w:type="dxa"/>
          </w:tcPr>
          <w:p w14:paraId="1F803A08"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w:t>
            </w:r>
          </w:p>
        </w:tc>
        <w:tc>
          <w:tcPr>
            <w:tcW w:w="2015" w:type="dxa"/>
          </w:tcPr>
          <w:p w14:paraId="153F1768"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016" w:type="dxa"/>
          </w:tcPr>
          <w:p w14:paraId="3071A3BC"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66156436155</w:t>
            </w:r>
          </w:p>
        </w:tc>
      </w:tr>
      <w:tr w:rsidR="00085A22" w14:paraId="0A854A5D" w14:textId="77777777" w:rsidTr="00AF1A79">
        <w:trPr>
          <w:trHeight w:val="66"/>
        </w:trPr>
        <w:tc>
          <w:tcPr>
            <w:tcW w:w="2148" w:type="dxa"/>
            <w:vMerge/>
          </w:tcPr>
          <w:p w14:paraId="18A45976" w14:textId="77777777" w:rsidR="00085A22" w:rsidRPr="0028591F" w:rsidRDefault="00085A22" w:rsidP="00085A22">
            <w:pPr>
              <w:pStyle w:val="ListParagraph"/>
              <w:numPr>
                <w:ilvl w:val="0"/>
                <w:numId w:val="1"/>
              </w:numPr>
              <w:rPr>
                <w:b/>
                <w:bCs/>
              </w:rPr>
            </w:pPr>
          </w:p>
        </w:tc>
        <w:tc>
          <w:tcPr>
            <w:tcW w:w="2100" w:type="dxa"/>
          </w:tcPr>
          <w:p w14:paraId="7408CF78"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101" w:type="dxa"/>
          </w:tcPr>
          <w:p w14:paraId="110C1300"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6</w:t>
            </w:r>
          </w:p>
        </w:tc>
        <w:tc>
          <w:tcPr>
            <w:tcW w:w="2015" w:type="dxa"/>
          </w:tcPr>
          <w:p w14:paraId="1741A9C4"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ntenc</w:t>
            </w:r>
            <w:proofErr w:type="spellEnd"/>
            <w:r w:rsidRPr="00FD191D">
              <w:rPr>
                <w:rFonts w:asciiTheme="majorHAnsi" w:hAnsiTheme="majorHAnsi" w:cstheme="majorHAnsi"/>
                <w:b/>
                <w:bCs/>
                <w:color w:val="000000"/>
              </w:rPr>
              <w:t>'</w:t>
            </w:r>
          </w:p>
        </w:tc>
        <w:tc>
          <w:tcPr>
            <w:tcW w:w="2016" w:type="dxa"/>
          </w:tcPr>
          <w:p w14:paraId="4D1A719C"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91549439087</w:t>
            </w:r>
          </w:p>
        </w:tc>
      </w:tr>
      <w:tr w:rsidR="00085A22" w14:paraId="4D14F9E8" w14:textId="77777777" w:rsidTr="00AF1A79">
        <w:trPr>
          <w:trHeight w:val="66"/>
        </w:trPr>
        <w:tc>
          <w:tcPr>
            <w:tcW w:w="2148" w:type="dxa"/>
            <w:vMerge/>
          </w:tcPr>
          <w:p w14:paraId="36827959" w14:textId="77777777" w:rsidR="00085A22" w:rsidRPr="0028591F" w:rsidRDefault="00085A22" w:rsidP="00085A22">
            <w:pPr>
              <w:pStyle w:val="ListParagraph"/>
              <w:numPr>
                <w:ilvl w:val="0"/>
                <w:numId w:val="1"/>
              </w:numPr>
              <w:rPr>
                <w:b/>
                <w:bCs/>
              </w:rPr>
            </w:pPr>
          </w:p>
        </w:tc>
        <w:tc>
          <w:tcPr>
            <w:tcW w:w="2100" w:type="dxa"/>
          </w:tcPr>
          <w:p w14:paraId="46762193"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ould'</w:t>
            </w:r>
          </w:p>
        </w:tc>
        <w:tc>
          <w:tcPr>
            <w:tcW w:w="2101" w:type="dxa"/>
          </w:tcPr>
          <w:p w14:paraId="3CF2E0DD"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19339607783</w:t>
            </w:r>
          </w:p>
        </w:tc>
        <w:tc>
          <w:tcPr>
            <w:tcW w:w="2015" w:type="dxa"/>
          </w:tcPr>
          <w:p w14:paraId="4CA95DAB"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hindley</w:t>
            </w:r>
            <w:proofErr w:type="spellEnd"/>
            <w:r w:rsidRPr="00FD191D">
              <w:rPr>
                <w:rFonts w:asciiTheme="majorHAnsi" w:hAnsiTheme="majorHAnsi" w:cstheme="majorHAnsi"/>
                <w:b/>
                <w:bCs/>
                <w:color w:val="000000"/>
              </w:rPr>
              <w:t>'</w:t>
            </w:r>
          </w:p>
        </w:tc>
        <w:tc>
          <w:tcPr>
            <w:tcW w:w="2016" w:type="dxa"/>
          </w:tcPr>
          <w:p w14:paraId="187B4BBB"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57685215145</w:t>
            </w:r>
          </w:p>
        </w:tc>
      </w:tr>
      <w:tr w:rsidR="00085A22" w14:paraId="14E09D97" w14:textId="77777777" w:rsidTr="00AF1A79">
        <w:trPr>
          <w:trHeight w:val="66"/>
        </w:trPr>
        <w:tc>
          <w:tcPr>
            <w:tcW w:w="2148" w:type="dxa"/>
            <w:vMerge/>
          </w:tcPr>
          <w:p w14:paraId="38C4233B" w14:textId="77777777" w:rsidR="00085A22" w:rsidRPr="0028591F" w:rsidRDefault="00085A22" w:rsidP="00085A22">
            <w:pPr>
              <w:pStyle w:val="ListParagraph"/>
              <w:numPr>
                <w:ilvl w:val="0"/>
                <w:numId w:val="1"/>
              </w:numPr>
              <w:rPr>
                <w:b/>
                <w:bCs/>
              </w:rPr>
            </w:pPr>
          </w:p>
        </w:tc>
        <w:tc>
          <w:tcPr>
            <w:tcW w:w="2100" w:type="dxa"/>
          </w:tcPr>
          <w:p w14:paraId="57886221"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ntenc</w:t>
            </w:r>
            <w:proofErr w:type="spellEnd"/>
            <w:r w:rsidRPr="00FD191D">
              <w:rPr>
                <w:rFonts w:asciiTheme="majorHAnsi" w:hAnsiTheme="majorHAnsi" w:cstheme="majorHAnsi"/>
                <w:b/>
                <w:bCs/>
                <w:color w:val="000000"/>
              </w:rPr>
              <w:t>'</w:t>
            </w:r>
          </w:p>
        </w:tc>
        <w:tc>
          <w:tcPr>
            <w:tcW w:w="2101" w:type="dxa"/>
          </w:tcPr>
          <w:p w14:paraId="262961B5"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041150688308</w:t>
            </w:r>
          </w:p>
        </w:tc>
        <w:tc>
          <w:tcPr>
            <w:tcW w:w="2015" w:type="dxa"/>
          </w:tcPr>
          <w:p w14:paraId="1C962ECE"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osit'</w:t>
            </w:r>
          </w:p>
        </w:tc>
        <w:tc>
          <w:tcPr>
            <w:tcW w:w="2016" w:type="dxa"/>
          </w:tcPr>
          <w:p w14:paraId="488E4457"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3080800590</w:t>
            </w:r>
          </w:p>
        </w:tc>
      </w:tr>
      <w:tr w:rsidR="00085A22" w14:paraId="23B0DEFE" w14:textId="77777777" w:rsidTr="00AF1A79">
        <w:trPr>
          <w:trHeight w:val="66"/>
        </w:trPr>
        <w:tc>
          <w:tcPr>
            <w:tcW w:w="2148" w:type="dxa"/>
          </w:tcPr>
          <w:p w14:paraId="080A777C" w14:textId="77777777" w:rsidR="00085A22" w:rsidRPr="0028591F" w:rsidRDefault="00085A22" w:rsidP="00085A22">
            <w:pPr>
              <w:pStyle w:val="ListParagraph"/>
              <w:rPr>
                <w:b/>
                <w:bCs/>
              </w:rPr>
            </w:pPr>
          </w:p>
        </w:tc>
        <w:tc>
          <w:tcPr>
            <w:tcW w:w="2100" w:type="dxa"/>
          </w:tcPr>
          <w:p w14:paraId="14968A6B"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color w:val="000000"/>
              </w:rPr>
            </w:pPr>
          </w:p>
        </w:tc>
        <w:tc>
          <w:tcPr>
            <w:tcW w:w="2101" w:type="dxa"/>
          </w:tcPr>
          <w:p w14:paraId="6E48F173"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color w:val="000000"/>
              </w:rPr>
            </w:pPr>
          </w:p>
        </w:tc>
        <w:tc>
          <w:tcPr>
            <w:tcW w:w="2015" w:type="dxa"/>
          </w:tcPr>
          <w:p w14:paraId="7F63CD06"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color w:val="000000"/>
              </w:rPr>
            </w:pPr>
          </w:p>
        </w:tc>
        <w:tc>
          <w:tcPr>
            <w:tcW w:w="2016" w:type="dxa"/>
          </w:tcPr>
          <w:p w14:paraId="32BD4FF3"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color w:val="000000"/>
              </w:rPr>
            </w:pPr>
          </w:p>
        </w:tc>
      </w:tr>
      <w:tr w:rsidR="00085A22" w14:paraId="6B5FD870" w14:textId="77777777" w:rsidTr="00AF1A79">
        <w:trPr>
          <w:trHeight w:val="101"/>
        </w:trPr>
        <w:tc>
          <w:tcPr>
            <w:tcW w:w="2148" w:type="dxa"/>
            <w:vMerge w:val="restart"/>
          </w:tcPr>
          <w:p w14:paraId="53677536" w14:textId="77777777" w:rsidR="00085A22" w:rsidRPr="00584E54" w:rsidRDefault="00085A22" w:rsidP="00085A22">
            <w:pPr>
              <w:pStyle w:val="ListParagraph"/>
              <w:numPr>
                <w:ilvl w:val="0"/>
                <w:numId w:val="1"/>
              </w:numPr>
              <w:rPr>
                <w:b/>
                <w:bCs/>
              </w:rPr>
            </w:pPr>
            <w:r w:rsidRPr="00584E54">
              <w:rPr>
                <w:b/>
                <w:bCs/>
              </w:rPr>
              <w:t>Paragraph level (450|3038)</w:t>
            </w:r>
          </w:p>
        </w:tc>
        <w:tc>
          <w:tcPr>
            <w:tcW w:w="2100" w:type="dxa"/>
          </w:tcPr>
          <w:p w14:paraId="430888A3"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2101" w:type="dxa"/>
          </w:tcPr>
          <w:p w14:paraId="396E9DE5"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72423678930</w:t>
            </w:r>
          </w:p>
        </w:tc>
        <w:tc>
          <w:tcPr>
            <w:tcW w:w="2015" w:type="dxa"/>
          </w:tcPr>
          <w:p w14:paraId="63AC3B5F"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hindley</w:t>
            </w:r>
            <w:proofErr w:type="spellEnd"/>
            <w:r w:rsidRPr="00FD191D">
              <w:rPr>
                <w:rFonts w:asciiTheme="majorHAnsi" w:hAnsiTheme="majorHAnsi" w:cstheme="majorHAnsi"/>
                <w:b/>
                <w:bCs/>
                <w:color w:val="000000"/>
              </w:rPr>
              <w:t>'</w:t>
            </w:r>
          </w:p>
        </w:tc>
        <w:tc>
          <w:tcPr>
            <w:tcW w:w="2016" w:type="dxa"/>
          </w:tcPr>
          <w:p w14:paraId="616E9BE7"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63764826639</w:t>
            </w:r>
          </w:p>
        </w:tc>
      </w:tr>
      <w:tr w:rsidR="00085A22" w14:paraId="58D7E461" w14:textId="77777777" w:rsidTr="00AF1A79">
        <w:trPr>
          <w:trHeight w:val="99"/>
        </w:trPr>
        <w:tc>
          <w:tcPr>
            <w:tcW w:w="2148" w:type="dxa"/>
            <w:vMerge/>
          </w:tcPr>
          <w:p w14:paraId="56FF33A0" w14:textId="77777777" w:rsidR="00085A22" w:rsidRPr="00584E54" w:rsidRDefault="00085A22" w:rsidP="00085A22">
            <w:pPr>
              <w:pStyle w:val="ListParagraph"/>
              <w:numPr>
                <w:ilvl w:val="0"/>
                <w:numId w:val="1"/>
              </w:numPr>
              <w:rPr>
                <w:b/>
                <w:bCs/>
              </w:rPr>
            </w:pPr>
          </w:p>
        </w:tc>
        <w:tc>
          <w:tcPr>
            <w:tcW w:w="2100" w:type="dxa"/>
          </w:tcPr>
          <w:p w14:paraId="176C738B"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cretari</w:t>
            </w:r>
            <w:proofErr w:type="spellEnd"/>
            <w:r w:rsidRPr="00FD191D">
              <w:rPr>
                <w:rFonts w:asciiTheme="majorHAnsi" w:hAnsiTheme="majorHAnsi" w:cstheme="majorHAnsi"/>
                <w:b/>
                <w:bCs/>
                <w:color w:val="000000"/>
              </w:rPr>
              <w:t>'</w:t>
            </w:r>
          </w:p>
        </w:tc>
        <w:tc>
          <w:tcPr>
            <w:tcW w:w="2101" w:type="dxa"/>
          </w:tcPr>
          <w:p w14:paraId="36995CFC"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25658507266</w:t>
            </w:r>
          </w:p>
        </w:tc>
        <w:tc>
          <w:tcPr>
            <w:tcW w:w="2015" w:type="dxa"/>
          </w:tcPr>
          <w:p w14:paraId="3490FFF2"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yra</w:t>
            </w:r>
            <w:proofErr w:type="spellEnd"/>
            <w:r w:rsidRPr="00FD191D">
              <w:rPr>
                <w:rFonts w:asciiTheme="majorHAnsi" w:hAnsiTheme="majorHAnsi" w:cstheme="majorHAnsi"/>
                <w:b/>
                <w:bCs/>
                <w:color w:val="000000"/>
              </w:rPr>
              <w:t>'</w:t>
            </w:r>
          </w:p>
        </w:tc>
        <w:tc>
          <w:tcPr>
            <w:tcW w:w="2016" w:type="dxa"/>
          </w:tcPr>
          <w:p w14:paraId="39B7BCEF"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58632670557</w:t>
            </w:r>
          </w:p>
        </w:tc>
      </w:tr>
      <w:tr w:rsidR="00085A22" w14:paraId="232B695D" w14:textId="77777777" w:rsidTr="00AF1A79">
        <w:trPr>
          <w:trHeight w:val="99"/>
        </w:trPr>
        <w:tc>
          <w:tcPr>
            <w:tcW w:w="2148" w:type="dxa"/>
            <w:vMerge/>
          </w:tcPr>
          <w:p w14:paraId="6D6148FC" w14:textId="77777777" w:rsidR="00085A22" w:rsidRPr="00584E54" w:rsidRDefault="00085A22" w:rsidP="00085A22">
            <w:pPr>
              <w:pStyle w:val="ListParagraph"/>
              <w:numPr>
                <w:ilvl w:val="0"/>
                <w:numId w:val="1"/>
              </w:numPr>
              <w:rPr>
                <w:b/>
                <w:bCs/>
              </w:rPr>
            </w:pPr>
          </w:p>
        </w:tc>
        <w:tc>
          <w:tcPr>
            <w:tcW w:w="2100" w:type="dxa"/>
          </w:tcPr>
          <w:p w14:paraId="4839CD07"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101" w:type="dxa"/>
          </w:tcPr>
          <w:p w14:paraId="6C7B6B85"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62324361300</w:t>
            </w:r>
          </w:p>
        </w:tc>
        <w:tc>
          <w:tcPr>
            <w:tcW w:w="2015" w:type="dxa"/>
          </w:tcPr>
          <w:p w14:paraId="55D8AF52"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est'</w:t>
            </w:r>
          </w:p>
        </w:tc>
        <w:tc>
          <w:tcPr>
            <w:tcW w:w="2016" w:type="dxa"/>
          </w:tcPr>
          <w:p w14:paraId="74CACD1B"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136661906</w:t>
            </w:r>
          </w:p>
        </w:tc>
      </w:tr>
      <w:tr w:rsidR="00085A22" w14:paraId="0BDE6C40" w14:textId="77777777" w:rsidTr="00AF1A79">
        <w:trPr>
          <w:trHeight w:val="99"/>
        </w:trPr>
        <w:tc>
          <w:tcPr>
            <w:tcW w:w="2148" w:type="dxa"/>
            <w:vMerge/>
          </w:tcPr>
          <w:p w14:paraId="5375E5A2" w14:textId="77777777" w:rsidR="00085A22" w:rsidRPr="00584E54" w:rsidRDefault="00085A22" w:rsidP="00085A22">
            <w:pPr>
              <w:pStyle w:val="ListParagraph"/>
              <w:numPr>
                <w:ilvl w:val="0"/>
                <w:numId w:val="1"/>
              </w:numPr>
              <w:rPr>
                <w:b/>
                <w:bCs/>
              </w:rPr>
            </w:pPr>
          </w:p>
        </w:tc>
        <w:tc>
          <w:tcPr>
            <w:tcW w:w="2100" w:type="dxa"/>
          </w:tcPr>
          <w:p w14:paraId="6CF75150"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tate'</w:t>
            </w:r>
          </w:p>
        </w:tc>
        <w:tc>
          <w:tcPr>
            <w:tcW w:w="2101" w:type="dxa"/>
          </w:tcPr>
          <w:p w14:paraId="66F7659E"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6189129218</w:t>
            </w:r>
          </w:p>
        </w:tc>
        <w:tc>
          <w:tcPr>
            <w:tcW w:w="2015" w:type="dxa"/>
          </w:tcPr>
          <w:p w14:paraId="3C024C78"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ase'</w:t>
            </w:r>
          </w:p>
        </w:tc>
        <w:tc>
          <w:tcPr>
            <w:tcW w:w="2016" w:type="dxa"/>
          </w:tcPr>
          <w:p w14:paraId="3F3C6AEA"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8241034492</w:t>
            </w:r>
          </w:p>
        </w:tc>
      </w:tr>
      <w:tr w:rsidR="00085A22" w14:paraId="305F487B" w14:textId="77777777" w:rsidTr="00AF1A79">
        <w:trPr>
          <w:trHeight w:val="99"/>
        </w:trPr>
        <w:tc>
          <w:tcPr>
            <w:tcW w:w="2148" w:type="dxa"/>
            <w:vMerge/>
          </w:tcPr>
          <w:p w14:paraId="6EEB9389" w14:textId="77777777" w:rsidR="00085A22" w:rsidRPr="00584E54" w:rsidRDefault="00085A22" w:rsidP="00085A22">
            <w:pPr>
              <w:pStyle w:val="ListParagraph"/>
              <w:numPr>
                <w:ilvl w:val="0"/>
                <w:numId w:val="1"/>
              </w:numPr>
              <w:rPr>
                <w:b/>
                <w:bCs/>
              </w:rPr>
            </w:pPr>
          </w:p>
        </w:tc>
        <w:tc>
          <w:tcPr>
            <w:tcW w:w="2100" w:type="dxa"/>
          </w:tcPr>
          <w:p w14:paraId="5E87E920"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101" w:type="dxa"/>
          </w:tcPr>
          <w:p w14:paraId="1F07624B"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4305014747</w:t>
            </w:r>
          </w:p>
        </w:tc>
        <w:tc>
          <w:tcPr>
            <w:tcW w:w="2015" w:type="dxa"/>
          </w:tcPr>
          <w:p w14:paraId="79529FC6"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2016" w:type="dxa"/>
          </w:tcPr>
          <w:p w14:paraId="71C86889"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4821551842</w:t>
            </w:r>
          </w:p>
        </w:tc>
      </w:tr>
    </w:tbl>
    <w:p w14:paraId="26ADB945" w14:textId="77777777" w:rsidR="00A46230" w:rsidRDefault="00A46230" w:rsidP="00FE71F5"/>
    <w:p w14:paraId="1247DAAE" w14:textId="77777777" w:rsidR="00505143" w:rsidRDefault="00505143" w:rsidP="00FE71F5"/>
    <w:p w14:paraId="7636D0B3" w14:textId="486FEC84" w:rsidR="00505143" w:rsidRDefault="00FE71F5">
      <w:r>
        <w:br w:type="page"/>
      </w:r>
    </w:p>
    <w:tbl>
      <w:tblPr>
        <w:tblStyle w:val="TableGrid"/>
        <w:tblpPr w:leftFromText="180" w:rightFromText="180" w:vertAnchor="page" w:horzAnchor="margin" w:tblpXSpec="center" w:tblpY="559"/>
        <w:tblW w:w="11477" w:type="dxa"/>
        <w:tblLayout w:type="fixed"/>
        <w:tblLook w:val="04E0" w:firstRow="1" w:lastRow="1" w:firstColumn="1" w:lastColumn="0" w:noHBand="0" w:noVBand="1"/>
      </w:tblPr>
      <w:tblGrid>
        <w:gridCol w:w="1965"/>
        <w:gridCol w:w="1425"/>
        <w:gridCol w:w="1425"/>
        <w:gridCol w:w="1559"/>
        <w:gridCol w:w="1559"/>
        <w:gridCol w:w="1559"/>
        <w:gridCol w:w="1985"/>
      </w:tblGrid>
      <w:tr w:rsidR="00510E58" w:rsidRPr="00584E54" w14:paraId="237FA7DF" w14:textId="77777777" w:rsidTr="00510E58">
        <w:trPr>
          <w:trHeight w:val="386"/>
        </w:trPr>
        <w:tc>
          <w:tcPr>
            <w:tcW w:w="11477" w:type="dxa"/>
            <w:gridSpan w:val="7"/>
          </w:tcPr>
          <w:p w14:paraId="414C3450" w14:textId="42B24FC9" w:rsidR="00510E58" w:rsidRPr="00510E58" w:rsidRDefault="00510E58" w:rsidP="00510E58">
            <w:pPr>
              <w:rPr>
                <w:rFonts w:cstheme="minorHAnsi"/>
                <w:b/>
                <w:bCs/>
                <w:sz w:val="20"/>
                <w:szCs w:val="20"/>
              </w:rPr>
            </w:pPr>
            <w:r w:rsidRPr="00510E58">
              <w:rPr>
                <w:rFonts w:cstheme="minorHAnsi"/>
                <w:b/>
                <w:bCs/>
                <w:sz w:val="20"/>
                <w:szCs w:val="20"/>
              </w:rPr>
              <w:lastRenderedPageBreak/>
              <w:t>Experiment 2: Document at various level</w:t>
            </w:r>
            <w:r w:rsidR="005A0481">
              <w:rPr>
                <w:rFonts w:cstheme="minorHAnsi"/>
                <w:b/>
                <w:bCs/>
                <w:sz w:val="20"/>
                <w:szCs w:val="20"/>
              </w:rPr>
              <w:t>s</w:t>
            </w:r>
            <w:r w:rsidRPr="00510E58">
              <w:rPr>
                <w:rFonts w:cstheme="minorHAnsi"/>
                <w:b/>
                <w:bCs/>
                <w:sz w:val="20"/>
                <w:szCs w:val="20"/>
              </w:rPr>
              <w:t xml:space="preserve"> for </w:t>
            </w:r>
            <w:r w:rsidR="005A0481">
              <w:rPr>
                <w:rFonts w:cstheme="minorHAnsi"/>
                <w:b/>
                <w:bCs/>
                <w:sz w:val="20"/>
                <w:szCs w:val="20"/>
              </w:rPr>
              <w:t xml:space="preserve">a </w:t>
            </w:r>
            <w:r w:rsidRPr="00510E58">
              <w:rPr>
                <w:rFonts w:cstheme="minorHAnsi"/>
                <w:b/>
                <w:bCs/>
                <w:sz w:val="20"/>
                <w:szCs w:val="20"/>
              </w:rPr>
              <w:t>small dataset (COVID-science: non-science: Covid-psychology)</w:t>
            </w:r>
          </w:p>
        </w:tc>
      </w:tr>
      <w:tr w:rsidR="00510E58" w14:paraId="50AFA8AA" w14:textId="77777777" w:rsidTr="00510E58">
        <w:trPr>
          <w:trHeight w:val="173"/>
        </w:trPr>
        <w:tc>
          <w:tcPr>
            <w:tcW w:w="1965" w:type="dxa"/>
            <w:vMerge w:val="restart"/>
          </w:tcPr>
          <w:p w14:paraId="7357E270" w14:textId="79AFA4F4" w:rsidR="00510E58" w:rsidRPr="00510E58" w:rsidRDefault="00740930" w:rsidP="00510E58">
            <w:pPr>
              <w:rPr>
                <w:rFonts w:cstheme="minorHAnsi"/>
                <w:sz w:val="20"/>
                <w:szCs w:val="20"/>
              </w:rPr>
            </w:pPr>
            <w:proofErr w:type="spellStart"/>
            <w:r>
              <w:rPr>
                <w:rFonts w:cstheme="minorHAnsi"/>
                <w:b/>
                <w:bCs/>
                <w:sz w:val="20"/>
                <w:szCs w:val="20"/>
              </w:rPr>
              <w:t>No.of</w:t>
            </w:r>
            <w:proofErr w:type="spellEnd"/>
            <w:r w:rsidR="00510E58" w:rsidRPr="00510E58">
              <w:rPr>
                <w:rFonts w:cstheme="minorHAnsi"/>
                <w:b/>
                <w:bCs/>
                <w:sz w:val="20"/>
                <w:szCs w:val="20"/>
              </w:rPr>
              <w:t xml:space="preserve"> Document</w:t>
            </w:r>
            <w:r w:rsidR="00203DF2">
              <w:rPr>
                <w:rFonts w:cstheme="minorHAnsi"/>
                <w:b/>
                <w:bCs/>
                <w:sz w:val="20"/>
                <w:szCs w:val="20"/>
              </w:rPr>
              <w:t>s</w:t>
            </w:r>
          </w:p>
        </w:tc>
        <w:tc>
          <w:tcPr>
            <w:tcW w:w="2850" w:type="dxa"/>
            <w:gridSpan w:val="2"/>
          </w:tcPr>
          <w:p w14:paraId="0D96C705" w14:textId="77777777" w:rsidR="00510E58" w:rsidRPr="00510E58" w:rsidRDefault="00510E58" w:rsidP="00510E58">
            <w:pPr>
              <w:rPr>
                <w:rFonts w:cstheme="minorHAnsi"/>
                <w:sz w:val="20"/>
                <w:szCs w:val="20"/>
              </w:rPr>
            </w:pPr>
            <w:r w:rsidRPr="00510E58">
              <w:rPr>
                <w:rFonts w:cstheme="minorHAnsi"/>
                <w:b/>
                <w:bCs/>
                <w:sz w:val="20"/>
                <w:szCs w:val="20"/>
              </w:rPr>
              <w:t>covid-science-small</w:t>
            </w:r>
          </w:p>
        </w:tc>
        <w:tc>
          <w:tcPr>
            <w:tcW w:w="3118" w:type="dxa"/>
            <w:gridSpan w:val="2"/>
          </w:tcPr>
          <w:p w14:paraId="6C5DC6AF" w14:textId="77777777" w:rsidR="00510E58" w:rsidRPr="00510E58" w:rsidRDefault="00510E58" w:rsidP="00510E58">
            <w:pPr>
              <w:rPr>
                <w:rFonts w:cstheme="minorHAnsi"/>
                <w:sz w:val="20"/>
                <w:szCs w:val="20"/>
              </w:rPr>
            </w:pPr>
            <w:r w:rsidRPr="00510E58">
              <w:rPr>
                <w:rFonts w:cstheme="minorHAnsi"/>
                <w:b/>
                <w:bCs/>
                <w:sz w:val="20"/>
                <w:szCs w:val="20"/>
              </w:rPr>
              <w:t>Covid-non-science-small</w:t>
            </w:r>
          </w:p>
        </w:tc>
        <w:tc>
          <w:tcPr>
            <w:tcW w:w="3544" w:type="dxa"/>
            <w:gridSpan w:val="2"/>
          </w:tcPr>
          <w:p w14:paraId="649C066E" w14:textId="77777777" w:rsidR="00510E58" w:rsidRPr="00510E58" w:rsidRDefault="00510E58" w:rsidP="00510E58">
            <w:pPr>
              <w:rPr>
                <w:rFonts w:cstheme="minorHAnsi"/>
                <w:b/>
                <w:bCs/>
                <w:sz w:val="20"/>
                <w:szCs w:val="20"/>
              </w:rPr>
            </w:pPr>
            <w:r w:rsidRPr="00510E58">
              <w:rPr>
                <w:rFonts w:cstheme="minorHAnsi"/>
                <w:b/>
                <w:bCs/>
                <w:sz w:val="20"/>
                <w:szCs w:val="20"/>
              </w:rPr>
              <w:t>Covid-psychology-small</w:t>
            </w:r>
          </w:p>
        </w:tc>
      </w:tr>
      <w:tr w:rsidR="00510E58" w14:paraId="721CF1AD" w14:textId="77777777" w:rsidTr="00510E58">
        <w:trPr>
          <w:trHeight w:val="173"/>
        </w:trPr>
        <w:tc>
          <w:tcPr>
            <w:tcW w:w="1965" w:type="dxa"/>
            <w:vMerge/>
          </w:tcPr>
          <w:p w14:paraId="7DE66183" w14:textId="77777777" w:rsidR="00510E58" w:rsidRPr="00510E58" w:rsidRDefault="00510E58" w:rsidP="00510E58">
            <w:pPr>
              <w:rPr>
                <w:rFonts w:cstheme="minorHAnsi"/>
                <w:b/>
                <w:bCs/>
                <w:sz w:val="20"/>
                <w:szCs w:val="20"/>
              </w:rPr>
            </w:pPr>
          </w:p>
        </w:tc>
        <w:tc>
          <w:tcPr>
            <w:tcW w:w="1425" w:type="dxa"/>
          </w:tcPr>
          <w:p w14:paraId="0A37E40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425" w:type="dxa"/>
          </w:tcPr>
          <w:p w14:paraId="1D341A71"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c>
          <w:tcPr>
            <w:tcW w:w="1559" w:type="dxa"/>
          </w:tcPr>
          <w:p w14:paraId="72E72D7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559" w:type="dxa"/>
          </w:tcPr>
          <w:p w14:paraId="29C885A7"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c>
          <w:tcPr>
            <w:tcW w:w="1559" w:type="dxa"/>
          </w:tcPr>
          <w:p w14:paraId="0CBC138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985" w:type="dxa"/>
          </w:tcPr>
          <w:p w14:paraId="26464DA1"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r>
      <w:tr w:rsidR="00510E58" w14:paraId="4BC6ECB3" w14:textId="77777777" w:rsidTr="00510E58">
        <w:trPr>
          <w:trHeight w:val="70"/>
        </w:trPr>
        <w:tc>
          <w:tcPr>
            <w:tcW w:w="1965" w:type="dxa"/>
            <w:vMerge w:val="restart"/>
          </w:tcPr>
          <w:p w14:paraId="5B707208" w14:textId="77777777" w:rsidR="00510E58" w:rsidRPr="00510E58" w:rsidRDefault="00510E58" w:rsidP="00510E58">
            <w:pPr>
              <w:rPr>
                <w:rFonts w:cstheme="minorHAnsi"/>
                <w:sz w:val="20"/>
                <w:szCs w:val="20"/>
              </w:rPr>
            </w:pPr>
            <w:r w:rsidRPr="00510E58">
              <w:rPr>
                <w:rFonts w:cstheme="minorHAnsi"/>
                <w:b/>
                <w:bCs/>
                <w:sz w:val="20"/>
                <w:szCs w:val="20"/>
              </w:rPr>
              <w:t>Article level (10|10)</w:t>
            </w:r>
          </w:p>
        </w:tc>
        <w:tc>
          <w:tcPr>
            <w:tcW w:w="1425" w:type="dxa"/>
          </w:tcPr>
          <w:p w14:paraId="03D3843D" w14:textId="77777777" w:rsidR="00510E58" w:rsidRPr="00510E58" w:rsidRDefault="00510E58" w:rsidP="00510E58">
            <w:pPr>
              <w:rPr>
                <w:rFonts w:cstheme="minorHAnsi"/>
                <w:b/>
                <w:bCs/>
                <w:sz w:val="20"/>
                <w:szCs w:val="20"/>
              </w:rPr>
            </w:pPr>
            <w:r w:rsidRPr="00510E58">
              <w:rPr>
                <w:rFonts w:cstheme="minorHAnsi"/>
                <w:b/>
                <w:bCs/>
                <w:color w:val="000000"/>
                <w:sz w:val="20"/>
                <w:szCs w:val="20"/>
              </w:rPr>
              <w:t>'covid'</w:t>
            </w:r>
          </w:p>
        </w:tc>
        <w:tc>
          <w:tcPr>
            <w:tcW w:w="1425" w:type="dxa"/>
          </w:tcPr>
          <w:p w14:paraId="6484B7C7" w14:textId="77777777" w:rsidR="00510E58" w:rsidRPr="00510E58" w:rsidRDefault="00510E58" w:rsidP="00510E58">
            <w:pPr>
              <w:rPr>
                <w:rFonts w:cstheme="minorHAnsi"/>
                <w:sz w:val="20"/>
                <w:szCs w:val="20"/>
              </w:rPr>
            </w:pPr>
            <w:r w:rsidRPr="00510E58">
              <w:rPr>
                <w:rFonts w:cstheme="minorHAnsi"/>
                <w:color w:val="000000"/>
                <w:sz w:val="20"/>
                <w:szCs w:val="20"/>
              </w:rPr>
              <w:t>0.46802988644393423,</w:t>
            </w:r>
          </w:p>
        </w:tc>
        <w:tc>
          <w:tcPr>
            <w:tcW w:w="1559" w:type="dxa"/>
          </w:tcPr>
          <w:p w14:paraId="528B402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est'</w:t>
            </w:r>
          </w:p>
        </w:tc>
        <w:tc>
          <w:tcPr>
            <w:tcW w:w="1559" w:type="dxa"/>
          </w:tcPr>
          <w:p w14:paraId="432929D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c>
          <w:tcPr>
            <w:tcW w:w="1559" w:type="dxa"/>
          </w:tcPr>
          <w:p w14:paraId="1D36880E"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covid'</w:t>
            </w:r>
          </w:p>
        </w:tc>
        <w:tc>
          <w:tcPr>
            <w:tcW w:w="1985" w:type="dxa"/>
          </w:tcPr>
          <w:p w14:paraId="500E32F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41992720259455585,</w:t>
            </w:r>
          </w:p>
        </w:tc>
      </w:tr>
      <w:tr w:rsidR="00510E58" w14:paraId="3FE27541" w14:textId="77777777" w:rsidTr="00510E58">
        <w:trPr>
          <w:trHeight w:val="69"/>
        </w:trPr>
        <w:tc>
          <w:tcPr>
            <w:tcW w:w="1965" w:type="dxa"/>
            <w:vMerge/>
          </w:tcPr>
          <w:p w14:paraId="2973723C" w14:textId="77777777" w:rsidR="00510E58" w:rsidRPr="00510E58" w:rsidRDefault="00510E58" w:rsidP="00510E58">
            <w:pPr>
              <w:rPr>
                <w:rFonts w:cstheme="minorHAnsi"/>
                <w:b/>
                <w:bCs/>
                <w:sz w:val="20"/>
                <w:szCs w:val="20"/>
              </w:rPr>
            </w:pPr>
          </w:p>
        </w:tc>
        <w:tc>
          <w:tcPr>
            <w:tcW w:w="1425" w:type="dxa"/>
          </w:tcPr>
          <w:p w14:paraId="4CF22E27"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model'</w:t>
            </w:r>
          </w:p>
        </w:tc>
        <w:tc>
          <w:tcPr>
            <w:tcW w:w="1425" w:type="dxa"/>
          </w:tcPr>
          <w:p w14:paraId="01E17D84" w14:textId="77777777" w:rsidR="00510E58" w:rsidRPr="00510E58" w:rsidRDefault="00510E58" w:rsidP="00510E58">
            <w:pPr>
              <w:rPr>
                <w:rFonts w:cstheme="minorHAnsi"/>
                <w:color w:val="000000"/>
                <w:sz w:val="20"/>
                <w:szCs w:val="20"/>
              </w:rPr>
            </w:pPr>
            <w:r w:rsidRPr="00510E58">
              <w:rPr>
                <w:rFonts w:cstheme="minorHAnsi"/>
                <w:color w:val="000000"/>
                <w:sz w:val="20"/>
                <w:szCs w:val="20"/>
              </w:rPr>
              <w:t>0.3319825262829552,</w:t>
            </w:r>
          </w:p>
        </w:tc>
        <w:tc>
          <w:tcPr>
            <w:tcW w:w="1559" w:type="dxa"/>
          </w:tcPr>
          <w:p w14:paraId="4298E1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eopl</w:t>
            </w:r>
            <w:proofErr w:type="spellEnd"/>
            <w:r w:rsidRPr="00510E58">
              <w:rPr>
                <w:rFonts w:asciiTheme="minorHAnsi" w:hAnsiTheme="minorHAnsi" w:cstheme="minorHAnsi"/>
                <w:b/>
                <w:bCs/>
                <w:color w:val="000000"/>
              </w:rPr>
              <w:t>'</w:t>
            </w:r>
          </w:p>
        </w:tc>
        <w:tc>
          <w:tcPr>
            <w:tcW w:w="1559" w:type="dxa"/>
          </w:tcPr>
          <w:p w14:paraId="7E07671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c>
          <w:tcPr>
            <w:tcW w:w="1559" w:type="dxa"/>
          </w:tcPr>
          <w:p w14:paraId="7D09D4D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sycholog</w:t>
            </w:r>
            <w:proofErr w:type="spellEnd"/>
            <w:r w:rsidRPr="00510E58">
              <w:rPr>
                <w:rFonts w:asciiTheme="minorHAnsi" w:hAnsiTheme="minorHAnsi" w:cstheme="minorHAnsi"/>
                <w:b/>
                <w:bCs/>
                <w:color w:val="000000"/>
              </w:rPr>
              <w:t>'</w:t>
            </w:r>
          </w:p>
        </w:tc>
        <w:tc>
          <w:tcPr>
            <w:tcW w:w="1985" w:type="dxa"/>
          </w:tcPr>
          <w:p w14:paraId="7D36F1A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8694986504872455,</w:t>
            </w:r>
          </w:p>
        </w:tc>
      </w:tr>
      <w:tr w:rsidR="00510E58" w14:paraId="7F3D15A4" w14:textId="77777777" w:rsidTr="00510E58">
        <w:trPr>
          <w:trHeight w:val="69"/>
        </w:trPr>
        <w:tc>
          <w:tcPr>
            <w:tcW w:w="1965" w:type="dxa"/>
            <w:vMerge/>
          </w:tcPr>
          <w:p w14:paraId="6DB91EBE" w14:textId="77777777" w:rsidR="00510E58" w:rsidRPr="00510E58" w:rsidRDefault="00510E58" w:rsidP="00510E58">
            <w:pPr>
              <w:rPr>
                <w:rFonts w:cstheme="minorHAnsi"/>
                <w:b/>
                <w:bCs/>
                <w:sz w:val="20"/>
                <w:szCs w:val="20"/>
              </w:rPr>
            </w:pPr>
          </w:p>
        </w:tc>
        <w:tc>
          <w:tcPr>
            <w:tcW w:w="1425" w:type="dxa"/>
          </w:tcPr>
          <w:p w14:paraId="71DD60F2"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w:t>
            </w:r>
            <w:proofErr w:type="spellStart"/>
            <w:r w:rsidRPr="00510E58">
              <w:rPr>
                <w:rFonts w:cstheme="minorHAnsi"/>
                <w:b/>
                <w:bCs/>
                <w:color w:val="000000"/>
                <w:sz w:val="20"/>
                <w:szCs w:val="20"/>
              </w:rPr>
              <w:t>imag</w:t>
            </w:r>
            <w:proofErr w:type="spellEnd"/>
            <w:r w:rsidRPr="00510E58">
              <w:rPr>
                <w:rFonts w:cstheme="minorHAnsi"/>
                <w:b/>
                <w:bCs/>
                <w:color w:val="000000"/>
                <w:sz w:val="20"/>
                <w:szCs w:val="20"/>
              </w:rPr>
              <w:t>'</w:t>
            </w:r>
          </w:p>
        </w:tc>
        <w:tc>
          <w:tcPr>
            <w:tcW w:w="1425" w:type="dxa"/>
          </w:tcPr>
          <w:p w14:paraId="54DD22EB" w14:textId="77777777" w:rsidR="00510E58" w:rsidRPr="00510E58" w:rsidRDefault="00510E58" w:rsidP="00510E58">
            <w:pPr>
              <w:rPr>
                <w:rFonts w:cstheme="minorHAnsi"/>
                <w:sz w:val="20"/>
                <w:szCs w:val="20"/>
              </w:rPr>
            </w:pPr>
            <w:r w:rsidRPr="00510E58">
              <w:rPr>
                <w:rFonts w:cstheme="minorHAnsi"/>
                <w:color w:val="000000"/>
                <w:sz w:val="20"/>
                <w:szCs w:val="20"/>
              </w:rPr>
              <w:t>0.32671571923604975</w:t>
            </w:r>
          </w:p>
        </w:tc>
        <w:tc>
          <w:tcPr>
            <w:tcW w:w="1559" w:type="dxa"/>
          </w:tcPr>
          <w:p w14:paraId="429166B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559" w:type="dxa"/>
          </w:tcPr>
          <w:p w14:paraId="5F1E500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c>
          <w:tcPr>
            <w:tcW w:w="1559" w:type="dxa"/>
          </w:tcPr>
          <w:p w14:paraId="28F1C6D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985" w:type="dxa"/>
          </w:tcPr>
          <w:p w14:paraId="5E65B77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4145037935803,</w:t>
            </w:r>
          </w:p>
        </w:tc>
      </w:tr>
      <w:tr w:rsidR="00510E58" w14:paraId="2FB21E6E" w14:textId="77777777" w:rsidTr="00510E58">
        <w:trPr>
          <w:trHeight w:val="69"/>
        </w:trPr>
        <w:tc>
          <w:tcPr>
            <w:tcW w:w="1965" w:type="dxa"/>
            <w:vMerge/>
          </w:tcPr>
          <w:p w14:paraId="65742F9C" w14:textId="77777777" w:rsidR="00510E58" w:rsidRPr="00510E58" w:rsidRDefault="00510E58" w:rsidP="00510E58">
            <w:pPr>
              <w:rPr>
                <w:rFonts w:cstheme="minorHAnsi"/>
                <w:b/>
                <w:bCs/>
                <w:sz w:val="20"/>
                <w:szCs w:val="20"/>
              </w:rPr>
            </w:pPr>
          </w:p>
        </w:tc>
        <w:tc>
          <w:tcPr>
            <w:tcW w:w="1425" w:type="dxa"/>
          </w:tcPr>
          <w:p w14:paraId="35535767"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class'</w:t>
            </w:r>
          </w:p>
        </w:tc>
        <w:tc>
          <w:tcPr>
            <w:tcW w:w="1425" w:type="dxa"/>
          </w:tcPr>
          <w:p w14:paraId="594CDB30" w14:textId="77777777" w:rsidR="00510E58" w:rsidRPr="00510E58" w:rsidRDefault="00510E58" w:rsidP="00510E58">
            <w:pPr>
              <w:rPr>
                <w:rFonts w:cstheme="minorHAnsi"/>
                <w:sz w:val="20"/>
                <w:szCs w:val="20"/>
              </w:rPr>
            </w:pPr>
            <w:r w:rsidRPr="00510E58">
              <w:rPr>
                <w:rFonts w:cstheme="minorHAnsi"/>
                <w:color w:val="000000"/>
                <w:sz w:val="20"/>
                <w:szCs w:val="20"/>
              </w:rPr>
              <w:t>0.20559425407282925,</w:t>
            </w:r>
          </w:p>
        </w:tc>
        <w:tc>
          <w:tcPr>
            <w:tcW w:w="1559" w:type="dxa"/>
          </w:tcPr>
          <w:p w14:paraId="7481B94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ymptom'</w:t>
            </w:r>
          </w:p>
        </w:tc>
        <w:tc>
          <w:tcPr>
            <w:tcW w:w="1559" w:type="dxa"/>
          </w:tcPr>
          <w:p w14:paraId="2FAE71E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c>
          <w:tcPr>
            <w:tcW w:w="1559" w:type="dxa"/>
          </w:tcPr>
          <w:p w14:paraId="5255585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impact'</w:t>
            </w:r>
          </w:p>
        </w:tc>
        <w:tc>
          <w:tcPr>
            <w:tcW w:w="1985" w:type="dxa"/>
          </w:tcPr>
          <w:p w14:paraId="2F2B6AE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712822111271726,</w:t>
            </w:r>
          </w:p>
        </w:tc>
      </w:tr>
      <w:tr w:rsidR="00510E58" w14:paraId="4AEFBDE7" w14:textId="77777777" w:rsidTr="00510E58">
        <w:trPr>
          <w:trHeight w:val="69"/>
        </w:trPr>
        <w:tc>
          <w:tcPr>
            <w:tcW w:w="1965" w:type="dxa"/>
            <w:vMerge/>
          </w:tcPr>
          <w:p w14:paraId="5F462000" w14:textId="77777777" w:rsidR="00510E58" w:rsidRPr="00510E58" w:rsidRDefault="00510E58" w:rsidP="00510E58">
            <w:pPr>
              <w:rPr>
                <w:rFonts w:cstheme="minorHAnsi"/>
                <w:b/>
                <w:bCs/>
                <w:sz w:val="20"/>
                <w:szCs w:val="20"/>
              </w:rPr>
            </w:pPr>
          </w:p>
        </w:tc>
        <w:tc>
          <w:tcPr>
            <w:tcW w:w="1425" w:type="dxa"/>
          </w:tcPr>
          <w:p w14:paraId="20468920"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dataset'</w:t>
            </w:r>
          </w:p>
        </w:tc>
        <w:tc>
          <w:tcPr>
            <w:tcW w:w="1425" w:type="dxa"/>
          </w:tcPr>
          <w:p w14:paraId="4D076465" w14:textId="77777777" w:rsidR="00510E58" w:rsidRPr="00510E58" w:rsidRDefault="00510E58" w:rsidP="00510E58">
            <w:pPr>
              <w:rPr>
                <w:rFonts w:cstheme="minorHAnsi"/>
                <w:sz w:val="20"/>
                <w:szCs w:val="20"/>
              </w:rPr>
            </w:pPr>
            <w:r w:rsidRPr="00510E58">
              <w:rPr>
                <w:rFonts w:cstheme="minorHAnsi"/>
                <w:color w:val="000000"/>
                <w:sz w:val="20"/>
                <w:szCs w:val="20"/>
              </w:rPr>
              <w:t>0.15776417661741118</w:t>
            </w:r>
          </w:p>
        </w:tc>
        <w:tc>
          <w:tcPr>
            <w:tcW w:w="1559" w:type="dxa"/>
          </w:tcPr>
          <w:p w14:paraId="2FA3536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fever'</w:t>
            </w:r>
          </w:p>
        </w:tc>
        <w:tc>
          <w:tcPr>
            <w:tcW w:w="1559" w:type="dxa"/>
          </w:tcPr>
          <w:p w14:paraId="27C27E2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c>
          <w:tcPr>
            <w:tcW w:w="1559" w:type="dxa"/>
          </w:tcPr>
          <w:p w14:paraId="6B6EE77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18B3F5F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9835033050070103</w:t>
            </w:r>
          </w:p>
        </w:tc>
      </w:tr>
      <w:tr w:rsidR="00510E58" w14:paraId="033E6E44" w14:textId="77777777" w:rsidTr="00510E58">
        <w:trPr>
          <w:trHeight w:val="69"/>
        </w:trPr>
        <w:tc>
          <w:tcPr>
            <w:tcW w:w="1965" w:type="dxa"/>
          </w:tcPr>
          <w:p w14:paraId="6A551118" w14:textId="77777777" w:rsidR="00510E58" w:rsidRPr="00510E58" w:rsidRDefault="00510E58" w:rsidP="00510E58">
            <w:pPr>
              <w:rPr>
                <w:rFonts w:cstheme="minorHAnsi"/>
                <w:b/>
                <w:bCs/>
                <w:sz w:val="20"/>
                <w:szCs w:val="20"/>
              </w:rPr>
            </w:pPr>
          </w:p>
        </w:tc>
        <w:tc>
          <w:tcPr>
            <w:tcW w:w="1425" w:type="dxa"/>
          </w:tcPr>
          <w:p w14:paraId="5C7DBF2D" w14:textId="77777777" w:rsidR="00510E58" w:rsidRPr="00510E58" w:rsidRDefault="00510E58" w:rsidP="00510E58">
            <w:pPr>
              <w:rPr>
                <w:rFonts w:cstheme="minorHAnsi"/>
                <w:b/>
                <w:bCs/>
                <w:color w:val="000000"/>
                <w:sz w:val="20"/>
                <w:szCs w:val="20"/>
              </w:rPr>
            </w:pPr>
          </w:p>
        </w:tc>
        <w:tc>
          <w:tcPr>
            <w:tcW w:w="1425" w:type="dxa"/>
          </w:tcPr>
          <w:p w14:paraId="5F1C0C0B" w14:textId="77777777" w:rsidR="00510E58" w:rsidRPr="00510E58" w:rsidRDefault="00510E58" w:rsidP="00510E58">
            <w:pPr>
              <w:rPr>
                <w:rFonts w:cstheme="minorHAnsi"/>
                <w:color w:val="000000"/>
                <w:sz w:val="20"/>
                <w:szCs w:val="20"/>
              </w:rPr>
            </w:pPr>
          </w:p>
        </w:tc>
        <w:tc>
          <w:tcPr>
            <w:tcW w:w="1559" w:type="dxa"/>
          </w:tcPr>
          <w:p w14:paraId="5206F50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559" w:type="dxa"/>
          </w:tcPr>
          <w:p w14:paraId="6FF246F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3C99212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985" w:type="dxa"/>
          </w:tcPr>
          <w:p w14:paraId="5999FAF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r>
      <w:tr w:rsidR="00510E58" w14:paraId="299A1AA0" w14:textId="77777777" w:rsidTr="00510E58">
        <w:trPr>
          <w:trHeight w:val="60"/>
        </w:trPr>
        <w:tc>
          <w:tcPr>
            <w:tcW w:w="1965" w:type="dxa"/>
            <w:vMerge w:val="restart"/>
          </w:tcPr>
          <w:p w14:paraId="0D18DC94" w14:textId="77777777" w:rsidR="00510E58" w:rsidRPr="00510E58" w:rsidRDefault="00510E58" w:rsidP="00510E58">
            <w:pPr>
              <w:rPr>
                <w:rFonts w:cstheme="minorHAnsi"/>
                <w:sz w:val="20"/>
                <w:szCs w:val="20"/>
              </w:rPr>
            </w:pPr>
            <w:r w:rsidRPr="00510E58">
              <w:rPr>
                <w:rFonts w:cstheme="minorHAnsi"/>
                <w:b/>
                <w:bCs/>
                <w:sz w:val="20"/>
                <w:szCs w:val="20"/>
              </w:rPr>
              <w:t>2-3 paragraphs</w:t>
            </w:r>
          </w:p>
        </w:tc>
        <w:tc>
          <w:tcPr>
            <w:tcW w:w="1425" w:type="dxa"/>
          </w:tcPr>
          <w:p w14:paraId="0DD2E44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425" w:type="dxa"/>
          </w:tcPr>
          <w:p w14:paraId="6E8B247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c>
          <w:tcPr>
            <w:tcW w:w="1559" w:type="dxa"/>
          </w:tcPr>
          <w:p w14:paraId="6B03914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market'</w:t>
            </w:r>
          </w:p>
        </w:tc>
        <w:tc>
          <w:tcPr>
            <w:tcW w:w="1559" w:type="dxa"/>
          </w:tcPr>
          <w:p w14:paraId="02EA67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86573559242644,</w:t>
            </w:r>
          </w:p>
        </w:tc>
        <w:tc>
          <w:tcPr>
            <w:tcW w:w="1559" w:type="dxa"/>
          </w:tcPr>
          <w:p w14:paraId="7588F81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misinfodem</w:t>
            </w:r>
            <w:proofErr w:type="spellEnd"/>
            <w:r w:rsidRPr="00510E58">
              <w:rPr>
                <w:rFonts w:asciiTheme="minorHAnsi" w:hAnsiTheme="minorHAnsi" w:cstheme="minorHAnsi"/>
                <w:b/>
                <w:bCs/>
                <w:color w:val="000000"/>
              </w:rPr>
              <w:t>'</w:t>
            </w:r>
          </w:p>
        </w:tc>
        <w:tc>
          <w:tcPr>
            <w:tcW w:w="1985" w:type="dxa"/>
          </w:tcPr>
          <w:p w14:paraId="22A185E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5033743541941375,</w:t>
            </w:r>
          </w:p>
        </w:tc>
      </w:tr>
      <w:tr w:rsidR="00510E58" w14:paraId="4FE2AB45" w14:textId="77777777" w:rsidTr="00510E58">
        <w:trPr>
          <w:trHeight w:val="57"/>
        </w:trPr>
        <w:tc>
          <w:tcPr>
            <w:tcW w:w="1965" w:type="dxa"/>
            <w:vMerge/>
          </w:tcPr>
          <w:p w14:paraId="17FC38B4" w14:textId="77777777" w:rsidR="00510E58" w:rsidRPr="00510E58" w:rsidRDefault="00510E58" w:rsidP="00510E58">
            <w:pPr>
              <w:rPr>
                <w:rFonts w:cstheme="minorHAnsi"/>
                <w:b/>
                <w:bCs/>
                <w:sz w:val="20"/>
                <w:szCs w:val="20"/>
              </w:rPr>
            </w:pPr>
          </w:p>
        </w:tc>
        <w:tc>
          <w:tcPr>
            <w:tcW w:w="1425" w:type="dxa"/>
          </w:tcPr>
          <w:p w14:paraId="42181D4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granada</w:t>
            </w:r>
            <w:proofErr w:type="spellEnd"/>
            <w:r w:rsidRPr="00510E58">
              <w:rPr>
                <w:rFonts w:asciiTheme="minorHAnsi" w:hAnsiTheme="minorHAnsi" w:cstheme="minorHAnsi"/>
                <w:b/>
                <w:bCs/>
                <w:color w:val="000000"/>
              </w:rPr>
              <w:t>'</w:t>
            </w:r>
          </w:p>
        </w:tc>
        <w:tc>
          <w:tcPr>
            <w:tcW w:w="1425" w:type="dxa"/>
          </w:tcPr>
          <w:p w14:paraId="3228A02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c>
          <w:tcPr>
            <w:tcW w:w="1559" w:type="dxa"/>
          </w:tcPr>
          <w:p w14:paraId="5B951D8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559" w:type="dxa"/>
          </w:tcPr>
          <w:p w14:paraId="029AE60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79867961934094,</w:t>
            </w:r>
          </w:p>
        </w:tc>
        <w:tc>
          <w:tcPr>
            <w:tcW w:w="1559" w:type="dxa"/>
          </w:tcPr>
          <w:p w14:paraId="0B77DC3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985" w:type="dxa"/>
          </w:tcPr>
          <w:p w14:paraId="1048B20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6297115033235156,</w:t>
            </w:r>
          </w:p>
        </w:tc>
      </w:tr>
      <w:tr w:rsidR="00510E58" w14:paraId="16C4E62F" w14:textId="77777777" w:rsidTr="00510E58">
        <w:trPr>
          <w:trHeight w:val="57"/>
        </w:trPr>
        <w:tc>
          <w:tcPr>
            <w:tcW w:w="1965" w:type="dxa"/>
            <w:vMerge/>
          </w:tcPr>
          <w:p w14:paraId="45D166DF" w14:textId="77777777" w:rsidR="00510E58" w:rsidRPr="00510E58" w:rsidRDefault="00510E58" w:rsidP="00510E58">
            <w:pPr>
              <w:rPr>
                <w:rFonts w:cstheme="minorHAnsi"/>
                <w:b/>
                <w:bCs/>
                <w:sz w:val="20"/>
                <w:szCs w:val="20"/>
              </w:rPr>
            </w:pPr>
          </w:p>
        </w:tc>
        <w:tc>
          <w:tcPr>
            <w:tcW w:w="1425" w:type="dxa"/>
          </w:tcPr>
          <w:p w14:paraId="0D6451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425" w:type="dxa"/>
          </w:tcPr>
          <w:p w14:paraId="5C8EE99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c>
          <w:tcPr>
            <w:tcW w:w="1559" w:type="dxa"/>
          </w:tcPr>
          <w:p w14:paraId="71A3DC5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friday</w:t>
            </w:r>
            <w:proofErr w:type="spellEnd"/>
            <w:r w:rsidRPr="00510E58">
              <w:rPr>
                <w:rFonts w:asciiTheme="minorHAnsi" w:hAnsiTheme="minorHAnsi" w:cstheme="minorHAnsi"/>
                <w:b/>
                <w:bCs/>
                <w:color w:val="000000"/>
              </w:rPr>
              <w:t>'</w:t>
            </w:r>
          </w:p>
        </w:tc>
        <w:tc>
          <w:tcPr>
            <w:tcW w:w="1559" w:type="dxa"/>
          </w:tcPr>
          <w:p w14:paraId="3648959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8596179123202228,</w:t>
            </w:r>
          </w:p>
        </w:tc>
        <w:tc>
          <w:tcPr>
            <w:tcW w:w="1559" w:type="dxa"/>
          </w:tcPr>
          <w:p w14:paraId="199FFE0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articl</w:t>
            </w:r>
            <w:proofErr w:type="spellEnd"/>
            <w:r w:rsidRPr="00510E58">
              <w:rPr>
                <w:rFonts w:asciiTheme="minorHAnsi" w:hAnsiTheme="minorHAnsi" w:cstheme="minorHAnsi"/>
                <w:b/>
                <w:bCs/>
                <w:color w:val="000000"/>
              </w:rPr>
              <w:t>'</w:t>
            </w:r>
          </w:p>
        </w:tc>
        <w:tc>
          <w:tcPr>
            <w:tcW w:w="1985" w:type="dxa"/>
          </w:tcPr>
          <w:p w14:paraId="29E023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459251935197457,</w:t>
            </w:r>
          </w:p>
        </w:tc>
      </w:tr>
      <w:tr w:rsidR="00510E58" w14:paraId="76BC44E6" w14:textId="77777777" w:rsidTr="00510E58">
        <w:trPr>
          <w:trHeight w:val="57"/>
        </w:trPr>
        <w:tc>
          <w:tcPr>
            <w:tcW w:w="1965" w:type="dxa"/>
            <w:vMerge/>
          </w:tcPr>
          <w:p w14:paraId="1ABF601C" w14:textId="77777777" w:rsidR="00510E58" w:rsidRPr="00510E58" w:rsidRDefault="00510E58" w:rsidP="00510E58">
            <w:pPr>
              <w:rPr>
                <w:rFonts w:cstheme="minorHAnsi"/>
                <w:b/>
                <w:bCs/>
                <w:sz w:val="20"/>
                <w:szCs w:val="20"/>
              </w:rPr>
            </w:pPr>
          </w:p>
        </w:tc>
        <w:tc>
          <w:tcPr>
            <w:tcW w:w="1425" w:type="dxa"/>
          </w:tcPr>
          <w:p w14:paraId="3AD6CD2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rogramm</w:t>
            </w:r>
            <w:proofErr w:type="spellEnd"/>
            <w:r w:rsidRPr="00510E58">
              <w:rPr>
                <w:rFonts w:asciiTheme="minorHAnsi" w:hAnsiTheme="minorHAnsi" w:cstheme="minorHAnsi"/>
                <w:b/>
                <w:bCs/>
                <w:color w:val="000000"/>
              </w:rPr>
              <w:t>'</w:t>
            </w:r>
          </w:p>
        </w:tc>
        <w:tc>
          <w:tcPr>
            <w:tcW w:w="1425" w:type="dxa"/>
          </w:tcPr>
          <w:p w14:paraId="5D88B60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559" w:type="dxa"/>
          </w:tcPr>
          <w:p w14:paraId="60BCA7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nfect'</w:t>
            </w:r>
          </w:p>
        </w:tc>
        <w:tc>
          <w:tcPr>
            <w:tcW w:w="1559" w:type="dxa"/>
          </w:tcPr>
          <w:p w14:paraId="406A1C1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5212490284470373,</w:t>
            </w:r>
          </w:p>
        </w:tc>
        <w:tc>
          <w:tcPr>
            <w:tcW w:w="1559" w:type="dxa"/>
          </w:tcPr>
          <w:p w14:paraId="41C5961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commun</w:t>
            </w:r>
            <w:proofErr w:type="spellEnd"/>
            <w:r w:rsidRPr="00510E58">
              <w:rPr>
                <w:rFonts w:asciiTheme="minorHAnsi" w:hAnsiTheme="minorHAnsi" w:cstheme="minorHAnsi"/>
                <w:b/>
                <w:bCs/>
                <w:color w:val="000000"/>
              </w:rPr>
              <w:t>'</w:t>
            </w:r>
          </w:p>
        </w:tc>
        <w:tc>
          <w:tcPr>
            <w:tcW w:w="1985" w:type="dxa"/>
          </w:tcPr>
          <w:p w14:paraId="541CFA5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715,</w:t>
            </w:r>
          </w:p>
        </w:tc>
      </w:tr>
      <w:tr w:rsidR="00510E58" w14:paraId="52A87B85" w14:textId="77777777" w:rsidTr="00510E58">
        <w:trPr>
          <w:trHeight w:val="57"/>
        </w:trPr>
        <w:tc>
          <w:tcPr>
            <w:tcW w:w="1965" w:type="dxa"/>
            <w:vMerge/>
          </w:tcPr>
          <w:p w14:paraId="2FAC2A56" w14:textId="77777777" w:rsidR="00510E58" w:rsidRPr="00510E58" w:rsidRDefault="00510E58" w:rsidP="00510E58">
            <w:pPr>
              <w:rPr>
                <w:rFonts w:cstheme="minorHAnsi"/>
                <w:b/>
                <w:bCs/>
                <w:sz w:val="20"/>
                <w:szCs w:val="20"/>
              </w:rPr>
            </w:pPr>
          </w:p>
        </w:tc>
        <w:tc>
          <w:tcPr>
            <w:tcW w:w="1425" w:type="dxa"/>
          </w:tcPr>
          <w:p w14:paraId="7AE0E59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425" w:type="dxa"/>
          </w:tcPr>
          <w:p w14:paraId="20D546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559" w:type="dxa"/>
          </w:tcPr>
          <w:p w14:paraId="30F5B2B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pper'</w:t>
            </w:r>
          </w:p>
        </w:tc>
        <w:tc>
          <w:tcPr>
            <w:tcW w:w="1559" w:type="dxa"/>
          </w:tcPr>
          <w:p w14:paraId="5CD4D9C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4653245307956103</w:t>
            </w:r>
          </w:p>
        </w:tc>
        <w:tc>
          <w:tcPr>
            <w:tcW w:w="1559" w:type="dxa"/>
          </w:tcPr>
          <w:p w14:paraId="6CB4CC2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6F094B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676</w:t>
            </w:r>
          </w:p>
        </w:tc>
      </w:tr>
      <w:tr w:rsidR="00510E58" w14:paraId="0D82ABE2" w14:textId="77777777" w:rsidTr="00510E58">
        <w:trPr>
          <w:trHeight w:val="57"/>
        </w:trPr>
        <w:tc>
          <w:tcPr>
            <w:tcW w:w="1965" w:type="dxa"/>
          </w:tcPr>
          <w:p w14:paraId="2497712A" w14:textId="77777777" w:rsidR="00510E58" w:rsidRPr="00510E58" w:rsidRDefault="00510E58" w:rsidP="00510E58">
            <w:pPr>
              <w:rPr>
                <w:rFonts w:cstheme="minorHAnsi"/>
                <w:b/>
                <w:bCs/>
                <w:sz w:val="20"/>
                <w:szCs w:val="20"/>
              </w:rPr>
            </w:pPr>
          </w:p>
        </w:tc>
        <w:tc>
          <w:tcPr>
            <w:tcW w:w="1425" w:type="dxa"/>
          </w:tcPr>
          <w:p w14:paraId="60DD158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425" w:type="dxa"/>
          </w:tcPr>
          <w:p w14:paraId="1C908C0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7058BF2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559" w:type="dxa"/>
          </w:tcPr>
          <w:p w14:paraId="17AA60D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7E51BC9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985" w:type="dxa"/>
          </w:tcPr>
          <w:p w14:paraId="20BCFEA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r>
      <w:tr w:rsidR="00510E58" w14:paraId="44827C51" w14:textId="77777777" w:rsidTr="00510E58">
        <w:trPr>
          <w:trHeight w:val="146"/>
        </w:trPr>
        <w:tc>
          <w:tcPr>
            <w:tcW w:w="1965" w:type="dxa"/>
            <w:vMerge w:val="restart"/>
          </w:tcPr>
          <w:p w14:paraId="6908B4B2" w14:textId="77777777" w:rsidR="00510E58" w:rsidRPr="00510E58" w:rsidRDefault="00510E58" w:rsidP="00510E58">
            <w:pPr>
              <w:rPr>
                <w:rFonts w:cstheme="minorHAnsi"/>
                <w:sz w:val="20"/>
                <w:szCs w:val="20"/>
              </w:rPr>
            </w:pPr>
            <w:r w:rsidRPr="00510E58">
              <w:rPr>
                <w:rFonts w:cstheme="minorHAnsi"/>
                <w:b/>
                <w:bCs/>
                <w:sz w:val="20"/>
                <w:szCs w:val="20"/>
              </w:rPr>
              <w:t>Paragraph level (7401|229)</w:t>
            </w:r>
          </w:p>
        </w:tc>
        <w:tc>
          <w:tcPr>
            <w:tcW w:w="1425" w:type="dxa"/>
          </w:tcPr>
          <w:p w14:paraId="0E09085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425" w:type="dxa"/>
          </w:tcPr>
          <w:p w14:paraId="0B91351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7920442330385795,</w:t>
            </w:r>
          </w:p>
        </w:tc>
        <w:tc>
          <w:tcPr>
            <w:tcW w:w="1559" w:type="dxa"/>
          </w:tcPr>
          <w:p w14:paraId="5CAD89A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rial'</w:t>
            </w:r>
          </w:p>
        </w:tc>
        <w:tc>
          <w:tcPr>
            <w:tcW w:w="1559" w:type="dxa"/>
          </w:tcPr>
          <w:p w14:paraId="088648D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4673333939365011,</w:t>
            </w:r>
          </w:p>
        </w:tc>
        <w:tc>
          <w:tcPr>
            <w:tcW w:w="1559" w:type="dxa"/>
          </w:tcPr>
          <w:p w14:paraId="22A47DE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985" w:type="dxa"/>
          </w:tcPr>
          <w:p w14:paraId="1B7DCF32"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492162493102458,</w:t>
            </w:r>
          </w:p>
        </w:tc>
      </w:tr>
      <w:tr w:rsidR="00510E58" w14:paraId="5135CB54" w14:textId="77777777" w:rsidTr="00510E58">
        <w:trPr>
          <w:trHeight w:val="86"/>
        </w:trPr>
        <w:tc>
          <w:tcPr>
            <w:tcW w:w="1965" w:type="dxa"/>
            <w:vMerge/>
          </w:tcPr>
          <w:p w14:paraId="5CE81062" w14:textId="77777777" w:rsidR="00510E58" w:rsidRPr="00510E58" w:rsidRDefault="00510E58" w:rsidP="00510E58">
            <w:pPr>
              <w:rPr>
                <w:rFonts w:cstheme="minorHAnsi"/>
                <w:b/>
                <w:bCs/>
                <w:sz w:val="20"/>
                <w:szCs w:val="20"/>
              </w:rPr>
            </w:pPr>
          </w:p>
        </w:tc>
        <w:tc>
          <w:tcPr>
            <w:tcW w:w="1425" w:type="dxa"/>
          </w:tcPr>
          <w:p w14:paraId="4DC95B1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model'</w:t>
            </w:r>
          </w:p>
        </w:tc>
        <w:tc>
          <w:tcPr>
            <w:tcW w:w="1425" w:type="dxa"/>
          </w:tcPr>
          <w:p w14:paraId="40B852E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53962153046564,</w:t>
            </w:r>
          </w:p>
        </w:tc>
        <w:tc>
          <w:tcPr>
            <w:tcW w:w="1559" w:type="dxa"/>
          </w:tcPr>
          <w:p w14:paraId="7A504D3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vaccin</w:t>
            </w:r>
            <w:proofErr w:type="spellEnd"/>
            <w:r w:rsidRPr="00510E58">
              <w:rPr>
                <w:rFonts w:asciiTheme="minorHAnsi" w:hAnsiTheme="minorHAnsi" w:cstheme="minorHAnsi"/>
                <w:b/>
                <w:bCs/>
                <w:color w:val="000000"/>
              </w:rPr>
              <w:t>'</w:t>
            </w:r>
          </w:p>
        </w:tc>
        <w:tc>
          <w:tcPr>
            <w:tcW w:w="1559" w:type="dxa"/>
          </w:tcPr>
          <w:p w14:paraId="75AE274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789496907239388,</w:t>
            </w:r>
          </w:p>
        </w:tc>
        <w:tc>
          <w:tcPr>
            <w:tcW w:w="1559" w:type="dxa"/>
          </w:tcPr>
          <w:p w14:paraId="35254D3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olici</w:t>
            </w:r>
            <w:proofErr w:type="spellEnd"/>
            <w:r w:rsidRPr="00510E58">
              <w:rPr>
                <w:rFonts w:asciiTheme="minorHAnsi" w:hAnsiTheme="minorHAnsi" w:cstheme="minorHAnsi"/>
                <w:b/>
                <w:bCs/>
                <w:color w:val="000000"/>
              </w:rPr>
              <w:t>'</w:t>
            </w:r>
          </w:p>
        </w:tc>
        <w:tc>
          <w:tcPr>
            <w:tcW w:w="1985" w:type="dxa"/>
          </w:tcPr>
          <w:p w14:paraId="73103E6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3206567897289235,</w:t>
            </w:r>
          </w:p>
        </w:tc>
      </w:tr>
      <w:tr w:rsidR="00510E58" w14:paraId="3F9E361C" w14:textId="77777777" w:rsidTr="00510E58">
        <w:trPr>
          <w:trHeight w:val="86"/>
        </w:trPr>
        <w:tc>
          <w:tcPr>
            <w:tcW w:w="1965" w:type="dxa"/>
            <w:vMerge/>
          </w:tcPr>
          <w:p w14:paraId="17C6496F" w14:textId="77777777" w:rsidR="00510E58" w:rsidRPr="00510E58" w:rsidRDefault="00510E58" w:rsidP="00510E58">
            <w:pPr>
              <w:rPr>
                <w:rFonts w:cstheme="minorHAnsi"/>
                <w:b/>
                <w:bCs/>
                <w:sz w:val="20"/>
                <w:szCs w:val="20"/>
              </w:rPr>
            </w:pPr>
          </w:p>
        </w:tc>
        <w:tc>
          <w:tcPr>
            <w:tcW w:w="1425" w:type="dxa"/>
          </w:tcPr>
          <w:p w14:paraId="2CFBDAB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imag</w:t>
            </w:r>
            <w:proofErr w:type="spellEnd"/>
            <w:r w:rsidRPr="00510E58">
              <w:rPr>
                <w:rFonts w:asciiTheme="minorHAnsi" w:hAnsiTheme="minorHAnsi" w:cstheme="minorHAnsi"/>
                <w:b/>
                <w:bCs/>
                <w:color w:val="000000"/>
              </w:rPr>
              <w:t>'</w:t>
            </w:r>
          </w:p>
        </w:tc>
        <w:tc>
          <w:tcPr>
            <w:tcW w:w="1425" w:type="dxa"/>
          </w:tcPr>
          <w:p w14:paraId="5502DC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745133138045724,</w:t>
            </w:r>
          </w:p>
        </w:tc>
        <w:tc>
          <w:tcPr>
            <w:tcW w:w="1559" w:type="dxa"/>
          </w:tcPr>
          <w:p w14:paraId="69C946F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tage'</w:t>
            </w:r>
          </w:p>
        </w:tc>
        <w:tc>
          <w:tcPr>
            <w:tcW w:w="1559" w:type="dxa"/>
          </w:tcPr>
          <w:p w14:paraId="69B3596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3285475306510043,</w:t>
            </w:r>
          </w:p>
        </w:tc>
        <w:tc>
          <w:tcPr>
            <w:tcW w:w="1559" w:type="dxa"/>
          </w:tcPr>
          <w:p w14:paraId="207993B2"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7323CDE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9289264374192664,</w:t>
            </w:r>
          </w:p>
        </w:tc>
      </w:tr>
      <w:tr w:rsidR="00510E58" w14:paraId="2DA5D40B" w14:textId="77777777" w:rsidTr="00510E58">
        <w:trPr>
          <w:trHeight w:val="86"/>
        </w:trPr>
        <w:tc>
          <w:tcPr>
            <w:tcW w:w="1965" w:type="dxa"/>
            <w:vMerge/>
          </w:tcPr>
          <w:p w14:paraId="338EB64D" w14:textId="77777777" w:rsidR="00510E58" w:rsidRPr="00510E58" w:rsidRDefault="00510E58" w:rsidP="00510E58">
            <w:pPr>
              <w:rPr>
                <w:rFonts w:cstheme="minorHAnsi"/>
                <w:b/>
                <w:bCs/>
                <w:sz w:val="20"/>
                <w:szCs w:val="20"/>
              </w:rPr>
            </w:pPr>
          </w:p>
        </w:tc>
        <w:tc>
          <w:tcPr>
            <w:tcW w:w="1425" w:type="dxa"/>
          </w:tcPr>
          <w:p w14:paraId="04F4718E"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detect'</w:t>
            </w:r>
          </w:p>
        </w:tc>
        <w:tc>
          <w:tcPr>
            <w:tcW w:w="1425" w:type="dxa"/>
          </w:tcPr>
          <w:p w14:paraId="30B5164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6365565281326466,</w:t>
            </w:r>
          </w:p>
        </w:tc>
        <w:tc>
          <w:tcPr>
            <w:tcW w:w="1559" w:type="dxa"/>
          </w:tcPr>
          <w:p w14:paraId="2E2546E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expect'</w:t>
            </w:r>
          </w:p>
        </w:tc>
        <w:tc>
          <w:tcPr>
            <w:tcW w:w="1559" w:type="dxa"/>
          </w:tcPr>
          <w:p w14:paraId="671E48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32697529258982,</w:t>
            </w:r>
          </w:p>
        </w:tc>
        <w:tc>
          <w:tcPr>
            <w:tcW w:w="1559" w:type="dxa"/>
          </w:tcPr>
          <w:p w14:paraId="0FD66A7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985" w:type="dxa"/>
          </w:tcPr>
          <w:p w14:paraId="2FBE2BD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6562150610270957,</w:t>
            </w:r>
          </w:p>
        </w:tc>
      </w:tr>
      <w:tr w:rsidR="00510E58" w14:paraId="0EB63C3D" w14:textId="77777777" w:rsidTr="00510E58">
        <w:trPr>
          <w:trHeight w:val="749"/>
        </w:trPr>
        <w:tc>
          <w:tcPr>
            <w:tcW w:w="1965" w:type="dxa"/>
            <w:vMerge/>
          </w:tcPr>
          <w:p w14:paraId="4DC46F28" w14:textId="77777777" w:rsidR="00510E58" w:rsidRPr="00510E58" w:rsidRDefault="00510E58" w:rsidP="00510E58">
            <w:pPr>
              <w:rPr>
                <w:rFonts w:cstheme="minorHAnsi"/>
                <w:b/>
                <w:bCs/>
                <w:sz w:val="20"/>
                <w:szCs w:val="20"/>
              </w:rPr>
            </w:pPr>
          </w:p>
        </w:tc>
        <w:tc>
          <w:tcPr>
            <w:tcW w:w="1425" w:type="dxa"/>
          </w:tcPr>
          <w:p w14:paraId="03E91E1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lass'</w:t>
            </w:r>
          </w:p>
        </w:tc>
        <w:tc>
          <w:tcPr>
            <w:tcW w:w="1425" w:type="dxa"/>
          </w:tcPr>
          <w:p w14:paraId="2134E41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2952267447918445</w:t>
            </w:r>
          </w:p>
        </w:tc>
        <w:tc>
          <w:tcPr>
            <w:tcW w:w="1559" w:type="dxa"/>
          </w:tcPr>
          <w:p w14:paraId="051E86D2"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underway'</w:t>
            </w:r>
          </w:p>
          <w:p w14:paraId="7F26D89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p>
        </w:tc>
        <w:tc>
          <w:tcPr>
            <w:tcW w:w="1559" w:type="dxa"/>
          </w:tcPr>
          <w:p w14:paraId="104F07F3"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0015564175913142</w:t>
            </w:r>
          </w:p>
          <w:p w14:paraId="42F09DA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p>
          <w:p w14:paraId="23DD58ED" w14:textId="77777777" w:rsidR="00510E58" w:rsidRPr="00510E58" w:rsidRDefault="00510E58" w:rsidP="00510E58">
            <w:pPr>
              <w:jc w:val="center"/>
              <w:rPr>
                <w:rFonts w:cstheme="minorHAnsi"/>
                <w:sz w:val="20"/>
                <w:szCs w:val="20"/>
                <w:lang w:eastAsia="en-GB"/>
              </w:rPr>
            </w:pPr>
          </w:p>
        </w:tc>
        <w:tc>
          <w:tcPr>
            <w:tcW w:w="1559" w:type="dxa"/>
          </w:tcPr>
          <w:p w14:paraId="7DA95196"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impact'</w:t>
            </w:r>
          </w:p>
          <w:p w14:paraId="63ABF15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p>
        </w:tc>
        <w:tc>
          <w:tcPr>
            <w:tcW w:w="1985" w:type="dxa"/>
          </w:tcPr>
          <w:p w14:paraId="565738A7"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463281943440908</w:t>
            </w:r>
          </w:p>
          <w:p w14:paraId="6B253D86" w14:textId="77777777" w:rsidR="00510E58" w:rsidRPr="00510E58" w:rsidRDefault="00510E58" w:rsidP="00510E58">
            <w:pPr>
              <w:jc w:val="center"/>
              <w:rPr>
                <w:rFonts w:cstheme="minorHAnsi"/>
                <w:sz w:val="20"/>
                <w:szCs w:val="20"/>
                <w:lang w:eastAsia="en-GB"/>
              </w:rPr>
            </w:pPr>
          </w:p>
        </w:tc>
      </w:tr>
    </w:tbl>
    <w:p w14:paraId="1EF77F4B" w14:textId="4458FB2A" w:rsidR="00510E58" w:rsidRDefault="00510E58"/>
    <w:p w14:paraId="24A8420B" w14:textId="65FA53EB" w:rsidR="007223F0" w:rsidRDefault="007223F0"/>
    <w:p w14:paraId="4F7259DA" w14:textId="70EDE738" w:rsidR="007223F0" w:rsidRDefault="007223F0"/>
    <w:p w14:paraId="71CC462D" w14:textId="44AD2FD9" w:rsidR="007223F0" w:rsidRDefault="007223F0"/>
    <w:p w14:paraId="3391BB70" w14:textId="77777777" w:rsidR="00824384" w:rsidRDefault="00F4321B">
      <w:r>
        <w:br w:type="page"/>
      </w:r>
    </w:p>
    <w:tbl>
      <w:tblPr>
        <w:tblStyle w:val="TableGrid"/>
        <w:tblpPr w:leftFromText="180" w:rightFromText="180" w:vertAnchor="page" w:horzAnchor="margin" w:tblpXSpec="center" w:tblpY="873"/>
        <w:tblW w:w="10740" w:type="dxa"/>
        <w:tblLayout w:type="fixed"/>
        <w:tblLook w:val="04E0" w:firstRow="1" w:lastRow="1" w:firstColumn="1" w:lastColumn="0" w:noHBand="0" w:noVBand="1"/>
      </w:tblPr>
      <w:tblGrid>
        <w:gridCol w:w="1384"/>
        <w:gridCol w:w="1276"/>
        <w:gridCol w:w="1559"/>
        <w:gridCol w:w="1276"/>
        <w:gridCol w:w="1559"/>
        <w:gridCol w:w="1418"/>
        <w:gridCol w:w="2268"/>
      </w:tblGrid>
      <w:tr w:rsidR="00824384" w:rsidRPr="00584E54" w14:paraId="758E0CA6" w14:textId="77777777" w:rsidTr="0004644B">
        <w:trPr>
          <w:trHeight w:val="341"/>
        </w:trPr>
        <w:tc>
          <w:tcPr>
            <w:tcW w:w="10740" w:type="dxa"/>
            <w:gridSpan w:val="7"/>
          </w:tcPr>
          <w:p w14:paraId="78D09917" w14:textId="4ED4B6BB" w:rsidR="00824384" w:rsidRPr="00584E54" w:rsidRDefault="00824384" w:rsidP="00D61FFD">
            <w:pPr>
              <w:rPr>
                <w:b/>
                <w:bCs/>
              </w:rPr>
            </w:pPr>
            <w:r w:rsidRPr="00584E54">
              <w:rPr>
                <w:b/>
                <w:bCs/>
              </w:rPr>
              <w:lastRenderedPageBreak/>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824384" w14:paraId="36AEE59A" w14:textId="77777777" w:rsidTr="0004644B">
        <w:trPr>
          <w:trHeight w:val="161"/>
        </w:trPr>
        <w:tc>
          <w:tcPr>
            <w:tcW w:w="1384" w:type="dxa"/>
            <w:vMerge w:val="restart"/>
          </w:tcPr>
          <w:p w14:paraId="658841E6" w14:textId="625824B1" w:rsidR="00824384" w:rsidRDefault="00BF0F43" w:rsidP="00D61FFD">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2835" w:type="dxa"/>
            <w:gridSpan w:val="2"/>
          </w:tcPr>
          <w:p w14:paraId="37550FAA" w14:textId="77777777" w:rsidR="00824384" w:rsidRDefault="00824384" w:rsidP="00D61FFD">
            <w:r>
              <w:rPr>
                <w:b/>
                <w:bCs/>
              </w:rPr>
              <w:t>covid-science</w:t>
            </w:r>
            <w:r w:rsidRPr="00911626">
              <w:rPr>
                <w:b/>
                <w:bCs/>
              </w:rPr>
              <w:t>.txt</w:t>
            </w:r>
          </w:p>
        </w:tc>
        <w:tc>
          <w:tcPr>
            <w:tcW w:w="2835" w:type="dxa"/>
            <w:gridSpan w:val="2"/>
          </w:tcPr>
          <w:p w14:paraId="5546B0F1" w14:textId="77777777" w:rsidR="00824384" w:rsidRDefault="00824384" w:rsidP="00D61FFD">
            <w:r>
              <w:rPr>
                <w:b/>
                <w:bCs/>
              </w:rPr>
              <w:t>Covid-non-science</w:t>
            </w:r>
            <w:r w:rsidRPr="00911626">
              <w:rPr>
                <w:b/>
                <w:bCs/>
              </w:rPr>
              <w:t>.txt</w:t>
            </w:r>
          </w:p>
        </w:tc>
        <w:tc>
          <w:tcPr>
            <w:tcW w:w="3686" w:type="dxa"/>
            <w:gridSpan w:val="2"/>
          </w:tcPr>
          <w:p w14:paraId="13FEF2A2" w14:textId="77777777" w:rsidR="00824384" w:rsidRDefault="00824384" w:rsidP="00D61FFD">
            <w:pPr>
              <w:rPr>
                <w:b/>
                <w:bCs/>
              </w:rPr>
            </w:pPr>
            <w:r>
              <w:rPr>
                <w:b/>
                <w:bCs/>
              </w:rPr>
              <w:t>Covid-psychology.txt</w:t>
            </w:r>
          </w:p>
        </w:tc>
      </w:tr>
      <w:tr w:rsidR="00824384" w14:paraId="1EDB05A1" w14:textId="77777777" w:rsidTr="0004644B">
        <w:trPr>
          <w:trHeight w:val="161"/>
        </w:trPr>
        <w:tc>
          <w:tcPr>
            <w:tcW w:w="1384" w:type="dxa"/>
            <w:vMerge/>
          </w:tcPr>
          <w:p w14:paraId="6EAB19FD" w14:textId="77777777" w:rsidR="00824384" w:rsidRPr="0028591F" w:rsidRDefault="00824384" w:rsidP="00D61FFD">
            <w:pPr>
              <w:rPr>
                <w:b/>
                <w:bCs/>
              </w:rPr>
            </w:pPr>
          </w:p>
        </w:tc>
        <w:tc>
          <w:tcPr>
            <w:tcW w:w="1276" w:type="dxa"/>
          </w:tcPr>
          <w:p w14:paraId="3510DEF8" w14:textId="77777777" w:rsidR="00824384" w:rsidRDefault="00824384" w:rsidP="00D61FFD">
            <w:pPr>
              <w:rPr>
                <w:b/>
                <w:bCs/>
              </w:rPr>
            </w:pPr>
            <w:r>
              <w:rPr>
                <w:b/>
                <w:bCs/>
              </w:rPr>
              <w:t>Top words</w:t>
            </w:r>
          </w:p>
        </w:tc>
        <w:tc>
          <w:tcPr>
            <w:tcW w:w="1559" w:type="dxa"/>
          </w:tcPr>
          <w:p w14:paraId="6346A4D6" w14:textId="77777777" w:rsidR="00824384" w:rsidRDefault="00824384" w:rsidP="00D61FFD">
            <w:pPr>
              <w:rPr>
                <w:b/>
                <w:bCs/>
              </w:rPr>
            </w:pPr>
            <w:r>
              <w:rPr>
                <w:b/>
                <w:bCs/>
              </w:rPr>
              <w:t>weights</w:t>
            </w:r>
          </w:p>
        </w:tc>
        <w:tc>
          <w:tcPr>
            <w:tcW w:w="1276" w:type="dxa"/>
          </w:tcPr>
          <w:p w14:paraId="282E904B" w14:textId="77777777" w:rsidR="00824384" w:rsidRDefault="00824384" w:rsidP="00D61FFD">
            <w:pPr>
              <w:rPr>
                <w:b/>
                <w:bCs/>
              </w:rPr>
            </w:pPr>
            <w:r>
              <w:rPr>
                <w:b/>
                <w:bCs/>
              </w:rPr>
              <w:t>Top words</w:t>
            </w:r>
          </w:p>
        </w:tc>
        <w:tc>
          <w:tcPr>
            <w:tcW w:w="1559" w:type="dxa"/>
          </w:tcPr>
          <w:p w14:paraId="1D624BF7" w14:textId="77777777" w:rsidR="00824384" w:rsidRDefault="00824384" w:rsidP="00D61FFD">
            <w:pPr>
              <w:rPr>
                <w:b/>
                <w:bCs/>
              </w:rPr>
            </w:pPr>
            <w:r>
              <w:rPr>
                <w:b/>
                <w:bCs/>
              </w:rPr>
              <w:t>weights</w:t>
            </w:r>
          </w:p>
        </w:tc>
        <w:tc>
          <w:tcPr>
            <w:tcW w:w="1418" w:type="dxa"/>
          </w:tcPr>
          <w:p w14:paraId="5F08F77A" w14:textId="77777777" w:rsidR="00824384" w:rsidRDefault="00824384" w:rsidP="00D61FFD">
            <w:pPr>
              <w:rPr>
                <w:b/>
                <w:bCs/>
              </w:rPr>
            </w:pPr>
            <w:r>
              <w:rPr>
                <w:b/>
                <w:bCs/>
              </w:rPr>
              <w:t>Top words</w:t>
            </w:r>
          </w:p>
        </w:tc>
        <w:tc>
          <w:tcPr>
            <w:tcW w:w="2268" w:type="dxa"/>
          </w:tcPr>
          <w:p w14:paraId="760AFEB9" w14:textId="77777777" w:rsidR="00824384" w:rsidRDefault="00824384" w:rsidP="00D61FFD">
            <w:pPr>
              <w:rPr>
                <w:b/>
                <w:bCs/>
              </w:rPr>
            </w:pPr>
            <w:r>
              <w:rPr>
                <w:b/>
                <w:bCs/>
              </w:rPr>
              <w:t>weights</w:t>
            </w:r>
          </w:p>
        </w:tc>
      </w:tr>
      <w:tr w:rsidR="00824384" w14:paraId="1C04D89A" w14:textId="77777777" w:rsidTr="0004644B">
        <w:trPr>
          <w:trHeight w:val="65"/>
        </w:trPr>
        <w:tc>
          <w:tcPr>
            <w:tcW w:w="1384" w:type="dxa"/>
            <w:vMerge w:val="restart"/>
          </w:tcPr>
          <w:p w14:paraId="5373C63B" w14:textId="77777777" w:rsidR="00824384" w:rsidRDefault="00824384" w:rsidP="00D61FFD">
            <w:r w:rsidRPr="0028591F">
              <w:rPr>
                <w:b/>
                <w:bCs/>
              </w:rPr>
              <w:t>Article level (</w:t>
            </w:r>
            <w:r>
              <w:rPr>
                <w:b/>
                <w:bCs/>
              </w:rPr>
              <w:t>20</w:t>
            </w:r>
            <w:r w:rsidRPr="0028591F">
              <w:rPr>
                <w:b/>
                <w:bCs/>
              </w:rPr>
              <w:t>|</w:t>
            </w:r>
            <w:r>
              <w:rPr>
                <w:b/>
                <w:bCs/>
              </w:rPr>
              <w:t>20</w:t>
            </w:r>
            <w:r w:rsidRPr="0028591F">
              <w:rPr>
                <w:b/>
                <w:bCs/>
              </w:rPr>
              <w:t>)</w:t>
            </w:r>
          </w:p>
        </w:tc>
        <w:tc>
          <w:tcPr>
            <w:tcW w:w="1276" w:type="dxa"/>
          </w:tcPr>
          <w:p w14:paraId="1B88AFF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559" w:type="dxa"/>
          </w:tcPr>
          <w:p w14:paraId="65D4154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195000201940321,</w:t>
            </w:r>
          </w:p>
        </w:tc>
        <w:tc>
          <w:tcPr>
            <w:tcW w:w="1276" w:type="dxa"/>
          </w:tcPr>
          <w:p w14:paraId="1440867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est'</w:t>
            </w:r>
          </w:p>
        </w:tc>
        <w:tc>
          <w:tcPr>
            <w:tcW w:w="1559" w:type="dxa"/>
          </w:tcPr>
          <w:p w14:paraId="0A72E53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525012615032745,</w:t>
            </w:r>
          </w:p>
        </w:tc>
        <w:tc>
          <w:tcPr>
            <w:tcW w:w="1418" w:type="dxa"/>
          </w:tcPr>
          <w:p w14:paraId="74CF1C2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68" w:type="dxa"/>
          </w:tcPr>
          <w:p w14:paraId="487718F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733564956224059,</w:t>
            </w:r>
          </w:p>
        </w:tc>
      </w:tr>
      <w:tr w:rsidR="00824384" w14:paraId="406215DD" w14:textId="77777777" w:rsidTr="0004644B">
        <w:trPr>
          <w:trHeight w:val="64"/>
        </w:trPr>
        <w:tc>
          <w:tcPr>
            <w:tcW w:w="1384" w:type="dxa"/>
            <w:vMerge/>
          </w:tcPr>
          <w:p w14:paraId="00F659E0" w14:textId="77777777" w:rsidR="00824384" w:rsidRPr="0028591F" w:rsidRDefault="00824384" w:rsidP="00D61FFD">
            <w:pPr>
              <w:rPr>
                <w:b/>
                <w:bCs/>
              </w:rPr>
            </w:pPr>
          </w:p>
        </w:tc>
        <w:tc>
          <w:tcPr>
            <w:tcW w:w="1276" w:type="dxa"/>
          </w:tcPr>
          <w:p w14:paraId="05E2964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559" w:type="dxa"/>
          </w:tcPr>
          <w:p w14:paraId="60AB18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9419924959906,</w:t>
            </w:r>
          </w:p>
        </w:tc>
        <w:tc>
          <w:tcPr>
            <w:tcW w:w="1276" w:type="dxa"/>
          </w:tcPr>
          <w:p w14:paraId="1EC77BC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eopl</w:t>
            </w:r>
            <w:proofErr w:type="spellEnd"/>
            <w:r w:rsidRPr="00FD191D">
              <w:rPr>
                <w:rFonts w:asciiTheme="majorHAnsi" w:hAnsiTheme="majorHAnsi" w:cstheme="majorHAnsi"/>
                <w:b/>
                <w:bCs/>
                <w:color w:val="000000"/>
              </w:rPr>
              <w:t>'</w:t>
            </w:r>
          </w:p>
        </w:tc>
        <w:tc>
          <w:tcPr>
            <w:tcW w:w="1559" w:type="dxa"/>
          </w:tcPr>
          <w:p w14:paraId="65E4914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11032908806575,</w:t>
            </w:r>
          </w:p>
        </w:tc>
        <w:tc>
          <w:tcPr>
            <w:tcW w:w="1418" w:type="dxa"/>
          </w:tcPr>
          <w:p w14:paraId="0CA73B8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268" w:type="dxa"/>
          </w:tcPr>
          <w:p w14:paraId="06A3438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785991090419736,</w:t>
            </w:r>
          </w:p>
        </w:tc>
      </w:tr>
      <w:tr w:rsidR="00824384" w14:paraId="15F2CDA7" w14:textId="77777777" w:rsidTr="0004644B">
        <w:trPr>
          <w:trHeight w:val="64"/>
        </w:trPr>
        <w:tc>
          <w:tcPr>
            <w:tcW w:w="1384" w:type="dxa"/>
            <w:vMerge/>
          </w:tcPr>
          <w:p w14:paraId="0DEDA33E" w14:textId="77777777" w:rsidR="00824384" w:rsidRPr="0028591F" w:rsidRDefault="00824384" w:rsidP="00D61FFD">
            <w:pPr>
              <w:rPr>
                <w:b/>
                <w:bCs/>
              </w:rPr>
            </w:pPr>
          </w:p>
        </w:tc>
        <w:tc>
          <w:tcPr>
            <w:tcW w:w="1276" w:type="dxa"/>
          </w:tcPr>
          <w:p w14:paraId="709C40D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559" w:type="dxa"/>
          </w:tcPr>
          <w:p w14:paraId="35703E3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24414357176752507,</w:t>
            </w:r>
          </w:p>
        </w:tc>
        <w:tc>
          <w:tcPr>
            <w:tcW w:w="1276" w:type="dxa"/>
          </w:tcPr>
          <w:p w14:paraId="2E10849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4ABBC4A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350304714824757,</w:t>
            </w:r>
          </w:p>
        </w:tc>
        <w:tc>
          <w:tcPr>
            <w:tcW w:w="1418" w:type="dxa"/>
          </w:tcPr>
          <w:p w14:paraId="2073800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social'</w:t>
            </w:r>
          </w:p>
        </w:tc>
        <w:tc>
          <w:tcPr>
            <w:tcW w:w="2268" w:type="dxa"/>
          </w:tcPr>
          <w:p w14:paraId="0A02513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17797817165504,</w:t>
            </w:r>
          </w:p>
        </w:tc>
      </w:tr>
      <w:tr w:rsidR="00824384" w14:paraId="53E8D3C4" w14:textId="77777777" w:rsidTr="0004644B">
        <w:trPr>
          <w:trHeight w:val="64"/>
        </w:trPr>
        <w:tc>
          <w:tcPr>
            <w:tcW w:w="1384" w:type="dxa"/>
            <w:vMerge/>
          </w:tcPr>
          <w:p w14:paraId="1EC84042" w14:textId="77777777" w:rsidR="00824384" w:rsidRPr="0028591F" w:rsidRDefault="00824384" w:rsidP="00D61FFD">
            <w:pPr>
              <w:rPr>
                <w:b/>
                <w:bCs/>
              </w:rPr>
            </w:pPr>
          </w:p>
        </w:tc>
        <w:tc>
          <w:tcPr>
            <w:tcW w:w="1276" w:type="dxa"/>
          </w:tcPr>
          <w:p w14:paraId="0355ED7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559" w:type="dxa"/>
          </w:tcPr>
          <w:p w14:paraId="128468C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7846130209695354,</w:t>
            </w:r>
          </w:p>
        </w:tc>
        <w:tc>
          <w:tcPr>
            <w:tcW w:w="1276" w:type="dxa"/>
          </w:tcPr>
          <w:p w14:paraId="7CB4F6C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ymptom'</w:t>
            </w:r>
          </w:p>
        </w:tc>
        <w:tc>
          <w:tcPr>
            <w:tcW w:w="1559" w:type="dxa"/>
          </w:tcPr>
          <w:p w14:paraId="456D2C7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0147297742697395,</w:t>
            </w:r>
          </w:p>
        </w:tc>
        <w:tc>
          <w:tcPr>
            <w:tcW w:w="1418" w:type="dxa"/>
          </w:tcPr>
          <w:p w14:paraId="0850370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epidem</w:t>
            </w:r>
            <w:proofErr w:type="spellEnd"/>
            <w:r w:rsidRPr="00FD191D">
              <w:rPr>
                <w:rFonts w:asciiTheme="majorHAnsi" w:hAnsiTheme="majorHAnsi" w:cstheme="majorHAnsi"/>
                <w:b/>
                <w:bCs/>
                <w:color w:val="000000"/>
              </w:rPr>
              <w:t>'</w:t>
            </w:r>
          </w:p>
        </w:tc>
        <w:tc>
          <w:tcPr>
            <w:tcW w:w="2268" w:type="dxa"/>
          </w:tcPr>
          <w:p w14:paraId="085C31A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9223792506781157,</w:t>
            </w:r>
          </w:p>
        </w:tc>
      </w:tr>
      <w:tr w:rsidR="00824384" w14:paraId="6D51B16D" w14:textId="77777777" w:rsidTr="0004644B">
        <w:trPr>
          <w:trHeight w:val="64"/>
        </w:trPr>
        <w:tc>
          <w:tcPr>
            <w:tcW w:w="1384" w:type="dxa"/>
            <w:vMerge/>
          </w:tcPr>
          <w:p w14:paraId="2610DDB9" w14:textId="77777777" w:rsidR="00824384" w:rsidRPr="0028591F" w:rsidRDefault="00824384" w:rsidP="00D61FFD">
            <w:pPr>
              <w:rPr>
                <w:b/>
                <w:bCs/>
              </w:rPr>
            </w:pPr>
          </w:p>
        </w:tc>
        <w:tc>
          <w:tcPr>
            <w:tcW w:w="1276" w:type="dxa"/>
          </w:tcPr>
          <w:p w14:paraId="7016BBA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lass'</w:t>
            </w:r>
          </w:p>
        </w:tc>
        <w:tc>
          <w:tcPr>
            <w:tcW w:w="1559" w:type="dxa"/>
          </w:tcPr>
          <w:p w14:paraId="332AC1E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297059818817663</w:t>
            </w:r>
          </w:p>
        </w:tc>
        <w:tc>
          <w:tcPr>
            <w:tcW w:w="1276" w:type="dxa"/>
          </w:tcPr>
          <w:p w14:paraId="0A5D7DA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travel'</w:t>
            </w:r>
          </w:p>
        </w:tc>
        <w:tc>
          <w:tcPr>
            <w:tcW w:w="1559" w:type="dxa"/>
          </w:tcPr>
          <w:p w14:paraId="3FAB4FF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909033106510667</w:t>
            </w:r>
          </w:p>
        </w:tc>
        <w:tc>
          <w:tcPr>
            <w:tcW w:w="1418" w:type="dxa"/>
          </w:tcPr>
          <w:p w14:paraId="2A282CD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268" w:type="dxa"/>
          </w:tcPr>
          <w:p w14:paraId="624E34E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8194229083665558</w:t>
            </w:r>
          </w:p>
        </w:tc>
      </w:tr>
      <w:tr w:rsidR="00824384" w14:paraId="14BF32C0" w14:textId="77777777" w:rsidTr="0004644B">
        <w:trPr>
          <w:trHeight w:val="64"/>
        </w:trPr>
        <w:tc>
          <w:tcPr>
            <w:tcW w:w="1384" w:type="dxa"/>
          </w:tcPr>
          <w:p w14:paraId="7210A56B" w14:textId="77777777" w:rsidR="00824384" w:rsidRPr="0028591F" w:rsidRDefault="00824384" w:rsidP="00D61FFD">
            <w:pPr>
              <w:rPr>
                <w:b/>
                <w:bCs/>
              </w:rPr>
            </w:pPr>
          </w:p>
        </w:tc>
        <w:tc>
          <w:tcPr>
            <w:tcW w:w="1276" w:type="dxa"/>
          </w:tcPr>
          <w:p w14:paraId="03A6FFC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38AEF2D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276" w:type="dxa"/>
          </w:tcPr>
          <w:p w14:paraId="2AA63C5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46662F4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418" w:type="dxa"/>
          </w:tcPr>
          <w:p w14:paraId="59305D74"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2268" w:type="dxa"/>
          </w:tcPr>
          <w:p w14:paraId="2F7E20D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r>
      <w:tr w:rsidR="00824384" w14:paraId="2309EC17" w14:textId="77777777" w:rsidTr="0004644B">
        <w:trPr>
          <w:trHeight w:val="42"/>
        </w:trPr>
        <w:tc>
          <w:tcPr>
            <w:tcW w:w="1384" w:type="dxa"/>
            <w:vMerge w:val="restart"/>
          </w:tcPr>
          <w:p w14:paraId="060AA447" w14:textId="77777777" w:rsidR="00824384" w:rsidRDefault="00824384" w:rsidP="00D61FFD">
            <w:r w:rsidRPr="0028591F">
              <w:rPr>
                <w:b/>
                <w:bCs/>
              </w:rPr>
              <w:t>2-3 paragraphs</w:t>
            </w:r>
          </w:p>
        </w:tc>
        <w:tc>
          <w:tcPr>
            <w:tcW w:w="1276" w:type="dxa"/>
          </w:tcPr>
          <w:p w14:paraId="614CF7E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upport'</w:t>
            </w:r>
          </w:p>
        </w:tc>
        <w:tc>
          <w:tcPr>
            <w:tcW w:w="1559" w:type="dxa"/>
          </w:tcPr>
          <w:p w14:paraId="60D051E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899471788278933,</w:t>
            </w:r>
          </w:p>
        </w:tc>
        <w:tc>
          <w:tcPr>
            <w:tcW w:w="1276" w:type="dxa"/>
          </w:tcPr>
          <w:p w14:paraId="32E21E9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market'</w:t>
            </w:r>
          </w:p>
        </w:tc>
        <w:tc>
          <w:tcPr>
            <w:tcW w:w="1559" w:type="dxa"/>
          </w:tcPr>
          <w:p w14:paraId="27BBAE3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986573559242641,</w:t>
            </w:r>
          </w:p>
        </w:tc>
        <w:tc>
          <w:tcPr>
            <w:tcW w:w="1418" w:type="dxa"/>
          </w:tcPr>
          <w:p w14:paraId="6617526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isinfodem</w:t>
            </w:r>
            <w:proofErr w:type="spellEnd"/>
            <w:r w:rsidRPr="00FD191D">
              <w:rPr>
                <w:rFonts w:asciiTheme="majorHAnsi" w:hAnsiTheme="majorHAnsi" w:cstheme="majorHAnsi"/>
                <w:b/>
                <w:bCs/>
                <w:color w:val="000000"/>
              </w:rPr>
              <w:t>'</w:t>
            </w:r>
          </w:p>
        </w:tc>
        <w:tc>
          <w:tcPr>
            <w:tcW w:w="2268" w:type="dxa"/>
          </w:tcPr>
          <w:p w14:paraId="27C09B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65,</w:t>
            </w:r>
          </w:p>
        </w:tc>
      </w:tr>
      <w:tr w:rsidR="00824384" w14:paraId="0B9561C1" w14:textId="77777777" w:rsidTr="0004644B">
        <w:trPr>
          <w:trHeight w:val="42"/>
        </w:trPr>
        <w:tc>
          <w:tcPr>
            <w:tcW w:w="1384" w:type="dxa"/>
            <w:vMerge/>
          </w:tcPr>
          <w:p w14:paraId="4EB2ED12" w14:textId="77777777" w:rsidR="00824384" w:rsidRPr="0028591F" w:rsidRDefault="00824384" w:rsidP="00D61FFD">
            <w:pPr>
              <w:rPr>
                <w:b/>
                <w:bCs/>
              </w:rPr>
            </w:pPr>
          </w:p>
        </w:tc>
        <w:tc>
          <w:tcPr>
            <w:tcW w:w="1276" w:type="dxa"/>
          </w:tcPr>
          <w:p w14:paraId="413DA6A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granada</w:t>
            </w:r>
            <w:proofErr w:type="spellEnd"/>
            <w:r w:rsidRPr="00FD191D">
              <w:rPr>
                <w:rFonts w:asciiTheme="majorHAnsi" w:hAnsiTheme="majorHAnsi" w:cstheme="majorHAnsi"/>
                <w:b/>
                <w:bCs/>
                <w:color w:val="000000"/>
              </w:rPr>
              <w:t>'</w:t>
            </w:r>
          </w:p>
        </w:tc>
        <w:tc>
          <w:tcPr>
            <w:tcW w:w="1559" w:type="dxa"/>
          </w:tcPr>
          <w:p w14:paraId="752F29B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4814037209037237,</w:t>
            </w:r>
          </w:p>
        </w:tc>
        <w:tc>
          <w:tcPr>
            <w:tcW w:w="1276" w:type="dxa"/>
          </w:tcPr>
          <w:p w14:paraId="2D600B2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5899921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7986796193419,</w:t>
            </w:r>
          </w:p>
        </w:tc>
        <w:tc>
          <w:tcPr>
            <w:tcW w:w="1418" w:type="dxa"/>
          </w:tcPr>
          <w:p w14:paraId="168666E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268" w:type="dxa"/>
          </w:tcPr>
          <w:p w14:paraId="3D2690F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5,</w:t>
            </w:r>
          </w:p>
        </w:tc>
      </w:tr>
      <w:tr w:rsidR="00824384" w14:paraId="3FC54088" w14:textId="77777777" w:rsidTr="0004644B">
        <w:trPr>
          <w:trHeight w:val="42"/>
        </w:trPr>
        <w:tc>
          <w:tcPr>
            <w:tcW w:w="1384" w:type="dxa"/>
            <w:vMerge/>
          </w:tcPr>
          <w:p w14:paraId="7CD3D7CA" w14:textId="77777777" w:rsidR="00824384" w:rsidRPr="0028591F" w:rsidRDefault="00824384" w:rsidP="00D61FFD">
            <w:pPr>
              <w:rPr>
                <w:b/>
                <w:bCs/>
              </w:rPr>
            </w:pPr>
          </w:p>
        </w:tc>
        <w:tc>
          <w:tcPr>
            <w:tcW w:w="1276" w:type="dxa"/>
          </w:tcPr>
          <w:p w14:paraId="660A66C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3816C19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2769581399154337,</w:t>
            </w:r>
          </w:p>
        </w:tc>
        <w:tc>
          <w:tcPr>
            <w:tcW w:w="1276" w:type="dxa"/>
          </w:tcPr>
          <w:p w14:paraId="5C0D355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friday</w:t>
            </w:r>
            <w:proofErr w:type="spellEnd"/>
            <w:r w:rsidRPr="00FD191D">
              <w:rPr>
                <w:rFonts w:asciiTheme="majorHAnsi" w:hAnsiTheme="majorHAnsi" w:cstheme="majorHAnsi"/>
                <w:b/>
                <w:bCs/>
                <w:color w:val="000000"/>
              </w:rPr>
              <w:t>'</w:t>
            </w:r>
          </w:p>
        </w:tc>
        <w:tc>
          <w:tcPr>
            <w:tcW w:w="1559" w:type="dxa"/>
          </w:tcPr>
          <w:p w14:paraId="01C3232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8596179123202256,</w:t>
            </w:r>
          </w:p>
        </w:tc>
        <w:tc>
          <w:tcPr>
            <w:tcW w:w="1418" w:type="dxa"/>
          </w:tcPr>
          <w:p w14:paraId="3627F73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articl</w:t>
            </w:r>
            <w:proofErr w:type="spellEnd"/>
            <w:r w:rsidRPr="00FD191D">
              <w:rPr>
                <w:rFonts w:asciiTheme="majorHAnsi" w:hAnsiTheme="majorHAnsi" w:cstheme="majorHAnsi"/>
                <w:b/>
                <w:bCs/>
                <w:color w:val="000000"/>
              </w:rPr>
              <w:t>'</w:t>
            </w:r>
          </w:p>
        </w:tc>
        <w:tc>
          <w:tcPr>
            <w:tcW w:w="2268" w:type="dxa"/>
          </w:tcPr>
          <w:p w14:paraId="3642E7D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2,</w:t>
            </w:r>
          </w:p>
        </w:tc>
      </w:tr>
      <w:tr w:rsidR="00824384" w14:paraId="571A0676" w14:textId="77777777" w:rsidTr="0004644B">
        <w:trPr>
          <w:trHeight w:val="42"/>
        </w:trPr>
        <w:tc>
          <w:tcPr>
            <w:tcW w:w="1384" w:type="dxa"/>
            <w:vMerge/>
          </w:tcPr>
          <w:p w14:paraId="0D496CF0" w14:textId="77777777" w:rsidR="00824384" w:rsidRPr="0028591F" w:rsidRDefault="00824384" w:rsidP="00D61FFD">
            <w:pPr>
              <w:rPr>
                <w:b/>
                <w:bCs/>
              </w:rPr>
            </w:pPr>
          </w:p>
        </w:tc>
        <w:tc>
          <w:tcPr>
            <w:tcW w:w="1276" w:type="dxa"/>
          </w:tcPr>
          <w:p w14:paraId="54E4EA4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rogramm</w:t>
            </w:r>
            <w:proofErr w:type="spellEnd"/>
            <w:r w:rsidRPr="00FD191D">
              <w:rPr>
                <w:rFonts w:asciiTheme="majorHAnsi" w:hAnsiTheme="majorHAnsi" w:cstheme="majorHAnsi"/>
                <w:b/>
                <w:bCs/>
                <w:color w:val="000000"/>
              </w:rPr>
              <w:t>'</w:t>
            </w:r>
          </w:p>
        </w:tc>
        <w:tc>
          <w:tcPr>
            <w:tcW w:w="1559" w:type="dxa"/>
          </w:tcPr>
          <w:p w14:paraId="6CFBD33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276" w:type="dxa"/>
          </w:tcPr>
          <w:p w14:paraId="13E3051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infect'</w:t>
            </w:r>
          </w:p>
        </w:tc>
        <w:tc>
          <w:tcPr>
            <w:tcW w:w="1559" w:type="dxa"/>
          </w:tcPr>
          <w:p w14:paraId="074796B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infect': 0.15212490284470295,</w:t>
            </w:r>
          </w:p>
        </w:tc>
        <w:tc>
          <w:tcPr>
            <w:tcW w:w="1418" w:type="dxa"/>
          </w:tcPr>
          <w:p w14:paraId="606E471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commun</w:t>
            </w:r>
            <w:proofErr w:type="spellEnd"/>
            <w:r w:rsidRPr="00FD191D">
              <w:rPr>
                <w:rFonts w:asciiTheme="majorHAnsi" w:hAnsiTheme="majorHAnsi" w:cstheme="majorHAnsi"/>
                <w:b/>
                <w:bCs/>
                <w:color w:val="000000"/>
              </w:rPr>
              <w:t>'</w:t>
            </w:r>
          </w:p>
        </w:tc>
        <w:tc>
          <w:tcPr>
            <w:tcW w:w="2268" w:type="dxa"/>
          </w:tcPr>
          <w:p w14:paraId="01A94DC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48,</w:t>
            </w:r>
          </w:p>
        </w:tc>
      </w:tr>
      <w:tr w:rsidR="00824384" w14:paraId="6AA80599" w14:textId="77777777" w:rsidTr="0004644B">
        <w:trPr>
          <w:trHeight w:val="42"/>
        </w:trPr>
        <w:tc>
          <w:tcPr>
            <w:tcW w:w="1384" w:type="dxa"/>
            <w:vMerge/>
          </w:tcPr>
          <w:p w14:paraId="1C76D308" w14:textId="77777777" w:rsidR="00824384" w:rsidRPr="0028591F" w:rsidRDefault="00824384" w:rsidP="00D61FFD">
            <w:pPr>
              <w:rPr>
                <w:b/>
                <w:bCs/>
              </w:rPr>
            </w:pPr>
          </w:p>
        </w:tc>
        <w:tc>
          <w:tcPr>
            <w:tcW w:w="1276" w:type="dxa"/>
          </w:tcPr>
          <w:p w14:paraId="158AAA0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research'</w:t>
            </w:r>
          </w:p>
        </w:tc>
        <w:tc>
          <w:tcPr>
            <w:tcW w:w="1559" w:type="dxa"/>
          </w:tcPr>
          <w:p w14:paraId="03A8C8E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276" w:type="dxa"/>
          </w:tcPr>
          <w:p w14:paraId="7D2EEB0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reuter</w:t>
            </w:r>
            <w:proofErr w:type="spellEnd"/>
            <w:r w:rsidRPr="00FD191D">
              <w:rPr>
                <w:rFonts w:asciiTheme="majorHAnsi" w:hAnsiTheme="majorHAnsi" w:cstheme="majorHAnsi"/>
                <w:b/>
                <w:bCs/>
                <w:color w:val="000000"/>
              </w:rPr>
              <w:t>'</w:t>
            </w:r>
          </w:p>
        </w:tc>
        <w:tc>
          <w:tcPr>
            <w:tcW w:w="1559" w:type="dxa"/>
          </w:tcPr>
          <w:p w14:paraId="0BFC3BF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465324530795613</w:t>
            </w:r>
          </w:p>
        </w:tc>
        <w:tc>
          <w:tcPr>
            <w:tcW w:w="1418" w:type="dxa"/>
          </w:tcPr>
          <w:p w14:paraId="669588C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mechan</w:t>
            </w:r>
            <w:proofErr w:type="spellEnd"/>
            <w:r w:rsidRPr="00FD191D">
              <w:rPr>
                <w:rFonts w:asciiTheme="majorHAnsi" w:hAnsiTheme="majorHAnsi" w:cstheme="majorHAnsi"/>
                <w:b/>
                <w:bCs/>
                <w:color w:val="000000"/>
              </w:rPr>
              <w:t>'</w:t>
            </w:r>
          </w:p>
        </w:tc>
        <w:tc>
          <w:tcPr>
            <w:tcW w:w="2268" w:type="dxa"/>
          </w:tcPr>
          <w:p w14:paraId="11AE66B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824384" w14:paraId="1CCE21DD" w14:textId="77777777" w:rsidTr="0004644B">
        <w:trPr>
          <w:trHeight w:val="42"/>
        </w:trPr>
        <w:tc>
          <w:tcPr>
            <w:tcW w:w="1384" w:type="dxa"/>
          </w:tcPr>
          <w:p w14:paraId="4AEBAD7A" w14:textId="77777777" w:rsidR="00824384" w:rsidRPr="0028591F" w:rsidRDefault="00824384" w:rsidP="00D61FFD">
            <w:pPr>
              <w:rPr>
                <w:b/>
                <w:bCs/>
              </w:rPr>
            </w:pPr>
          </w:p>
        </w:tc>
        <w:tc>
          <w:tcPr>
            <w:tcW w:w="1276" w:type="dxa"/>
          </w:tcPr>
          <w:p w14:paraId="4E6AF49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783530F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276" w:type="dxa"/>
          </w:tcPr>
          <w:p w14:paraId="2BA39EB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3F0B99A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418" w:type="dxa"/>
          </w:tcPr>
          <w:p w14:paraId="3B11B19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2268" w:type="dxa"/>
          </w:tcPr>
          <w:p w14:paraId="30D6001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r>
      <w:tr w:rsidR="00824384" w14:paraId="69065480" w14:textId="77777777" w:rsidTr="0004644B">
        <w:trPr>
          <w:trHeight w:val="65"/>
        </w:trPr>
        <w:tc>
          <w:tcPr>
            <w:tcW w:w="1384" w:type="dxa"/>
            <w:vMerge w:val="restart"/>
          </w:tcPr>
          <w:p w14:paraId="2AF5D4E8" w14:textId="77777777" w:rsidR="00824384" w:rsidRDefault="00824384" w:rsidP="00D61FFD">
            <w:r w:rsidRPr="00584E54">
              <w:rPr>
                <w:b/>
                <w:bCs/>
              </w:rPr>
              <w:t>Paragraph level (</w:t>
            </w:r>
            <w:r>
              <w:rPr>
                <w:b/>
                <w:bCs/>
              </w:rPr>
              <w:t>14379</w:t>
            </w:r>
            <w:r w:rsidRPr="00584E54">
              <w:rPr>
                <w:b/>
                <w:bCs/>
              </w:rPr>
              <w:t>|</w:t>
            </w:r>
            <w:r>
              <w:rPr>
                <w:b/>
                <w:bCs/>
              </w:rPr>
              <w:t>387</w:t>
            </w:r>
            <w:r w:rsidRPr="00584E54">
              <w:rPr>
                <w:b/>
                <w:bCs/>
              </w:rPr>
              <w:t>)</w:t>
            </w:r>
          </w:p>
        </w:tc>
        <w:tc>
          <w:tcPr>
            <w:tcW w:w="1276" w:type="dxa"/>
          </w:tcPr>
          <w:p w14:paraId="33F595E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559" w:type="dxa"/>
          </w:tcPr>
          <w:p w14:paraId="6F84C60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8353445537976227,</w:t>
            </w:r>
          </w:p>
        </w:tc>
        <w:tc>
          <w:tcPr>
            <w:tcW w:w="1276" w:type="dxa"/>
          </w:tcPr>
          <w:p w14:paraId="53AD4E0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1559" w:type="dxa"/>
          </w:tcPr>
          <w:p w14:paraId="3A978D4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46149246082032147,</w:t>
            </w:r>
          </w:p>
        </w:tc>
        <w:tc>
          <w:tcPr>
            <w:tcW w:w="1418" w:type="dxa"/>
          </w:tcPr>
          <w:p w14:paraId="6314C19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68" w:type="dxa"/>
          </w:tcPr>
          <w:p w14:paraId="2E5409B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44528765261781605,</w:t>
            </w:r>
          </w:p>
        </w:tc>
      </w:tr>
      <w:tr w:rsidR="00824384" w14:paraId="0BECC22B" w14:textId="77777777" w:rsidTr="0004644B">
        <w:trPr>
          <w:trHeight w:val="64"/>
        </w:trPr>
        <w:tc>
          <w:tcPr>
            <w:tcW w:w="1384" w:type="dxa"/>
            <w:vMerge/>
          </w:tcPr>
          <w:p w14:paraId="32E49F39" w14:textId="77777777" w:rsidR="00824384" w:rsidRPr="00584E54" w:rsidRDefault="00824384" w:rsidP="00D61FFD">
            <w:pPr>
              <w:rPr>
                <w:b/>
                <w:bCs/>
              </w:rPr>
            </w:pPr>
          </w:p>
        </w:tc>
        <w:tc>
          <w:tcPr>
            <w:tcW w:w="1276" w:type="dxa"/>
          </w:tcPr>
          <w:p w14:paraId="07BD16B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559" w:type="dxa"/>
          </w:tcPr>
          <w:p w14:paraId="7C1C34A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551934971949819,</w:t>
            </w:r>
          </w:p>
        </w:tc>
        <w:tc>
          <w:tcPr>
            <w:tcW w:w="1276" w:type="dxa"/>
          </w:tcPr>
          <w:p w14:paraId="611BE46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vaccin</w:t>
            </w:r>
            <w:proofErr w:type="spellEnd"/>
            <w:r w:rsidRPr="00FD191D">
              <w:rPr>
                <w:rFonts w:asciiTheme="majorHAnsi" w:hAnsiTheme="majorHAnsi" w:cstheme="majorHAnsi"/>
                <w:b/>
                <w:bCs/>
                <w:color w:val="000000"/>
              </w:rPr>
              <w:t>'</w:t>
            </w:r>
          </w:p>
        </w:tc>
        <w:tc>
          <w:tcPr>
            <w:tcW w:w="1559" w:type="dxa"/>
          </w:tcPr>
          <w:p w14:paraId="0615E3B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11970491120056,</w:t>
            </w:r>
          </w:p>
        </w:tc>
        <w:tc>
          <w:tcPr>
            <w:tcW w:w="1418" w:type="dxa"/>
          </w:tcPr>
          <w:p w14:paraId="10CDA1F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268" w:type="dxa"/>
          </w:tcPr>
          <w:p w14:paraId="3BCB93A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598378349771223,</w:t>
            </w:r>
          </w:p>
        </w:tc>
      </w:tr>
      <w:tr w:rsidR="00824384" w14:paraId="2E3A9FF8" w14:textId="77777777" w:rsidTr="0004644B">
        <w:trPr>
          <w:trHeight w:val="64"/>
        </w:trPr>
        <w:tc>
          <w:tcPr>
            <w:tcW w:w="1384" w:type="dxa"/>
            <w:vMerge/>
          </w:tcPr>
          <w:p w14:paraId="14E1A432" w14:textId="77777777" w:rsidR="00824384" w:rsidRPr="00584E54" w:rsidRDefault="00824384" w:rsidP="00D61FFD">
            <w:pPr>
              <w:rPr>
                <w:b/>
                <w:bCs/>
              </w:rPr>
            </w:pPr>
          </w:p>
        </w:tc>
        <w:tc>
          <w:tcPr>
            <w:tcW w:w="1276" w:type="dxa"/>
          </w:tcPr>
          <w:p w14:paraId="2F64CAF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etect'</w:t>
            </w:r>
          </w:p>
        </w:tc>
        <w:tc>
          <w:tcPr>
            <w:tcW w:w="1559" w:type="dxa"/>
          </w:tcPr>
          <w:p w14:paraId="48CB0D1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14217453078608513,</w:t>
            </w:r>
          </w:p>
        </w:tc>
        <w:tc>
          <w:tcPr>
            <w:tcW w:w="1276" w:type="dxa"/>
          </w:tcPr>
          <w:p w14:paraId="30C12CE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tage'</w:t>
            </w:r>
          </w:p>
        </w:tc>
        <w:tc>
          <w:tcPr>
            <w:tcW w:w="1559" w:type="dxa"/>
          </w:tcPr>
          <w:p w14:paraId="7DE3763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9128249788164,</w:t>
            </w:r>
          </w:p>
        </w:tc>
        <w:tc>
          <w:tcPr>
            <w:tcW w:w="1418" w:type="dxa"/>
          </w:tcPr>
          <w:p w14:paraId="1A3A60C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268" w:type="dxa"/>
          </w:tcPr>
          <w:p w14:paraId="4C9FEC5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33461199438050226,</w:t>
            </w:r>
          </w:p>
        </w:tc>
      </w:tr>
      <w:tr w:rsidR="00824384" w14:paraId="4CE40499" w14:textId="77777777" w:rsidTr="0004644B">
        <w:trPr>
          <w:trHeight w:val="64"/>
        </w:trPr>
        <w:tc>
          <w:tcPr>
            <w:tcW w:w="1384" w:type="dxa"/>
            <w:vMerge/>
          </w:tcPr>
          <w:p w14:paraId="1A17C92F" w14:textId="77777777" w:rsidR="00824384" w:rsidRPr="00584E54" w:rsidRDefault="00824384" w:rsidP="00D61FFD">
            <w:pPr>
              <w:rPr>
                <w:b/>
                <w:bCs/>
              </w:rPr>
            </w:pPr>
          </w:p>
        </w:tc>
        <w:tc>
          <w:tcPr>
            <w:tcW w:w="1276" w:type="dxa"/>
          </w:tcPr>
          <w:p w14:paraId="1D8DCC9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559" w:type="dxa"/>
          </w:tcPr>
          <w:p w14:paraId="63EF9A3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267002478578127,</w:t>
            </w:r>
          </w:p>
        </w:tc>
        <w:tc>
          <w:tcPr>
            <w:tcW w:w="1276" w:type="dxa"/>
          </w:tcPr>
          <w:p w14:paraId="79FD3C5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expect'</w:t>
            </w:r>
          </w:p>
        </w:tc>
        <w:tc>
          <w:tcPr>
            <w:tcW w:w="1559" w:type="dxa"/>
          </w:tcPr>
          <w:p w14:paraId="03011DE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3283573850743006,</w:t>
            </w:r>
          </w:p>
        </w:tc>
        <w:tc>
          <w:tcPr>
            <w:tcW w:w="1418" w:type="dxa"/>
          </w:tcPr>
          <w:p w14:paraId="5CE47B8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olici</w:t>
            </w:r>
            <w:proofErr w:type="spellEnd"/>
            <w:r w:rsidRPr="00FD191D">
              <w:rPr>
                <w:rFonts w:asciiTheme="majorHAnsi" w:hAnsiTheme="majorHAnsi" w:cstheme="majorHAnsi"/>
                <w:b/>
                <w:bCs/>
                <w:color w:val="000000"/>
              </w:rPr>
              <w:t>'</w:t>
            </w:r>
          </w:p>
        </w:tc>
        <w:tc>
          <w:tcPr>
            <w:tcW w:w="2268" w:type="dxa"/>
          </w:tcPr>
          <w:p w14:paraId="44640A1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27823706235591,</w:t>
            </w:r>
          </w:p>
        </w:tc>
      </w:tr>
      <w:tr w:rsidR="00824384" w14:paraId="762D4EFD" w14:textId="77777777" w:rsidTr="0004644B">
        <w:trPr>
          <w:trHeight w:val="64"/>
        </w:trPr>
        <w:tc>
          <w:tcPr>
            <w:tcW w:w="1384" w:type="dxa"/>
            <w:vMerge/>
          </w:tcPr>
          <w:p w14:paraId="62913F2A" w14:textId="77777777" w:rsidR="00824384" w:rsidRPr="00584E54" w:rsidRDefault="00824384" w:rsidP="00D61FFD">
            <w:pPr>
              <w:rPr>
                <w:b/>
                <w:bCs/>
              </w:rPr>
            </w:pPr>
          </w:p>
        </w:tc>
        <w:tc>
          <w:tcPr>
            <w:tcW w:w="1276" w:type="dxa"/>
          </w:tcPr>
          <w:p w14:paraId="7931297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559" w:type="dxa"/>
          </w:tcPr>
          <w:p w14:paraId="6E0F9F34"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093369812928102</w:t>
            </w:r>
          </w:p>
        </w:tc>
        <w:tc>
          <w:tcPr>
            <w:tcW w:w="1276" w:type="dxa"/>
          </w:tcPr>
          <w:p w14:paraId="685B6EE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ose'</w:t>
            </w:r>
          </w:p>
        </w:tc>
        <w:tc>
          <w:tcPr>
            <w:tcW w:w="1559" w:type="dxa"/>
          </w:tcPr>
          <w:p w14:paraId="16BB364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9988003539528476</w:t>
            </w:r>
          </w:p>
        </w:tc>
        <w:tc>
          <w:tcPr>
            <w:tcW w:w="1418" w:type="dxa"/>
          </w:tcPr>
          <w:p w14:paraId="271DA3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2268" w:type="dxa"/>
          </w:tcPr>
          <w:p w14:paraId="3705D79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2152347635291778</w:t>
            </w:r>
          </w:p>
        </w:tc>
      </w:tr>
    </w:tbl>
    <w:p w14:paraId="79F02BA2" w14:textId="68CDA076" w:rsidR="00F4321B" w:rsidRDefault="00F4321B"/>
    <w:p w14:paraId="382FF368" w14:textId="38F2E08B" w:rsidR="007223F0" w:rsidRDefault="00F4321B">
      <w:r>
        <w:br w:type="page"/>
      </w:r>
    </w:p>
    <w:tbl>
      <w:tblPr>
        <w:tblStyle w:val="TableGrid"/>
        <w:tblpPr w:leftFromText="180" w:rightFromText="180" w:vertAnchor="page" w:horzAnchor="margin" w:tblpXSpec="center" w:tblpY="1000"/>
        <w:tblW w:w="10910" w:type="dxa"/>
        <w:tblLayout w:type="fixed"/>
        <w:tblLook w:val="04E0" w:firstRow="1" w:lastRow="1" w:firstColumn="1" w:lastColumn="0" w:noHBand="0" w:noVBand="1"/>
      </w:tblPr>
      <w:tblGrid>
        <w:gridCol w:w="1591"/>
        <w:gridCol w:w="2250"/>
        <w:gridCol w:w="2250"/>
        <w:gridCol w:w="2409"/>
        <w:gridCol w:w="2410"/>
      </w:tblGrid>
      <w:tr w:rsidR="007136C4" w14:paraId="08F84509" w14:textId="77777777" w:rsidTr="00D61FFD">
        <w:trPr>
          <w:trHeight w:val="416"/>
        </w:trPr>
        <w:tc>
          <w:tcPr>
            <w:tcW w:w="10910" w:type="dxa"/>
            <w:gridSpan w:val="5"/>
          </w:tcPr>
          <w:p w14:paraId="29E31DBA" w14:textId="6094FDAD" w:rsidR="007136C4" w:rsidRDefault="007136C4" w:rsidP="00D61FFD">
            <w:pPr>
              <w:pStyle w:val="HTMLPreformatted"/>
              <w:shd w:val="clear" w:color="auto" w:fill="FFFFFF"/>
              <w:wordWrap w:val="0"/>
              <w:textAlignment w:val="baseline"/>
              <w:rPr>
                <w:noProof/>
              </w:rPr>
            </w:pPr>
            <w:r w:rsidRPr="00584E54">
              <w:rPr>
                <w:b/>
                <w:bCs/>
              </w:rPr>
              <w:lastRenderedPageBreak/>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7136C4" w14:paraId="56BFB07D" w14:textId="77777777" w:rsidTr="00002496">
        <w:trPr>
          <w:trHeight w:val="232"/>
        </w:trPr>
        <w:tc>
          <w:tcPr>
            <w:tcW w:w="10910" w:type="dxa"/>
            <w:gridSpan w:val="5"/>
          </w:tcPr>
          <w:p w14:paraId="377D234A" w14:textId="77777777" w:rsidR="007136C4" w:rsidRPr="00FD191D" w:rsidRDefault="007136C4" w:rsidP="00D61FFD">
            <w:pPr>
              <w:pStyle w:val="HTMLPreformatted"/>
              <w:shd w:val="clear" w:color="auto" w:fill="FFFFFF"/>
              <w:wordWrap w:val="0"/>
              <w:textAlignment w:val="baseline"/>
              <w:rPr>
                <w:b/>
                <w:bCs/>
                <w:sz w:val="2"/>
                <w:szCs w:val="2"/>
              </w:rPr>
            </w:pPr>
          </w:p>
        </w:tc>
      </w:tr>
      <w:tr w:rsidR="007136C4" w14:paraId="426A19E8" w14:textId="77777777" w:rsidTr="00D61FFD">
        <w:trPr>
          <w:trHeight w:val="173"/>
        </w:trPr>
        <w:tc>
          <w:tcPr>
            <w:tcW w:w="1591" w:type="dxa"/>
            <w:vMerge w:val="restart"/>
          </w:tcPr>
          <w:p w14:paraId="12E286C0" w14:textId="6A848479" w:rsidR="007136C4" w:rsidRPr="0028591F" w:rsidRDefault="00BF0F43" w:rsidP="00D61FFD">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4500" w:type="dxa"/>
            <w:gridSpan w:val="2"/>
          </w:tcPr>
          <w:p w14:paraId="17583757" w14:textId="77777777" w:rsidR="007136C4" w:rsidRDefault="007136C4" w:rsidP="00D61FFD">
            <w:pPr>
              <w:pStyle w:val="HTMLPreformatted"/>
              <w:shd w:val="clear" w:color="auto" w:fill="FFFFFF"/>
              <w:wordWrap w:val="0"/>
              <w:textAlignment w:val="baseline"/>
              <w:rPr>
                <w:noProof/>
              </w:rPr>
            </w:pPr>
            <w:r>
              <w:rPr>
                <w:b/>
                <w:bCs/>
              </w:rPr>
              <w:t>covid-science-large</w:t>
            </w:r>
            <w:r w:rsidRPr="00911626">
              <w:rPr>
                <w:b/>
                <w:bCs/>
              </w:rPr>
              <w:t>.txt</w:t>
            </w:r>
          </w:p>
        </w:tc>
        <w:tc>
          <w:tcPr>
            <w:tcW w:w="4819" w:type="dxa"/>
            <w:gridSpan w:val="2"/>
          </w:tcPr>
          <w:p w14:paraId="2E4FB1F0" w14:textId="77777777" w:rsidR="007136C4" w:rsidRDefault="007136C4" w:rsidP="00D61FFD">
            <w:pPr>
              <w:pStyle w:val="HTMLPreformatted"/>
              <w:shd w:val="clear" w:color="auto" w:fill="FFFFFF"/>
              <w:wordWrap w:val="0"/>
              <w:textAlignment w:val="baseline"/>
              <w:rPr>
                <w:noProof/>
              </w:rPr>
            </w:pPr>
            <w:r>
              <w:rPr>
                <w:b/>
                <w:bCs/>
              </w:rPr>
              <w:t>Covid-psychology-large</w:t>
            </w:r>
            <w:r w:rsidRPr="00911626">
              <w:rPr>
                <w:b/>
                <w:bCs/>
              </w:rPr>
              <w:t>.txt</w:t>
            </w:r>
          </w:p>
        </w:tc>
      </w:tr>
      <w:tr w:rsidR="007136C4" w14:paraId="235BFED7" w14:textId="77777777" w:rsidTr="00D61FFD">
        <w:trPr>
          <w:trHeight w:val="173"/>
        </w:trPr>
        <w:tc>
          <w:tcPr>
            <w:tcW w:w="1591" w:type="dxa"/>
            <w:vMerge/>
          </w:tcPr>
          <w:p w14:paraId="7B70AB53" w14:textId="77777777" w:rsidR="007136C4" w:rsidRPr="0028591F" w:rsidRDefault="007136C4" w:rsidP="00D61FFD">
            <w:pPr>
              <w:rPr>
                <w:b/>
                <w:bCs/>
              </w:rPr>
            </w:pPr>
          </w:p>
        </w:tc>
        <w:tc>
          <w:tcPr>
            <w:tcW w:w="2250" w:type="dxa"/>
          </w:tcPr>
          <w:p w14:paraId="2C698B63" w14:textId="77777777" w:rsidR="007136C4" w:rsidRDefault="007136C4" w:rsidP="00D61FFD">
            <w:pPr>
              <w:pStyle w:val="HTMLPreformatted"/>
              <w:shd w:val="clear" w:color="auto" w:fill="FFFFFF"/>
              <w:wordWrap w:val="0"/>
              <w:textAlignment w:val="baseline"/>
              <w:rPr>
                <w:b/>
                <w:bCs/>
              </w:rPr>
            </w:pPr>
            <w:r>
              <w:rPr>
                <w:b/>
                <w:bCs/>
              </w:rPr>
              <w:t>Top words</w:t>
            </w:r>
          </w:p>
        </w:tc>
        <w:tc>
          <w:tcPr>
            <w:tcW w:w="2250" w:type="dxa"/>
          </w:tcPr>
          <w:p w14:paraId="68150EBC" w14:textId="77777777" w:rsidR="007136C4" w:rsidRDefault="007136C4" w:rsidP="00D61FFD">
            <w:pPr>
              <w:pStyle w:val="HTMLPreformatted"/>
              <w:shd w:val="clear" w:color="auto" w:fill="FFFFFF"/>
              <w:wordWrap w:val="0"/>
              <w:textAlignment w:val="baseline"/>
              <w:rPr>
                <w:b/>
                <w:bCs/>
              </w:rPr>
            </w:pPr>
            <w:r>
              <w:rPr>
                <w:b/>
                <w:bCs/>
              </w:rPr>
              <w:t>weights</w:t>
            </w:r>
          </w:p>
        </w:tc>
        <w:tc>
          <w:tcPr>
            <w:tcW w:w="2409" w:type="dxa"/>
          </w:tcPr>
          <w:p w14:paraId="0AE31DDD" w14:textId="77777777" w:rsidR="007136C4" w:rsidRDefault="007136C4" w:rsidP="00D61FFD">
            <w:pPr>
              <w:pStyle w:val="HTMLPreformatted"/>
              <w:shd w:val="clear" w:color="auto" w:fill="FFFFFF"/>
              <w:wordWrap w:val="0"/>
              <w:textAlignment w:val="baseline"/>
              <w:rPr>
                <w:b/>
                <w:bCs/>
              </w:rPr>
            </w:pPr>
            <w:r>
              <w:rPr>
                <w:b/>
                <w:bCs/>
              </w:rPr>
              <w:t>Top words</w:t>
            </w:r>
          </w:p>
        </w:tc>
        <w:tc>
          <w:tcPr>
            <w:tcW w:w="2410" w:type="dxa"/>
          </w:tcPr>
          <w:p w14:paraId="45FD596A" w14:textId="77777777" w:rsidR="007136C4" w:rsidRDefault="007136C4" w:rsidP="00D61FFD">
            <w:pPr>
              <w:pStyle w:val="HTMLPreformatted"/>
              <w:shd w:val="clear" w:color="auto" w:fill="FFFFFF"/>
              <w:wordWrap w:val="0"/>
              <w:textAlignment w:val="baseline"/>
              <w:rPr>
                <w:b/>
                <w:bCs/>
              </w:rPr>
            </w:pPr>
            <w:r>
              <w:rPr>
                <w:b/>
                <w:bCs/>
              </w:rPr>
              <w:t>weights</w:t>
            </w:r>
          </w:p>
        </w:tc>
      </w:tr>
      <w:tr w:rsidR="007136C4" w14:paraId="1C20A3CA" w14:textId="77777777" w:rsidTr="00D61FFD">
        <w:trPr>
          <w:trHeight w:val="313"/>
        </w:trPr>
        <w:tc>
          <w:tcPr>
            <w:tcW w:w="1591" w:type="dxa"/>
            <w:vMerge w:val="restart"/>
          </w:tcPr>
          <w:p w14:paraId="1B4C54F3" w14:textId="77777777" w:rsidR="007136C4" w:rsidRPr="00584E54" w:rsidRDefault="007136C4" w:rsidP="00D61FFD">
            <w:pPr>
              <w:rPr>
                <w:b/>
                <w:bCs/>
              </w:rPr>
            </w:pPr>
            <w:r w:rsidRPr="0028591F">
              <w:rPr>
                <w:b/>
                <w:bCs/>
              </w:rPr>
              <w:t>Article level (</w:t>
            </w:r>
            <w:r>
              <w:rPr>
                <w:b/>
                <w:bCs/>
              </w:rPr>
              <w:t>40</w:t>
            </w:r>
            <w:r w:rsidRPr="0028591F">
              <w:rPr>
                <w:b/>
                <w:bCs/>
              </w:rPr>
              <w:t>|</w:t>
            </w:r>
            <w:r>
              <w:rPr>
                <w:b/>
                <w:bCs/>
              </w:rPr>
              <w:t>40</w:t>
            </w:r>
            <w:r w:rsidRPr="0028591F">
              <w:rPr>
                <w:b/>
                <w:bCs/>
              </w:rPr>
              <w:t>)</w:t>
            </w:r>
          </w:p>
        </w:tc>
        <w:tc>
          <w:tcPr>
            <w:tcW w:w="2250" w:type="dxa"/>
          </w:tcPr>
          <w:p w14:paraId="5A63B5C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50" w:type="dxa"/>
          </w:tcPr>
          <w:p w14:paraId="3E40B84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80672321131127,</w:t>
            </w:r>
          </w:p>
        </w:tc>
        <w:tc>
          <w:tcPr>
            <w:tcW w:w="2409" w:type="dxa"/>
          </w:tcPr>
          <w:p w14:paraId="53E97B37"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tudent'</w:t>
            </w:r>
          </w:p>
        </w:tc>
        <w:tc>
          <w:tcPr>
            <w:tcW w:w="2410" w:type="dxa"/>
          </w:tcPr>
          <w:p w14:paraId="3F28D28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1520975301891685,</w:t>
            </w:r>
          </w:p>
        </w:tc>
      </w:tr>
      <w:tr w:rsidR="007136C4" w14:paraId="6630AAA2" w14:textId="77777777" w:rsidTr="00D61FFD">
        <w:trPr>
          <w:trHeight w:val="313"/>
        </w:trPr>
        <w:tc>
          <w:tcPr>
            <w:tcW w:w="1591" w:type="dxa"/>
            <w:vMerge/>
          </w:tcPr>
          <w:p w14:paraId="2B3838B4" w14:textId="77777777" w:rsidR="007136C4" w:rsidRPr="0028591F" w:rsidRDefault="007136C4" w:rsidP="00D61FFD">
            <w:pPr>
              <w:rPr>
                <w:b/>
                <w:bCs/>
              </w:rPr>
            </w:pPr>
          </w:p>
        </w:tc>
        <w:tc>
          <w:tcPr>
            <w:tcW w:w="2250" w:type="dxa"/>
          </w:tcPr>
          <w:p w14:paraId="26E40D5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2250" w:type="dxa"/>
          </w:tcPr>
          <w:p w14:paraId="15E05BB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828570178358147,</w:t>
            </w:r>
          </w:p>
        </w:tc>
        <w:tc>
          <w:tcPr>
            <w:tcW w:w="2409" w:type="dxa"/>
          </w:tcPr>
          <w:p w14:paraId="5B2B02D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410" w:type="dxa"/>
          </w:tcPr>
          <w:p w14:paraId="1C182AD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8225210323284,</w:t>
            </w:r>
          </w:p>
        </w:tc>
      </w:tr>
      <w:tr w:rsidR="007136C4" w14:paraId="192157E2" w14:textId="77777777" w:rsidTr="00D61FFD">
        <w:trPr>
          <w:trHeight w:val="313"/>
        </w:trPr>
        <w:tc>
          <w:tcPr>
            <w:tcW w:w="1591" w:type="dxa"/>
            <w:vMerge/>
          </w:tcPr>
          <w:p w14:paraId="740F06F4" w14:textId="77777777" w:rsidR="007136C4" w:rsidRPr="0028591F" w:rsidRDefault="007136C4" w:rsidP="00D61FFD">
            <w:pPr>
              <w:rPr>
                <w:b/>
                <w:bCs/>
              </w:rPr>
            </w:pPr>
          </w:p>
        </w:tc>
        <w:tc>
          <w:tcPr>
            <w:tcW w:w="2250" w:type="dxa"/>
          </w:tcPr>
          <w:p w14:paraId="7F8AB36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2250" w:type="dxa"/>
          </w:tcPr>
          <w:p w14:paraId="07106A1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74998284866968,</w:t>
            </w:r>
          </w:p>
        </w:tc>
        <w:tc>
          <w:tcPr>
            <w:tcW w:w="2409" w:type="dxa"/>
          </w:tcPr>
          <w:p w14:paraId="1BC2530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410" w:type="dxa"/>
          </w:tcPr>
          <w:p w14:paraId="08F77A7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2634599864977,</w:t>
            </w:r>
          </w:p>
        </w:tc>
      </w:tr>
      <w:tr w:rsidR="007136C4" w14:paraId="0A56E63E" w14:textId="77777777" w:rsidTr="00D61FFD">
        <w:trPr>
          <w:trHeight w:val="313"/>
        </w:trPr>
        <w:tc>
          <w:tcPr>
            <w:tcW w:w="1591" w:type="dxa"/>
            <w:vMerge/>
          </w:tcPr>
          <w:p w14:paraId="2F35453B" w14:textId="77777777" w:rsidR="007136C4" w:rsidRPr="0028591F" w:rsidRDefault="007136C4" w:rsidP="00D61FFD">
            <w:pPr>
              <w:rPr>
                <w:b/>
                <w:bCs/>
              </w:rPr>
            </w:pPr>
          </w:p>
        </w:tc>
        <w:tc>
          <w:tcPr>
            <w:tcW w:w="2250" w:type="dxa"/>
          </w:tcPr>
          <w:p w14:paraId="29ADB0E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ataset'</w:t>
            </w:r>
          </w:p>
        </w:tc>
        <w:tc>
          <w:tcPr>
            <w:tcW w:w="2250" w:type="dxa"/>
          </w:tcPr>
          <w:p w14:paraId="0767E71C"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1425624890560568,</w:t>
            </w:r>
          </w:p>
        </w:tc>
        <w:tc>
          <w:tcPr>
            <w:tcW w:w="2409" w:type="dxa"/>
          </w:tcPr>
          <w:p w14:paraId="3819CD3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train'</w:t>
            </w:r>
          </w:p>
        </w:tc>
        <w:tc>
          <w:tcPr>
            <w:tcW w:w="2410" w:type="dxa"/>
          </w:tcPr>
          <w:p w14:paraId="50E207E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330563399536046,</w:t>
            </w:r>
          </w:p>
        </w:tc>
      </w:tr>
      <w:tr w:rsidR="007136C4" w14:paraId="4157C21F" w14:textId="77777777" w:rsidTr="00D61FFD">
        <w:trPr>
          <w:trHeight w:val="313"/>
        </w:trPr>
        <w:tc>
          <w:tcPr>
            <w:tcW w:w="1591" w:type="dxa"/>
            <w:vMerge/>
          </w:tcPr>
          <w:p w14:paraId="42CB9584" w14:textId="77777777" w:rsidR="007136C4" w:rsidRPr="0028591F" w:rsidRDefault="007136C4" w:rsidP="00D61FFD">
            <w:pPr>
              <w:rPr>
                <w:b/>
                <w:bCs/>
              </w:rPr>
            </w:pPr>
          </w:p>
        </w:tc>
        <w:tc>
          <w:tcPr>
            <w:tcW w:w="2250" w:type="dxa"/>
          </w:tcPr>
          <w:p w14:paraId="1733BD4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nfect'</w:t>
            </w:r>
          </w:p>
        </w:tc>
        <w:tc>
          <w:tcPr>
            <w:tcW w:w="2250" w:type="dxa"/>
          </w:tcPr>
          <w:p w14:paraId="36F000F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3935041563870734</w:t>
            </w:r>
          </w:p>
        </w:tc>
        <w:tc>
          <w:tcPr>
            <w:tcW w:w="2409" w:type="dxa"/>
          </w:tcPr>
          <w:p w14:paraId="3062C15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410" w:type="dxa"/>
          </w:tcPr>
          <w:p w14:paraId="57A0728F"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884380058036093</w:t>
            </w:r>
          </w:p>
        </w:tc>
      </w:tr>
      <w:tr w:rsidR="007136C4" w14:paraId="73780696" w14:textId="77777777" w:rsidTr="00D61FFD">
        <w:trPr>
          <w:trHeight w:val="313"/>
        </w:trPr>
        <w:tc>
          <w:tcPr>
            <w:tcW w:w="1591" w:type="dxa"/>
          </w:tcPr>
          <w:p w14:paraId="5EBF07DC" w14:textId="77777777" w:rsidR="007136C4" w:rsidRPr="0028591F" w:rsidRDefault="007136C4" w:rsidP="00D61FFD">
            <w:pPr>
              <w:rPr>
                <w:b/>
                <w:bCs/>
              </w:rPr>
            </w:pPr>
          </w:p>
        </w:tc>
        <w:tc>
          <w:tcPr>
            <w:tcW w:w="2250" w:type="dxa"/>
          </w:tcPr>
          <w:p w14:paraId="619D72A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250" w:type="dxa"/>
          </w:tcPr>
          <w:p w14:paraId="7043D0BF"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c>
          <w:tcPr>
            <w:tcW w:w="2409" w:type="dxa"/>
          </w:tcPr>
          <w:p w14:paraId="74AC210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410" w:type="dxa"/>
          </w:tcPr>
          <w:p w14:paraId="0A7CDEB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r>
      <w:tr w:rsidR="007136C4" w14:paraId="17463679" w14:textId="77777777" w:rsidTr="00D61FFD">
        <w:trPr>
          <w:trHeight w:val="308"/>
        </w:trPr>
        <w:tc>
          <w:tcPr>
            <w:tcW w:w="1591" w:type="dxa"/>
            <w:vMerge w:val="restart"/>
          </w:tcPr>
          <w:p w14:paraId="5EA1A3F9" w14:textId="77777777" w:rsidR="007136C4" w:rsidRPr="00584E54" w:rsidRDefault="007136C4" w:rsidP="00D61FFD">
            <w:pPr>
              <w:rPr>
                <w:b/>
                <w:bCs/>
              </w:rPr>
            </w:pPr>
            <w:r w:rsidRPr="0028591F">
              <w:rPr>
                <w:b/>
                <w:bCs/>
              </w:rPr>
              <w:t>2-3 paragraphs</w:t>
            </w:r>
          </w:p>
        </w:tc>
        <w:tc>
          <w:tcPr>
            <w:tcW w:w="2250" w:type="dxa"/>
          </w:tcPr>
          <w:p w14:paraId="7A1C6E7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upport'</w:t>
            </w:r>
          </w:p>
        </w:tc>
        <w:tc>
          <w:tcPr>
            <w:tcW w:w="2250" w:type="dxa"/>
          </w:tcPr>
          <w:p w14:paraId="2FC75B8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2899471788278967,</w:t>
            </w:r>
          </w:p>
        </w:tc>
        <w:tc>
          <w:tcPr>
            <w:tcW w:w="2409" w:type="dxa"/>
          </w:tcPr>
          <w:p w14:paraId="0E0EDA7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isinfodem</w:t>
            </w:r>
            <w:proofErr w:type="spellEnd"/>
            <w:r w:rsidRPr="00FD191D">
              <w:rPr>
                <w:rFonts w:asciiTheme="majorHAnsi" w:hAnsiTheme="majorHAnsi" w:cstheme="majorHAnsi"/>
                <w:b/>
                <w:bCs/>
                <w:color w:val="000000"/>
              </w:rPr>
              <w:t>'</w:t>
            </w:r>
          </w:p>
        </w:tc>
        <w:tc>
          <w:tcPr>
            <w:tcW w:w="2410" w:type="dxa"/>
          </w:tcPr>
          <w:p w14:paraId="6ADF658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71,</w:t>
            </w:r>
          </w:p>
        </w:tc>
      </w:tr>
      <w:tr w:rsidR="007136C4" w14:paraId="567600A2" w14:textId="77777777" w:rsidTr="00D61FFD">
        <w:trPr>
          <w:trHeight w:val="307"/>
        </w:trPr>
        <w:tc>
          <w:tcPr>
            <w:tcW w:w="1591" w:type="dxa"/>
            <w:vMerge/>
          </w:tcPr>
          <w:p w14:paraId="7BA47860" w14:textId="77777777" w:rsidR="007136C4" w:rsidRPr="0028591F" w:rsidRDefault="007136C4" w:rsidP="00D61FFD">
            <w:pPr>
              <w:rPr>
                <w:b/>
                <w:bCs/>
              </w:rPr>
            </w:pPr>
          </w:p>
        </w:tc>
        <w:tc>
          <w:tcPr>
            <w:tcW w:w="2250" w:type="dxa"/>
          </w:tcPr>
          <w:p w14:paraId="6FAAF27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granada</w:t>
            </w:r>
            <w:proofErr w:type="spellEnd"/>
            <w:r w:rsidRPr="00FD191D">
              <w:rPr>
                <w:rFonts w:asciiTheme="majorHAnsi" w:hAnsiTheme="majorHAnsi" w:cstheme="majorHAnsi"/>
                <w:b/>
                <w:bCs/>
                <w:color w:val="000000"/>
              </w:rPr>
              <w:t>'</w:t>
            </w:r>
          </w:p>
        </w:tc>
        <w:tc>
          <w:tcPr>
            <w:tcW w:w="2250" w:type="dxa"/>
          </w:tcPr>
          <w:p w14:paraId="0C246ED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814037209037254,</w:t>
            </w:r>
          </w:p>
        </w:tc>
        <w:tc>
          <w:tcPr>
            <w:tcW w:w="2409" w:type="dxa"/>
          </w:tcPr>
          <w:p w14:paraId="6CBBE23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410" w:type="dxa"/>
          </w:tcPr>
          <w:p w14:paraId="7EE29B8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3,</w:t>
            </w:r>
          </w:p>
        </w:tc>
      </w:tr>
      <w:tr w:rsidR="007136C4" w14:paraId="7F1A593C" w14:textId="77777777" w:rsidTr="00D61FFD">
        <w:trPr>
          <w:trHeight w:val="307"/>
        </w:trPr>
        <w:tc>
          <w:tcPr>
            <w:tcW w:w="1591" w:type="dxa"/>
            <w:vMerge/>
          </w:tcPr>
          <w:p w14:paraId="0803184D" w14:textId="77777777" w:rsidR="007136C4" w:rsidRPr="0028591F" w:rsidRDefault="007136C4" w:rsidP="00D61FFD">
            <w:pPr>
              <w:rPr>
                <w:b/>
                <w:bCs/>
              </w:rPr>
            </w:pPr>
          </w:p>
        </w:tc>
        <w:tc>
          <w:tcPr>
            <w:tcW w:w="2250" w:type="dxa"/>
          </w:tcPr>
          <w:p w14:paraId="79C8067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250" w:type="dxa"/>
          </w:tcPr>
          <w:p w14:paraId="09AC911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769581399154254,</w:t>
            </w:r>
          </w:p>
        </w:tc>
        <w:tc>
          <w:tcPr>
            <w:tcW w:w="2409" w:type="dxa"/>
          </w:tcPr>
          <w:p w14:paraId="3C47106C"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articl</w:t>
            </w:r>
            <w:proofErr w:type="spellEnd"/>
            <w:r w:rsidRPr="00FD191D">
              <w:rPr>
                <w:rFonts w:asciiTheme="majorHAnsi" w:hAnsiTheme="majorHAnsi" w:cstheme="majorHAnsi"/>
                <w:b/>
                <w:bCs/>
                <w:color w:val="000000"/>
              </w:rPr>
              <w:t>'</w:t>
            </w:r>
          </w:p>
        </w:tc>
        <w:tc>
          <w:tcPr>
            <w:tcW w:w="2410" w:type="dxa"/>
          </w:tcPr>
          <w:p w14:paraId="0D4DDCC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15,</w:t>
            </w:r>
          </w:p>
        </w:tc>
      </w:tr>
      <w:tr w:rsidR="007136C4" w14:paraId="7711A0EE" w14:textId="77777777" w:rsidTr="00D61FFD">
        <w:trPr>
          <w:trHeight w:val="307"/>
        </w:trPr>
        <w:tc>
          <w:tcPr>
            <w:tcW w:w="1591" w:type="dxa"/>
            <w:vMerge/>
          </w:tcPr>
          <w:p w14:paraId="30DE4870" w14:textId="77777777" w:rsidR="007136C4" w:rsidRPr="0028591F" w:rsidRDefault="007136C4" w:rsidP="00D61FFD">
            <w:pPr>
              <w:rPr>
                <w:b/>
                <w:bCs/>
              </w:rPr>
            </w:pPr>
          </w:p>
        </w:tc>
        <w:tc>
          <w:tcPr>
            <w:tcW w:w="2250" w:type="dxa"/>
          </w:tcPr>
          <w:p w14:paraId="5A8DAB0E"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rogramm</w:t>
            </w:r>
            <w:proofErr w:type="spellEnd"/>
            <w:r w:rsidRPr="00FD191D">
              <w:rPr>
                <w:rFonts w:asciiTheme="majorHAnsi" w:hAnsiTheme="majorHAnsi" w:cstheme="majorHAnsi"/>
                <w:b/>
                <w:bCs/>
                <w:color w:val="000000"/>
              </w:rPr>
              <w:t>'</w:t>
            </w:r>
          </w:p>
        </w:tc>
        <w:tc>
          <w:tcPr>
            <w:tcW w:w="2250" w:type="dxa"/>
          </w:tcPr>
          <w:p w14:paraId="07E8250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2409" w:type="dxa"/>
          </w:tcPr>
          <w:p w14:paraId="6FE181C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mechan</w:t>
            </w:r>
            <w:proofErr w:type="spellEnd"/>
            <w:r w:rsidRPr="00FD191D">
              <w:rPr>
                <w:rFonts w:asciiTheme="majorHAnsi" w:hAnsiTheme="majorHAnsi" w:cstheme="majorHAnsi"/>
                <w:b/>
                <w:bCs/>
                <w:color w:val="000000"/>
              </w:rPr>
              <w:t>'</w:t>
            </w:r>
          </w:p>
        </w:tc>
        <w:tc>
          <w:tcPr>
            <w:tcW w:w="2410" w:type="dxa"/>
          </w:tcPr>
          <w:p w14:paraId="393D131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7136C4" w14:paraId="19817992" w14:textId="77777777" w:rsidTr="00D61FFD">
        <w:trPr>
          <w:trHeight w:val="307"/>
        </w:trPr>
        <w:tc>
          <w:tcPr>
            <w:tcW w:w="1591" w:type="dxa"/>
            <w:vMerge/>
          </w:tcPr>
          <w:p w14:paraId="7A57D347" w14:textId="77777777" w:rsidR="007136C4" w:rsidRPr="0028591F" w:rsidRDefault="007136C4" w:rsidP="00D61FFD">
            <w:pPr>
              <w:rPr>
                <w:b/>
                <w:bCs/>
              </w:rPr>
            </w:pPr>
          </w:p>
        </w:tc>
        <w:tc>
          <w:tcPr>
            <w:tcW w:w="2250" w:type="dxa"/>
          </w:tcPr>
          <w:p w14:paraId="16513EB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research'</w:t>
            </w:r>
          </w:p>
        </w:tc>
        <w:tc>
          <w:tcPr>
            <w:tcW w:w="2250" w:type="dxa"/>
          </w:tcPr>
          <w:p w14:paraId="45DF7F98"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2409" w:type="dxa"/>
          </w:tcPr>
          <w:p w14:paraId="2A2EBBE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commun</w:t>
            </w:r>
            <w:proofErr w:type="spellEnd"/>
            <w:r w:rsidRPr="00FD191D">
              <w:rPr>
                <w:rFonts w:asciiTheme="majorHAnsi" w:hAnsiTheme="majorHAnsi" w:cstheme="majorHAnsi"/>
                <w:b/>
                <w:bCs/>
                <w:color w:val="000000"/>
              </w:rPr>
              <w:t>'</w:t>
            </w:r>
          </w:p>
        </w:tc>
        <w:tc>
          <w:tcPr>
            <w:tcW w:w="2410" w:type="dxa"/>
          </w:tcPr>
          <w:p w14:paraId="5DEAF337"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04</w:t>
            </w:r>
          </w:p>
        </w:tc>
      </w:tr>
      <w:tr w:rsidR="007136C4" w14:paraId="07B15052" w14:textId="77777777" w:rsidTr="00D61FFD">
        <w:trPr>
          <w:trHeight w:val="307"/>
        </w:trPr>
        <w:tc>
          <w:tcPr>
            <w:tcW w:w="1591" w:type="dxa"/>
          </w:tcPr>
          <w:p w14:paraId="1721A1CB" w14:textId="77777777" w:rsidR="007136C4" w:rsidRPr="0028591F" w:rsidRDefault="007136C4" w:rsidP="00D61FFD">
            <w:pPr>
              <w:rPr>
                <w:b/>
                <w:bCs/>
              </w:rPr>
            </w:pPr>
          </w:p>
        </w:tc>
        <w:tc>
          <w:tcPr>
            <w:tcW w:w="2250" w:type="dxa"/>
          </w:tcPr>
          <w:p w14:paraId="0048B4B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250" w:type="dxa"/>
          </w:tcPr>
          <w:p w14:paraId="0049FE18"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c>
          <w:tcPr>
            <w:tcW w:w="2409" w:type="dxa"/>
          </w:tcPr>
          <w:p w14:paraId="31A58CE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410" w:type="dxa"/>
          </w:tcPr>
          <w:p w14:paraId="371A516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r>
      <w:tr w:rsidR="007136C4" w14:paraId="20F96402" w14:textId="77777777" w:rsidTr="00D61FFD">
        <w:trPr>
          <w:trHeight w:val="308"/>
        </w:trPr>
        <w:tc>
          <w:tcPr>
            <w:tcW w:w="1591" w:type="dxa"/>
            <w:vMerge w:val="restart"/>
          </w:tcPr>
          <w:p w14:paraId="386313A2" w14:textId="77777777" w:rsidR="007136C4" w:rsidRPr="00584E54" w:rsidRDefault="007136C4" w:rsidP="00D61FFD">
            <w:pPr>
              <w:rPr>
                <w:b/>
                <w:bCs/>
              </w:rPr>
            </w:pPr>
            <w:r w:rsidRPr="00584E54">
              <w:rPr>
                <w:b/>
                <w:bCs/>
              </w:rPr>
              <w:t>Paragraph level (</w:t>
            </w:r>
            <w:r>
              <w:rPr>
                <w:b/>
                <w:bCs/>
              </w:rPr>
              <w:t>274941</w:t>
            </w:r>
            <w:r w:rsidRPr="00584E54">
              <w:rPr>
                <w:b/>
                <w:bCs/>
              </w:rPr>
              <w:t>|</w:t>
            </w:r>
            <w:r>
              <w:rPr>
                <w:b/>
                <w:bCs/>
              </w:rPr>
              <w:t>183592</w:t>
            </w:r>
            <w:r w:rsidRPr="00584E54">
              <w:rPr>
                <w:b/>
                <w:bCs/>
              </w:rPr>
              <w:t>)</w:t>
            </w:r>
          </w:p>
        </w:tc>
        <w:tc>
          <w:tcPr>
            <w:tcW w:w="2250" w:type="dxa"/>
          </w:tcPr>
          <w:p w14:paraId="4BF5106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50" w:type="dxa"/>
          </w:tcPr>
          <w:p w14:paraId="138253F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8597188592513563,</w:t>
            </w:r>
          </w:p>
        </w:tc>
        <w:tc>
          <w:tcPr>
            <w:tcW w:w="2409" w:type="dxa"/>
          </w:tcPr>
          <w:p w14:paraId="09DC3F2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410" w:type="dxa"/>
          </w:tcPr>
          <w:p w14:paraId="6170019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42346968279828,</w:t>
            </w:r>
          </w:p>
        </w:tc>
      </w:tr>
      <w:tr w:rsidR="007136C4" w14:paraId="75CCCA25" w14:textId="77777777" w:rsidTr="00D61FFD">
        <w:trPr>
          <w:trHeight w:val="307"/>
        </w:trPr>
        <w:tc>
          <w:tcPr>
            <w:tcW w:w="1591" w:type="dxa"/>
            <w:vMerge/>
          </w:tcPr>
          <w:p w14:paraId="1A7E6105" w14:textId="77777777" w:rsidR="007136C4" w:rsidRPr="00584E54" w:rsidRDefault="007136C4" w:rsidP="00D61FFD">
            <w:pPr>
              <w:rPr>
                <w:b/>
                <w:bCs/>
              </w:rPr>
            </w:pPr>
          </w:p>
        </w:tc>
        <w:tc>
          <w:tcPr>
            <w:tcW w:w="2250" w:type="dxa"/>
          </w:tcPr>
          <w:p w14:paraId="7D5CAA7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2250" w:type="dxa"/>
          </w:tcPr>
          <w:p w14:paraId="6703C90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459808570501076,</w:t>
            </w:r>
          </w:p>
        </w:tc>
        <w:tc>
          <w:tcPr>
            <w:tcW w:w="2409" w:type="dxa"/>
          </w:tcPr>
          <w:p w14:paraId="1743134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410" w:type="dxa"/>
          </w:tcPr>
          <w:p w14:paraId="0347D54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8587594842118456,</w:t>
            </w:r>
          </w:p>
        </w:tc>
      </w:tr>
      <w:tr w:rsidR="007136C4" w14:paraId="1464C9C6" w14:textId="77777777" w:rsidTr="00D61FFD">
        <w:trPr>
          <w:trHeight w:val="307"/>
        </w:trPr>
        <w:tc>
          <w:tcPr>
            <w:tcW w:w="1591" w:type="dxa"/>
            <w:vMerge/>
          </w:tcPr>
          <w:p w14:paraId="4C73DBBD" w14:textId="77777777" w:rsidR="007136C4" w:rsidRPr="00584E54" w:rsidRDefault="007136C4" w:rsidP="00D61FFD">
            <w:pPr>
              <w:rPr>
                <w:b/>
                <w:bCs/>
              </w:rPr>
            </w:pPr>
          </w:p>
        </w:tc>
        <w:tc>
          <w:tcPr>
            <w:tcW w:w="2250" w:type="dxa"/>
          </w:tcPr>
          <w:p w14:paraId="13C1BA9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2250" w:type="dxa"/>
          </w:tcPr>
          <w:p w14:paraId="0A2070B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196118253925922,</w:t>
            </w:r>
          </w:p>
        </w:tc>
        <w:tc>
          <w:tcPr>
            <w:tcW w:w="2409" w:type="dxa"/>
          </w:tcPr>
          <w:p w14:paraId="19914DB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410" w:type="dxa"/>
          </w:tcPr>
          <w:p w14:paraId="765E22A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424816089766787,</w:t>
            </w:r>
          </w:p>
        </w:tc>
      </w:tr>
      <w:tr w:rsidR="007136C4" w14:paraId="28B02951" w14:textId="77777777" w:rsidTr="00D61FFD">
        <w:trPr>
          <w:trHeight w:val="307"/>
        </w:trPr>
        <w:tc>
          <w:tcPr>
            <w:tcW w:w="1591" w:type="dxa"/>
            <w:vMerge/>
          </w:tcPr>
          <w:p w14:paraId="799D67B3" w14:textId="77777777" w:rsidR="007136C4" w:rsidRPr="00584E54" w:rsidRDefault="007136C4" w:rsidP="00D61FFD">
            <w:pPr>
              <w:rPr>
                <w:b/>
                <w:bCs/>
              </w:rPr>
            </w:pPr>
          </w:p>
        </w:tc>
        <w:tc>
          <w:tcPr>
            <w:tcW w:w="2250" w:type="dxa"/>
          </w:tcPr>
          <w:p w14:paraId="26A035C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etect'</w:t>
            </w:r>
          </w:p>
        </w:tc>
        <w:tc>
          <w:tcPr>
            <w:tcW w:w="2250" w:type="dxa"/>
          </w:tcPr>
          <w:p w14:paraId="6B3B5DDE"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46685076222263,</w:t>
            </w:r>
          </w:p>
        </w:tc>
        <w:tc>
          <w:tcPr>
            <w:tcW w:w="2409" w:type="dxa"/>
          </w:tcPr>
          <w:p w14:paraId="5F8CFA4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410" w:type="dxa"/>
          </w:tcPr>
          <w:p w14:paraId="3E6AF7C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988945427299109,</w:t>
            </w:r>
          </w:p>
        </w:tc>
      </w:tr>
      <w:tr w:rsidR="007136C4" w14:paraId="7FA37B23" w14:textId="77777777" w:rsidTr="00D61FFD">
        <w:trPr>
          <w:trHeight w:val="307"/>
        </w:trPr>
        <w:tc>
          <w:tcPr>
            <w:tcW w:w="1591" w:type="dxa"/>
            <w:vMerge/>
          </w:tcPr>
          <w:p w14:paraId="092DDFB9" w14:textId="77777777" w:rsidR="007136C4" w:rsidRPr="00584E54" w:rsidRDefault="007136C4" w:rsidP="00D61FFD">
            <w:pPr>
              <w:rPr>
                <w:b/>
                <w:bCs/>
              </w:rPr>
            </w:pPr>
          </w:p>
        </w:tc>
        <w:tc>
          <w:tcPr>
            <w:tcW w:w="2250" w:type="dxa"/>
          </w:tcPr>
          <w:p w14:paraId="3FEC60C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volum</w:t>
            </w:r>
            <w:proofErr w:type="spellEnd"/>
            <w:r w:rsidRPr="00FD191D">
              <w:rPr>
                <w:rFonts w:asciiTheme="majorHAnsi" w:hAnsiTheme="majorHAnsi" w:cstheme="majorHAnsi"/>
                <w:b/>
                <w:bCs/>
                <w:color w:val="000000"/>
              </w:rPr>
              <w:t>'</w:t>
            </w:r>
          </w:p>
        </w:tc>
        <w:tc>
          <w:tcPr>
            <w:tcW w:w="2250" w:type="dxa"/>
          </w:tcPr>
          <w:p w14:paraId="6A4957F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09486963239930264</w:t>
            </w:r>
          </w:p>
        </w:tc>
        <w:tc>
          <w:tcPr>
            <w:tcW w:w="2409" w:type="dxa"/>
          </w:tcPr>
          <w:p w14:paraId="1AC1200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2410" w:type="dxa"/>
          </w:tcPr>
          <w:p w14:paraId="7DF6C9A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5508253422230434</w:t>
            </w:r>
          </w:p>
        </w:tc>
      </w:tr>
    </w:tbl>
    <w:p w14:paraId="21652F29" w14:textId="1BF69D4F" w:rsidR="00F4321B" w:rsidRDefault="007223F0" w:rsidP="007136C4">
      <w:r>
        <w:br w:type="page"/>
      </w:r>
    </w:p>
    <w:p w14:paraId="710BE62A" w14:textId="18983964" w:rsidR="00EC524F" w:rsidRDefault="00EC524F" w:rsidP="00EC524F">
      <w:pPr>
        <w:pStyle w:val="Heading5"/>
      </w:pPr>
      <w:r>
        <w:lastRenderedPageBreak/>
        <w:t xml:space="preserve">4.4 </w:t>
      </w:r>
      <w:proofErr w:type="spellStart"/>
      <w:r>
        <w:t>WordClou</w:t>
      </w:r>
      <w:r w:rsidR="007136C4">
        <w:t>d</w:t>
      </w:r>
      <w:proofErr w:type="spellEnd"/>
    </w:p>
    <w:p w14:paraId="22DE6182" w14:textId="77777777" w:rsidR="007136C4" w:rsidRPr="007136C4" w:rsidRDefault="007136C4" w:rsidP="007136C4"/>
    <w:p w14:paraId="3667C0CB" w14:textId="5253B99C" w:rsidR="001B5554" w:rsidRDefault="001B5554" w:rsidP="003D7131">
      <w:pPr>
        <w:jc w:val="both"/>
      </w:pPr>
      <w:r>
        <w:t xml:space="preserve">In this step, generating the </w:t>
      </w:r>
      <w:proofErr w:type="spellStart"/>
      <w:r>
        <w:t>wordcloud</w:t>
      </w:r>
      <w:proofErr w:type="spellEnd"/>
      <w:r>
        <w:t xml:space="preserve"> for the top </w:t>
      </w:r>
      <w:r w:rsidR="00115BD5">
        <w:t>20</w:t>
      </w:r>
      <w:r>
        <w:t xml:space="preserve"> words with high weights from the</w:t>
      </w:r>
      <w:r w:rsidR="00D018E8">
        <w:t xml:space="preserve"> LSA</w:t>
      </w:r>
      <w:r>
        <w:t xml:space="preserve"> model by using </w:t>
      </w:r>
      <w:r w:rsidR="00D018E8">
        <w:t xml:space="preserve">the </w:t>
      </w:r>
      <w:proofErr w:type="spellStart"/>
      <w:r>
        <w:t>wordcloud</w:t>
      </w:r>
      <w:proofErr w:type="spellEnd"/>
      <w:r>
        <w:t xml:space="preserve"> application program interface(API)</w:t>
      </w:r>
      <w:r w:rsidR="00481725">
        <w:t xml:space="preserve"> and saving the </w:t>
      </w:r>
      <w:proofErr w:type="spellStart"/>
      <w:r w:rsidR="00481725">
        <w:t>wordcloud</w:t>
      </w:r>
      <w:proofErr w:type="spellEnd"/>
      <w:r w:rsidR="00481725">
        <w:t xml:space="preserve"> to an image.</w:t>
      </w:r>
    </w:p>
    <w:p w14:paraId="70FEFF8B" w14:textId="77777777" w:rsidR="00E24E7C" w:rsidRDefault="00E24E7C" w:rsidP="00E24E7C">
      <w:pPr>
        <w:keepNext/>
        <w:jc w:val="both"/>
      </w:pPr>
      <w:r>
        <w:rPr>
          <w:noProof/>
        </w:rPr>
        <w:drawing>
          <wp:inline distT="0" distB="0" distL="0" distR="0" wp14:anchorId="2FB3EB94" wp14:editId="7A9D3549">
            <wp:extent cx="5731510" cy="8077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807720"/>
                    </a:xfrm>
                    <a:prstGeom prst="rect">
                      <a:avLst/>
                    </a:prstGeom>
                    <a:noFill/>
                    <a:ln>
                      <a:noFill/>
                    </a:ln>
                  </pic:spPr>
                </pic:pic>
              </a:graphicData>
            </a:graphic>
          </wp:inline>
        </w:drawing>
      </w:r>
    </w:p>
    <w:p w14:paraId="60616FE9" w14:textId="21E90A82" w:rsidR="008A6B27" w:rsidRDefault="00E24E7C" w:rsidP="00532BF9">
      <w:pPr>
        <w:pStyle w:val="Caption"/>
        <w:jc w:val="both"/>
      </w:pPr>
      <w:r>
        <w:t xml:space="preserve">Figure </w:t>
      </w:r>
      <w:r w:rsidR="008A6B27">
        <w:t>4.4.1</w:t>
      </w:r>
      <w:r>
        <w:t xml:space="preserve"> Code for generating </w:t>
      </w:r>
      <w:proofErr w:type="spellStart"/>
      <w:r w:rsidR="008A6B27">
        <w:t>W</w:t>
      </w:r>
      <w:r>
        <w:t>ord</w:t>
      </w:r>
      <w:r w:rsidR="008A6B27">
        <w:t>C</w:t>
      </w:r>
      <w:r>
        <w:t>loud</w:t>
      </w:r>
      <w:proofErr w:type="spellEnd"/>
    </w:p>
    <w:p w14:paraId="0444D2A8" w14:textId="5F5217B3" w:rsidR="00AF1A79" w:rsidRPr="00AF1A79" w:rsidRDefault="00AF1A79" w:rsidP="00AF1A79">
      <w:r>
        <w:t xml:space="preserve">The below table shows </w:t>
      </w:r>
      <w:proofErr w:type="spellStart"/>
      <w:r>
        <w:t>WordCloud</w:t>
      </w:r>
      <w:proofErr w:type="spellEnd"/>
      <w:r>
        <w:t xml:space="preserve"> for the top 20 words from “</w:t>
      </w:r>
      <w:proofErr w:type="spellStart"/>
      <w:r>
        <w:t>lsimodel</w:t>
      </w:r>
      <w:proofErr w:type="spellEnd"/>
      <w:r>
        <w:t>” from 4 experiments.</w:t>
      </w:r>
    </w:p>
    <w:p w14:paraId="14DFA28B" w14:textId="46D57A0F" w:rsidR="00AF1A79" w:rsidRDefault="00AF1A79" w:rsidP="0004644B">
      <w:pPr>
        <w:pStyle w:val="Caption"/>
        <w:keepNext/>
      </w:pPr>
      <w:bookmarkStart w:id="28" w:name="_Toc79475186"/>
      <w:r>
        <w:t xml:space="preserve">Table </w:t>
      </w:r>
      <w:fldSimple w:instr=" SEQ Table \* ARABIC ">
        <w:r w:rsidR="0004644B">
          <w:rPr>
            <w:noProof/>
          </w:rPr>
          <w:t>2</w:t>
        </w:r>
      </w:fldSimple>
      <w:r>
        <w:t xml:space="preserve"> </w:t>
      </w:r>
      <w:proofErr w:type="spellStart"/>
      <w:r>
        <w:t>Wordcloud</w:t>
      </w:r>
      <w:proofErr w:type="spellEnd"/>
      <w:r>
        <w:t xml:space="preserve"> results</w:t>
      </w:r>
      <w:bookmarkEnd w:id="28"/>
    </w:p>
    <w:tbl>
      <w:tblPr>
        <w:tblStyle w:val="TableGrid"/>
        <w:tblpPr w:leftFromText="180" w:rightFromText="180" w:vertAnchor="page" w:horzAnchor="margin" w:tblpX="-601" w:tblpY="5944"/>
        <w:tblW w:w="10094" w:type="dxa"/>
        <w:tblLayout w:type="fixed"/>
        <w:tblLook w:val="04E0" w:firstRow="1" w:lastRow="1" w:firstColumn="1" w:lastColumn="0" w:noHBand="0" w:noVBand="1"/>
      </w:tblPr>
      <w:tblGrid>
        <w:gridCol w:w="2566"/>
        <w:gridCol w:w="3842"/>
        <w:gridCol w:w="3686"/>
      </w:tblGrid>
      <w:tr w:rsidR="00AE0D16" w:rsidRPr="009400BC" w14:paraId="45205A95" w14:textId="77777777" w:rsidTr="003E4E24">
        <w:trPr>
          <w:trHeight w:val="367"/>
        </w:trPr>
        <w:tc>
          <w:tcPr>
            <w:tcW w:w="10094" w:type="dxa"/>
            <w:gridSpan w:val="3"/>
          </w:tcPr>
          <w:p w14:paraId="7D83D21B" w14:textId="5592174E" w:rsidR="00AE0D16" w:rsidRPr="009400BC" w:rsidRDefault="00AE0D16" w:rsidP="003E4E24">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AE0D16" w:rsidRPr="00911626" w14:paraId="30890DBB" w14:textId="77777777" w:rsidTr="003E4E24">
        <w:trPr>
          <w:trHeight w:val="386"/>
        </w:trPr>
        <w:tc>
          <w:tcPr>
            <w:tcW w:w="2566" w:type="dxa"/>
          </w:tcPr>
          <w:p w14:paraId="053FDAE0" w14:textId="78DAFE8E" w:rsidR="00AE0D16" w:rsidRPr="0028591F" w:rsidRDefault="00BF0F43" w:rsidP="003E4E24">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3842" w:type="dxa"/>
          </w:tcPr>
          <w:p w14:paraId="7DBC878E" w14:textId="77777777" w:rsidR="00AE0D16" w:rsidRPr="00911626" w:rsidRDefault="00AE0D16" w:rsidP="003E4E24">
            <w:pPr>
              <w:rPr>
                <w:b/>
                <w:bCs/>
              </w:rPr>
            </w:pPr>
            <w:r w:rsidRPr="00911626">
              <w:rPr>
                <w:b/>
                <w:bCs/>
              </w:rPr>
              <w:t>law-texts-all.txt</w:t>
            </w:r>
          </w:p>
        </w:tc>
        <w:tc>
          <w:tcPr>
            <w:tcW w:w="3686" w:type="dxa"/>
          </w:tcPr>
          <w:p w14:paraId="44A95E07" w14:textId="77777777" w:rsidR="00AE0D16" w:rsidRPr="00911626" w:rsidRDefault="00AE0D16" w:rsidP="003E4E24">
            <w:pPr>
              <w:rPr>
                <w:b/>
                <w:bCs/>
              </w:rPr>
            </w:pPr>
            <w:r w:rsidRPr="00911626">
              <w:rPr>
                <w:b/>
                <w:bCs/>
              </w:rPr>
              <w:t>non-law-all.txt</w:t>
            </w:r>
          </w:p>
        </w:tc>
      </w:tr>
      <w:tr w:rsidR="00AE0D16" w14:paraId="48C1FD59" w14:textId="77777777" w:rsidTr="003E4E24">
        <w:trPr>
          <w:trHeight w:val="367"/>
        </w:trPr>
        <w:tc>
          <w:tcPr>
            <w:tcW w:w="2566" w:type="dxa"/>
          </w:tcPr>
          <w:p w14:paraId="14E09AF3" w14:textId="77777777" w:rsidR="00AE0D16" w:rsidRPr="0028591F" w:rsidRDefault="00AE0D16" w:rsidP="003E4E24">
            <w:pPr>
              <w:pStyle w:val="ListParagraph"/>
              <w:numPr>
                <w:ilvl w:val="0"/>
                <w:numId w:val="4"/>
              </w:numPr>
              <w:rPr>
                <w:b/>
                <w:bCs/>
              </w:rPr>
            </w:pPr>
            <w:r w:rsidRPr="0028591F">
              <w:rPr>
                <w:b/>
                <w:bCs/>
              </w:rPr>
              <w:t>Article level (4|4)</w:t>
            </w:r>
          </w:p>
        </w:tc>
        <w:tc>
          <w:tcPr>
            <w:tcW w:w="3842" w:type="dxa"/>
          </w:tcPr>
          <w:p w14:paraId="07A511DB" w14:textId="77777777" w:rsidR="00AE0D16" w:rsidRDefault="00AE0D16" w:rsidP="003E4E24">
            <w:r>
              <w:rPr>
                <w:b/>
                <w:bCs/>
                <w:noProof/>
              </w:rPr>
              <w:drawing>
                <wp:inline distT="0" distB="0" distL="0" distR="0" wp14:anchorId="23586859" wp14:editId="11A7F314">
                  <wp:extent cx="2347629" cy="1172584"/>
                  <wp:effectExtent l="0" t="0" r="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416369" cy="1206918"/>
                          </a:xfrm>
                          <a:prstGeom prst="rect">
                            <a:avLst/>
                          </a:prstGeom>
                        </pic:spPr>
                      </pic:pic>
                    </a:graphicData>
                  </a:graphic>
                </wp:inline>
              </w:drawing>
            </w:r>
          </w:p>
        </w:tc>
        <w:tc>
          <w:tcPr>
            <w:tcW w:w="3686" w:type="dxa"/>
          </w:tcPr>
          <w:p w14:paraId="62AAAD2A" w14:textId="77777777" w:rsidR="00AE0D16" w:rsidRDefault="00AE0D16" w:rsidP="003E4E24">
            <w:r>
              <w:rPr>
                <w:b/>
                <w:bCs/>
                <w:noProof/>
              </w:rPr>
              <w:drawing>
                <wp:inline distT="0" distB="0" distL="0" distR="0" wp14:anchorId="73250A73" wp14:editId="6F0EC2DA">
                  <wp:extent cx="2389031" cy="1209040"/>
                  <wp:effectExtent l="0" t="0" r="0" b="0"/>
                  <wp:docPr id="30" name="Picture 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427985" cy="1228754"/>
                          </a:xfrm>
                          <a:prstGeom prst="rect">
                            <a:avLst/>
                          </a:prstGeom>
                        </pic:spPr>
                      </pic:pic>
                    </a:graphicData>
                  </a:graphic>
                </wp:inline>
              </w:drawing>
            </w:r>
          </w:p>
        </w:tc>
      </w:tr>
      <w:tr w:rsidR="00AE0D16" w14:paraId="79486691" w14:textId="77777777" w:rsidTr="003E4E24">
        <w:trPr>
          <w:trHeight w:val="386"/>
        </w:trPr>
        <w:tc>
          <w:tcPr>
            <w:tcW w:w="2566" w:type="dxa"/>
          </w:tcPr>
          <w:p w14:paraId="5521180C" w14:textId="77777777" w:rsidR="00AE0D16" w:rsidRPr="0028591F" w:rsidRDefault="00AE0D16" w:rsidP="003E4E24">
            <w:pPr>
              <w:pStyle w:val="ListParagraph"/>
              <w:numPr>
                <w:ilvl w:val="0"/>
                <w:numId w:val="4"/>
              </w:numPr>
              <w:rPr>
                <w:b/>
                <w:bCs/>
              </w:rPr>
            </w:pPr>
            <w:r w:rsidRPr="0028591F">
              <w:rPr>
                <w:b/>
                <w:bCs/>
              </w:rPr>
              <w:t>2-3 paragraphs</w:t>
            </w:r>
          </w:p>
        </w:tc>
        <w:tc>
          <w:tcPr>
            <w:tcW w:w="3842" w:type="dxa"/>
          </w:tcPr>
          <w:p w14:paraId="71A46098" w14:textId="77777777" w:rsidR="00AE0D16" w:rsidRDefault="00AE0D16" w:rsidP="003E4E24">
            <w:pPr>
              <w:pStyle w:val="HTMLPreformatted"/>
              <w:shd w:val="clear" w:color="auto" w:fill="FFFFFF"/>
              <w:wordWrap w:val="0"/>
              <w:textAlignment w:val="baseline"/>
            </w:pPr>
            <w:r>
              <w:rPr>
                <w:noProof/>
              </w:rPr>
              <w:drawing>
                <wp:inline distT="0" distB="0" distL="0" distR="0" wp14:anchorId="245626C0" wp14:editId="1819497A">
                  <wp:extent cx="2484915" cy="1358721"/>
                  <wp:effectExtent l="0" t="0" r="0" b="0"/>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2520568" cy="1378216"/>
                          </a:xfrm>
                          <a:prstGeom prst="rect">
                            <a:avLst/>
                          </a:prstGeom>
                        </pic:spPr>
                      </pic:pic>
                    </a:graphicData>
                  </a:graphic>
                </wp:inline>
              </w:drawing>
            </w:r>
          </w:p>
        </w:tc>
        <w:tc>
          <w:tcPr>
            <w:tcW w:w="3686" w:type="dxa"/>
          </w:tcPr>
          <w:p w14:paraId="4A1A980F" w14:textId="77777777" w:rsidR="00AE0D16" w:rsidRDefault="00AE0D16" w:rsidP="003E4E24">
            <w:pPr>
              <w:pStyle w:val="HTMLPreformatted"/>
              <w:shd w:val="clear" w:color="auto" w:fill="FFFFFF"/>
              <w:wordWrap w:val="0"/>
              <w:textAlignment w:val="baseline"/>
            </w:pPr>
            <w:r>
              <w:rPr>
                <w:noProof/>
              </w:rPr>
              <w:drawing>
                <wp:inline distT="0" distB="0" distL="0" distR="0" wp14:anchorId="1D2489DD" wp14:editId="1DC9B423">
                  <wp:extent cx="2281998" cy="1280160"/>
                  <wp:effectExtent l="0" t="0" r="0" b="0"/>
                  <wp:docPr id="32"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346411" cy="1316294"/>
                          </a:xfrm>
                          <a:prstGeom prst="rect">
                            <a:avLst/>
                          </a:prstGeom>
                        </pic:spPr>
                      </pic:pic>
                    </a:graphicData>
                  </a:graphic>
                </wp:inline>
              </w:drawing>
            </w:r>
          </w:p>
        </w:tc>
      </w:tr>
      <w:tr w:rsidR="00AE0D16" w14:paraId="324F32B0" w14:textId="77777777" w:rsidTr="003E4E24">
        <w:trPr>
          <w:trHeight w:val="367"/>
        </w:trPr>
        <w:tc>
          <w:tcPr>
            <w:tcW w:w="2566" w:type="dxa"/>
          </w:tcPr>
          <w:p w14:paraId="6993B0D3" w14:textId="77777777" w:rsidR="00AE0D16" w:rsidRPr="00584E54" w:rsidRDefault="00AE0D16" w:rsidP="003E4E24">
            <w:pPr>
              <w:pStyle w:val="ListParagraph"/>
              <w:numPr>
                <w:ilvl w:val="0"/>
                <w:numId w:val="4"/>
              </w:numPr>
              <w:rPr>
                <w:b/>
                <w:bCs/>
              </w:rPr>
            </w:pPr>
            <w:r w:rsidRPr="00584E54">
              <w:rPr>
                <w:b/>
                <w:bCs/>
              </w:rPr>
              <w:t>Paragraph level (450|3038)</w:t>
            </w:r>
          </w:p>
        </w:tc>
        <w:tc>
          <w:tcPr>
            <w:tcW w:w="3842" w:type="dxa"/>
          </w:tcPr>
          <w:p w14:paraId="61F37B12" w14:textId="77777777" w:rsidR="00AE0D16" w:rsidRDefault="00AE0D16" w:rsidP="003E4E24">
            <w:pPr>
              <w:pStyle w:val="HTMLPreformatted"/>
              <w:shd w:val="clear" w:color="auto" w:fill="FFFFFF"/>
              <w:wordWrap w:val="0"/>
              <w:textAlignment w:val="baseline"/>
            </w:pPr>
            <w:r>
              <w:rPr>
                <w:noProof/>
              </w:rPr>
              <w:drawing>
                <wp:inline distT="0" distB="0" distL="0" distR="0" wp14:anchorId="5E1055D0" wp14:editId="33B9081F">
                  <wp:extent cx="2569335" cy="1373505"/>
                  <wp:effectExtent l="0" t="0" r="0" b="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574893" cy="1376476"/>
                          </a:xfrm>
                          <a:prstGeom prst="rect">
                            <a:avLst/>
                          </a:prstGeom>
                        </pic:spPr>
                      </pic:pic>
                    </a:graphicData>
                  </a:graphic>
                </wp:inline>
              </w:drawing>
            </w:r>
          </w:p>
        </w:tc>
        <w:tc>
          <w:tcPr>
            <w:tcW w:w="3686" w:type="dxa"/>
          </w:tcPr>
          <w:p w14:paraId="54C55B5F" w14:textId="77777777" w:rsidR="00AE0D16" w:rsidRDefault="00AE0D16" w:rsidP="003E4E24">
            <w:pPr>
              <w:pStyle w:val="HTMLPreformatted"/>
              <w:shd w:val="clear" w:color="auto" w:fill="FFFFFF"/>
              <w:wordWrap w:val="0"/>
              <w:textAlignment w:val="baseline"/>
            </w:pPr>
            <w:r>
              <w:rPr>
                <w:noProof/>
              </w:rPr>
              <w:drawing>
                <wp:inline distT="0" distB="0" distL="0" distR="0" wp14:anchorId="5C7954E4" wp14:editId="35BAA18B">
                  <wp:extent cx="2388870" cy="1373505"/>
                  <wp:effectExtent l="0" t="0" r="0" b="0"/>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2410124" cy="1385725"/>
                          </a:xfrm>
                          <a:prstGeom prst="rect">
                            <a:avLst/>
                          </a:prstGeom>
                        </pic:spPr>
                      </pic:pic>
                    </a:graphicData>
                  </a:graphic>
                </wp:inline>
              </w:drawing>
            </w:r>
          </w:p>
        </w:tc>
      </w:tr>
    </w:tbl>
    <w:p w14:paraId="3BC0C972" w14:textId="721B71C8" w:rsidR="00A21156" w:rsidRDefault="00532BF9" w:rsidP="008A6B27">
      <w:r>
        <w:br w:type="page"/>
      </w:r>
    </w:p>
    <w:tbl>
      <w:tblPr>
        <w:tblStyle w:val="TableGrid"/>
        <w:tblpPr w:leftFromText="180" w:rightFromText="180" w:vertAnchor="page" w:horzAnchor="margin" w:tblpXSpec="center" w:tblpY="873"/>
        <w:tblW w:w="11052" w:type="dxa"/>
        <w:tblLayout w:type="fixed"/>
        <w:tblLook w:val="04E0" w:firstRow="1" w:lastRow="1" w:firstColumn="1" w:lastColumn="0" w:noHBand="0" w:noVBand="1"/>
      </w:tblPr>
      <w:tblGrid>
        <w:gridCol w:w="1965"/>
        <w:gridCol w:w="2850"/>
        <w:gridCol w:w="3118"/>
        <w:gridCol w:w="3119"/>
      </w:tblGrid>
      <w:tr w:rsidR="006662E2" w:rsidRPr="00584E54" w14:paraId="18338253" w14:textId="77777777" w:rsidTr="00D61FFD">
        <w:trPr>
          <w:trHeight w:val="386"/>
        </w:trPr>
        <w:tc>
          <w:tcPr>
            <w:tcW w:w="11052" w:type="dxa"/>
            <w:gridSpan w:val="4"/>
          </w:tcPr>
          <w:p w14:paraId="5564D45B" w14:textId="0598E4E7" w:rsidR="006662E2" w:rsidRPr="00584E54" w:rsidRDefault="006662E2" w:rsidP="00D61FFD">
            <w:pPr>
              <w:rPr>
                <w:b/>
                <w:bCs/>
              </w:rPr>
            </w:pPr>
            <w:r w:rsidRPr="00584E54">
              <w:rPr>
                <w:b/>
                <w:bCs/>
              </w:rPr>
              <w:lastRenderedPageBreak/>
              <w:t>Experiment 2: Document at various level</w:t>
            </w:r>
            <w:r w:rsidR="005A0481">
              <w:rPr>
                <w:b/>
                <w:bCs/>
              </w:rPr>
              <w:t>s</w:t>
            </w:r>
            <w:r w:rsidRPr="00584E54">
              <w:rPr>
                <w:b/>
                <w:bCs/>
              </w:rPr>
              <w:t xml:space="preserve"> for </w:t>
            </w:r>
            <w:r w:rsidR="005A0481">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6662E2" w14:paraId="799E2927" w14:textId="77777777" w:rsidTr="00D61FFD">
        <w:trPr>
          <w:trHeight w:val="367"/>
        </w:trPr>
        <w:tc>
          <w:tcPr>
            <w:tcW w:w="1965" w:type="dxa"/>
          </w:tcPr>
          <w:p w14:paraId="0B1B66C6" w14:textId="04647D4F" w:rsidR="006662E2" w:rsidRDefault="00BF0F43" w:rsidP="00D61FFD">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2850" w:type="dxa"/>
          </w:tcPr>
          <w:p w14:paraId="35426B62" w14:textId="77777777" w:rsidR="006662E2" w:rsidRDefault="006662E2" w:rsidP="00D61FFD">
            <w:r>
              <w:rPr>
                <w:b/>
                <w:bCs/>
              </w:rPr>
              <w:t>covid-science-small</w:t>
            </w:r>
            <w:r w:rsidRPr="00911626">
              <w:rPr>
                <w:b/>
                <w:bCs/>
              </w:rPr>
              <w:t>.txt</w:t>
            </w:r>
          </w:p>
        </w:tc>
        <w:tc>
          <w:tcPr>
            <w:tcW w:w="3118" w:type="dxa"/>
          </w:tcPr>
          <w:p w14:paraId="501E63F2" w14:textId="77777777" w:rsidR="006662E2" w:rsidRDefault="006662E2" w:rsidP="00D61FFD">
            <w:r>
              <w:rPr>
                <w:b/>
                <w:bCs/>
              </w:rPr>
              <w:t>Covid-non-science-small</w:t>
            </w:r>
            <w:r w:rsidRPr="00911626">
              <w:rPr>
                <w:b/>
                <w:bCs/>
              </w:rPr>
              <w:t>.txt</w:t>
            </w:r>
          </w:p>
        </w:tc>
        <w:tc>
          <w:tcPr>
            <w:tcW w:w="3119" w:type="dxa"/>
          </w:tcPr>
          <w:p w14:paraId="38ED107C" w14:textId="77777777" w:rsidR="006662E2" w:rsidRDefault="006662E2" w:rsidP="00D61FFD">
            <w:pPr>
              <w:rPr>
                <w:b/>
                <w:bCs/>
              </w:rPr>
            </w:pPr>
            <w:r>
              <w:rPr>
                <w:b/>
                <w:bCs/>
              </w:rPr>
              <w:t>Covid-psychology-small.txt</w:t>
            </w:r>
          </w:p>
        </w:tc>
      </w:tr>
      <w:tr w:rsidR="006662E2" w14:paraId="41CCEF9F" w14:textId="77777777" w:rsidTr="00D61FFD">
        <w:trPr>
          <w:trHeight w:val="386"/>
        </w:trPr>
        <w:tc>
          <w:tcPr>
            <w:tcW w:w="1965" w:type="dxa"/>
          </w:tcPr>
          <w:p w14:paraId="439DC1A4" w14:textId="77777777" w:rsidR="006662E2" w:rsidRDefault="006662E2" w:rsidP="00D61FFD">
            <w:r w:rsidRPr="0028591F">
              <w:rPr>
                <w:b/>
                <w:bCs/>
              </w:rPr>
              <w:t>Article level (</w:t>
            </w:r>
            <w:r>
              <w:rPr>
                <w:b/>
                <w:bCs/>
              </w:rPr>
              <w:t>10</w:t>
            </w:r>
            <w:r w:rsidRPr="0028591F">
              <w:rPr>
                <w:b/>
                <w:bCs/>
              </w:rPr>
              <w:t>|</w:t>
            </w:r>
            <w:r>
              <w:rPr>
                <w:b/>
                <w:bCs/>
              </w:rPr>
              <w:t>10</w:t>
            </w:r>
            <w:r w:rsidRPr="0028591F">
              <w:rPr>
                <w:b/>
                <w:bCs/>
              </w:rPr>
              <w:t>)</w:t>
            </w:r>
          </w:p>
        </w:tc>
        <w:tc>
          <w:tcPr>
            <w:tcW w:w="2850" w:type="dxa"/>
          </w:tcPr>
          <w:p w14:paraId="161A8FD1" w14:textId="77777777" w:rsidR="006662E2" w:rsidRDefault="006662E2" w:rsidP="00D61FFD">
            <w:r>
              <w:rPr>
                <w:noProof/>
              </w:rPr>
              <w:drawing>
                <wp:inline distT="0" distB="0" distL="0" distR="0" wp14:anchorId="3EAB17BF" wp14:editId="44BAD5A6">
                  <wp:extent cx="2221605" cy="1481070"/>
                  <wp:effectExtent l="0" t="0" r="0"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226305" cy="1484203"/>
                          </a:xfrm>
                          <a:prstGeom prst="rect">
                            <a:avLst/>
                          </a:prstGeom>
                        </pic:spPr>
                      </pic:pic>
                    </a:graphicData>
                  </a:graphic>
                </wp:inline>
              </w:drawing>
            </w:r>
          </w:p>
        </w:tc>
        <w:tc>
          <w:tcPr>
            <w:tcW w:w="3118" w:type="dxa"/>
          </w:tcPr>
          <w:p w14:paraId="140BF33C" w14:textId="77777777" w:rsidR="006662E2" w:rsidRDefault="006662E2" w:rsidP="00D61FFD">
            <w:pPr>
              <w:pStyle w:val="HTMLPreformatted"/>
              <w:shd w:val="clear" w:color="auto" w:fill="FFFFFF"/>
              <w:wordWrap w:val="0"/>
              <w:textAlignment w:val="baseline"/>
            </w:pPr>
            <w:r>
              <w:rPr>
                <w:noProof/>
              </w:rPr>
              <w:drawing>
                <wp:inline distT="0" distB="0" distL="0" distR="0" wp14:anchorId="4EA32449" wp14:editId="63B3DC55">
                  <wp:extent cx="2239654" cy="1493103"/>
                  <wp:effectExtent l="0" t="0" r="0" b="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2260705" cy="1507137"/>
                          </a:xfrm>
                          <a:prstGeom prst="rect">
                            <a:avLst/>
                          </a:prstGeom>
                        </pic:spPr>
                      </pic:pic>
                    </a:graphicData>
                  </a:graphic>
                </wp:inline>
              </w:drawing>
            </w:r>
          </w:p>
        </w:tc>
        <w:tc>
          <w:tcPr>
            <w:tcW w:w="3119" w:type="dxa"/>
          </w:tcPr>
          <w:p w14:paraId="297F0204"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0618A497" wp14:editId="7A6EE40F">
                  <wp:extent cx="1843405" cy="12287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p w14:paraId="087D164B" w14:textId="77777777" w:rsidR="006662E2" w:rsidRDefault="006662E2" w:rsidP="00D61FFD">
            <w:pPr>
              <w:pStyle w:val="HTMLPreformatted"/>
              <w:shd w:val="clear" w:color="auto" w:fill="FFFFFF"/>
              <w:wordWrap w:val="0"/>
              <w:textAlignment w:val="baseline"/>
              <w:rPr>
                <w:noProof/>
              </w:rPr>
            </w:pPr>
          </w:p>
        </w:tc>
      </w:tr>
      <w:tr w:rsidR="006662E2" w14:paraId="552EFA5E" w14:textId="77777777" w:rsidTr="00D61FFD">
        <w:trPr>
          <w:trHeight w:val="367"/>
        </w:trPr>
        <w:tc>
          <w:tcPr>
            <w:tcW w:w="1965" w:type="dxa"/>
          </w:tcPr>
          <w:p w14:paraId="6E117F53" w14:textId="77777777" w:rsidR="006662E2" w:rsidRDefault="006662E2" w:rsidP="00D61FFD">
            <w:r w:rsidRPr="0028591F">
              <w:rPr>
                <w:b/>
                <w:bCs/>
              </w:rPr>
              <w:t>2-3 paragraphs</w:t>
            </w:r>
          </w:p>
        </w:tc>
        <w:tc>
          <w:tcPr>
            <w:tcW w:w="2850" w:type="dxa"/>
          </w:tcPr>
          <w:p w14:paraId="304E87D1" w14:textId="77777777" w:rsidR="006662E2" w:rsidRDefault="006662E2" w:rsidP="00D61FFD">
            <w:pPr>
              <w:pStyle w:val="HTMLPreformatted"/>
              <w:shd w:val="clear" w:color="auto" w:fill="FFFFFF"/>
              <w:wordWrap w:val="0"/>
              <w:textAlignment w:val="baseline"/>
            </w:pPr>
            <w:r>
              <w:rPr>
                <w:noProof/>
              </w:rPr>
              <w:drawing>
                <wp:inline distT="0" distB="0" distL="0" distR="0" wp14:anchorId="0B2FFDED" wp14:editId="4B2D24EB">
                  <wp:extent cx="2234484" cy="1489656"/>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237883" cy="1491922"/>
                          </a:xfrm>
                          <a:prstGeom prst="rect">
                            <a:avLst/>
                          </a:prstGeom>
                        </pic:spPr>
                      </pic:pic>
                    </a:graphicData>
                  </a:graphic>
                </wp:inline>
              </w:drawing>
            </w:r>
          </w:p>
        </w:tc>
        <w:tc>
          <w:tcPr>
            <w:tcW w:w="3118" w:type="dxa"/>
          </w:tcPr>
          <w:p w14:paraId="4FBD2FB9" w14:textId="77777777" w:rsidR="006662E2" w:rsidRDefault="006662E2" w:rsidP="00D61FFD">
            <w:pPr>
              <w:pStyle w:val="HTMLPreformatted"/>
              <w:shd w:val="clear" w:color="auto" w:fill="FFFFFF"/>
              <w:wordWrap w:val="0"/>
              <w:textAlignment w:val="baseline"/>
            </w:pPr>
            <w:r>
              <w:rPr>
                <w:noProof/>
              </w:rPr>
              <w:drawing>
                <wp:inline distT="0" distB="0" distL="0" distR="0" wp14:anchorId="1DEE3193" wp14:editId="55F0A4F3">
                  <wp:extent cx="2202286" cy="1468191"/>
                  <wp:effectExtent l="0" t="0" r="0" b="0"/>
                  <wp:docPr id="41"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2212434" cy="1474956"/>
                          </a:xfrm>
                          <a:prstGeom prst="rect">
                            <a:avLst/>
                          </a:prstGeom>
                        </pic:spPr>
                      </pic:pic>
                    </a:graphicData>
                  </a:graphic>
                </wp:inline>
              </w:drawing>
            </w:r>
          </w:p>
        </w:tc>
        <w:tc>
          <w:tcPr>
            <w:tcW w:w="3119" w:type="dxa"/>
          </w:tcPr>
          <w:p w14:paraId="27DC9B09" w14:textId="77777777" w:rsidR="006662E2" w:rsidRDefault="006662E2" w:rsidP="00D61FFD">
            <w:pPr>
              <w:pStyle w:val="HTMLPreformatted"/>
              <w:shd w:val="clear" w:color="auto" w:fill="FFFFFF"/>
              <w:wordWrap w:val="0"/>
              <w:textAlignment w:val="baseline"/>
              <w:rPr>
                <w:noProof/>
              </w:rPr>
            </w:pPr>
          </w:p>
          <w:p w14:paraId="55345F0B"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0BF4E23C" wp14:editId="4C97D71C">
                  <wp:extent cx="1843405" cy="12287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tc>
      </w:tr>
      <w:tr w:rsidR="006662E2" w14:paraId="67C2FE85" w14:textId="77777777" w:rsidTr="00D61FFD">
        <w:trPr>
          <w:trHeight w:val="386"/>
        </w:trPr>
        <w:tc>
          <w:tcPr>
            <w:tcW w:w="1965" w:type="dxa"/>
          </w:tcPr>
          <w:p w14:paraId="0647CC08" w14:textId="77777777" w:rsidR="006662E2" w:rsidRDefault="006662E2" w:rsidP="00D61FFD">
            <w:r w:rsidRPr="00584E54">
              <w:rPr>
                <w:b/>
                <w:bCs/>
              </w:rPr>
              <w:t>Paragraph level (</w:t>
            </w:r>
            <w:r>
              <w:rPr>
                <w:b/>
                <w:bCs/>
              </w:rPr>
              <w:t>7401</w:t>
            </w:r>
            <w:r w:rsidRPr="00584E54">
              <w:rPr>
                <w:b/>
                <w:bCs/>
              </w:rPr>
              <w:t>|</w:t>
            </w:r>
            <w:r>
              <w:rPr>
                <w:b/>
                <w:bCs/>
              </w:rPr>
              <w:t>229</w:t>
            </w:r>
            <w:r w:rsidRPr="00584E54">
              <w:rPr>
                <w:b/>
                <w:bCs/>
              </w:rPr>
              <w:t>)</w:t>
            </w:r>
          </w:p>
        </w:tc>
        <w:tc>
          <w:tcPr>
            <w:tcW w:w="2850" w:type="dxa"/>
          </w:tcPr>
          <w:p w14:paraId="0B6B0742" w14:textId="77777777" w:rsidR="006662E2" w:rsidRDefault="006662E2" w:rsidP="00D61FFD">
            <w:pPr>
              <w:pStyle w:val="HTMLPreformatted"/>
              <w:shd w:val="clear" w:color="auto" w:fill="FFFFFF"/>
              <w:wordWrap w:val="0"/>
              <w:textAlignment w:val="baseline"/>
            </w:pPr>
            <w:r>
              <w:rPr>
                <w:noProof/>
              </w:rPr>
              <w:drawing>
                <wp:inline distT="0" distB="0" distL="0" distR="0" wp14:anchorId="782439AA" wp14:editId="20C52F90">
                  <wp:extent cx="2137893" cy="1425262"/>
                  <wp:effectExtent l="0" t="0" r="0" b="0"/>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140961" cy="1427307"/>
                          </a:xfrm>
                          <a:prstGeom prst="rect">
                            <a:avLst/>
                          </a:prstGeom>
                        </pic:spPr>
                      </pic:pic>
                    </a:graphicData>
                  </a:graphic>
                </wp:inline>
              </w:drawing>
            </w:r>
          </w:p>
        </w:tc>
        <w:tc>
          <w:tcPr>
            <w:tcW w:w="3118" w:type="dxa"/>
          </w:tcPr>
          <w:p w14:paraId="240212DF" w14:textId="77777777" w:rsidR="006662E2" w:rsidRDefault="006662E2" w:rsidP="00D61FFD">
            <w:pPr>
              <w:pStyle w:val="HTMLPreformatted"/>
              <w:shd w:val="clear" w:color="auto" w:fill="FFFFFF"/>
              <w:wordWrap w:val="0"/>
              <w:textAlignment w:val="baseline"/>
            </w:pPr>
            <w:r>
              <w:rPr>
                <w:noProof/>
              </w:rPr>
              <w:drawing>
                <wp:inline distT="0" distB="0" distL="0" distR="0" wp14:anchorId="47BE6414" wp14:editId="6E123904">
                  <wp:extent cx="2374882" cy="1583255"/>
                  <wp:effectExtent l="0" t="0" r="0" b="0"/>
                  <wp:docPr id="43" name="Picture 4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with medium confidence"/>
                          <pic:cNvPicPr/>
                        </pic:nvPicPr>
                        <pic:blipFill>
                          <a:blip r:embed="rId43">
                            <a:extLst>
                              <a:ext uri="{28A0092B-C50C-407E-A947-70E740481C1C}">
                                <a14:useLocalDpi xmlns:a14="http://schemas.microsoft.com/office/drawing/2010/main" val="0"/>
                              </a:ext>
                            </a:extLst>
                          </a:blip>
                          <a:stretch>
                            <a:fillRect/>
                          </a:stretch>
                        </pic:blipFill>
                        <pic:spPr>
                          <a:xfrm>
                            <a:off x="0" y="0"/>
                            <a:ext cx="2378208" cy="1585472"/>
                          </a:xfrm>
                          <a:prstGeom prst="rect">
                            <a:avLst/>
                          </a:prstGeom>
                        </pic:spPr>
                      </pic:pic>
                    </a:graphicData>
                  </a:graphic>
                </wp:inline>
              </w:drawing>
            </w:r>
          </w:p>
        </w:tc>
        <w:tc>
          <w:tcPr>
            <w:tcW w:w="3119" w:type="dxa"/>
          </w:tcPr>
          <w:p w14:paraId="7E9AA8B5" w14:textId="77777777" w:rsidR="006662E2" w:rsidRDefault="006662E2" w:rsidP="00D61FFD">
            <w:pPr>
              <w:pStyle w:val="HTMLPreformatted"/>
              <w:shd w:val="clear" w:color="auto" w:fill="FFFFFF"/>
              <w:wordWrap w:val="0"/>
              <w:textAlignment w:val="baseline"/>
              <w:rPr>
                <w:noProof/>
              </w:rPr>
            </w:pPr>
          </w:p>
          <w:p w14:paraId="0E4734B3"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4C2241EB" wp14:editId="5947AAC3">
                  <wp:extent cx="1843405" cy="12287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p w14:paraId="5CBD5DC4" w14:textId="77777777" w:rsidR="006662E2" w:rsidRDefault="006662E2" w:rsidP="00D61FFD">
            <w:pPr>
              <w:pStyle w:val="HTMLPreformatted"/>
              <w:shd w:val="clear" w:color="auto" w:fill="FFFFFF"/>
              <w:wordWrap w:val="0"/>
              <w:textAlignment w:val="baseline"/>
              <w:rPr>
                <w:noProof/>
              </w:rPr>
            </w:pPr>
          </w:p>
        </w:tc>
      </w:tr>
    </w:tbl>
    <w:p w14:paraId="1D21C88E" w14:textId="77777777" w:rsidR="00A21156" w:rsidRDefault="00A21156" w:rsidP="008A6B27"/>
    <w:p w14:paraId="7105BC7C" w14:textId="041CDC4F" w:rsidR="00532BF9" w:rsidRDefault="00532BF9" w:rsidP="008A6B27"/>
    <w:p w14:paraId="623C6E88" w14:textId="43693B36" w:rsidR="00532BF9" w:rsidRDefault="00532BF9" w:rsidP="008A6B27"/>
    <w:p w14:paraId="37115E5C" w14:textId="7CA521E8" w:rsidR="00A21156" w:rsidRDefault="00A21156" w:rsidP="008A6B27"/>
    <w:p w14:paraId="7EB9E9AB" w14:textId="1B0DA47C" w:rsidR="0019099E" w:rsidRDefault="00A21156" w:rsidP="008A6B27">
      <w:r>
        <w:br w:type="page"/>
      </w:r>
    </w:p>
    <w:tbl>
      <w:tblPr>
        <w:tblStyle w:val="TableGrid"/>
        <w:tblpPr w:leftFromText="180" w:rightFromText="180" w:vertAnchor="page" w:horzAnchor="margin" w:tblpXSpec="center" w:tblpY="1333"/>
        <w:tblW w:w="11052" w:type="dxa"/>
        <w:tblLayout w:type="fixed"/>
        <w:tblLook w:val="04E0" w:firstRow="1" w:lastRow="1" w:firstColumn="1" w:lastColumn="0" w:noHBand="0" w:noVBand="1"/>
      </w:tblPr>
      <w:tblGrid>
        <w:gridCol w:w="1965"/>
        <w:gridCol w:w="2850"/>
        <w:gridCol w:w="3118"/>
        <w:gridCol w:w="3119"/>
      </w:tblGrid>
      <w:tr w:rsidR="0019099E" w:rsidRPr="00584E54" w14:paraId="77658160" w14:textId="77777777" w:rsidTr="0019099E">
        <w:trPr>
          <w:trHeight w:val="367"/>
        </w:trPr>
        <w:tc>
          <w:tcPr>
            <w:tcW w:w="11052" w:type="dxa"/>
            <w:gridSpan w:val="4"/>
          </w:tcPr>
          <w:p w14:paraId="63B37A3E" w14:textId="72565921" w:rsidR="0019099E" w:rsidRPr="00584E54" w:rsidRDefault="0019099E" w:rsidP="0019099E">
            <w:pPr>
              <w:rPr>
                <w:b/>
                <w:bCs/>
              </w:rPr>
            </w:pPr>
            <w:r w:rsidRPr="00584E54">
              <w:rPr>
                <w:b/>
                <w:bCs/>
              </w:rPr>
              <w:lastRenderedPageBreak/>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19099E" w14:paraId="0F71908E" w14:textId="77777777" w:rsidTr="0019099E">
        <w:trPr>
          <w:trHeight w:val="367"/>
        </w:trPr>
        <w:tc>
          <w:tcPr>
            <w:tcW w:w="1965" w:type="dxa"/>
          </w:tcPr>
          <w:p w14:paraId="0D3E7C5B" w14:textId="7CABE266" w:rsidR="0019099E" w:rsidRDefault="00BF0F43" w:rsidP="0019099E">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b/>
                <w:bCs/>
              </w:rPr>
              <w:t>s</w:t>
            </w:r>
          </w:p>
          <w:p w14:paraId="0C212C73" w14:textId="045D6027" w:rsidR="00BF0F43" w:rsidRDefault="00BF0F43" w:rsidP="0019099E"/>
        </w:tc>
        <w:tc>
          <w:tcPr>
            <w:tcW w:w="2850" w:type="dxa"/>
          </w:tcPr>
          <w:p w14:paraId="6FB2F2E5" w14:textId="77777777" w:rsidR="0019099E" w:rsidRDefault="0019099E" w:rsidP="0019099E">
            <w:r>
              <w:rPr>
                <w:b/>
                <w:bCs/>
              </w:rPr>
              <w:t>covid-science</w:t>
            </w:r>
            <w:r w:rsidRPr="00911626">
              <w:rPr>
                <w:b/>
                <w:bCs/>
              </w:rPr>
              <w:t>.txt</w:t>
            </w:r>
          </w:p>
        </w:tc>
        <w:tc>
          <w:tcPr>
            <w:tcW w:w="3118" w:type="dxa"/>
          </w:tcPr>
          <w:p w14:paraId="3F1D2118" w14:textId="77777777" w:rsidR="0019099E" w:rsidRDefault="0019099E" w:rsidP="0019099E">
            <w:r>
              <w:rPr>
                <w:b/>
                <w:bCs/>
              </w:rPr>
              <w:t>Covid-non-science</w:t>
            </w:r>
            <w:r w:rsidRPr="00911626">
              <w:rPr>
                <w:b/>
                <w:bCs/>
              </w:rPr>
              <w:t>.txt</w:t>
            </w:r>
          </w:p>
        </w:tc>
        <w:tc>
          <w:tcPr>
            <w:tcW w:w="3119" w:type="dxa"/>
          </w:tcPr>
          <w:p w14:paraId="5B8B70C1" w14:textId="77777777" w:rsidR="0019099E" w:rsidRDefault="0019099E" w:rsidP="0019099E">
            <w:pPr>
              <w:rPr>
                <w:b/>
                <w:bCs/>
              </w:rPr>
            </w:pPr>
            <w:r>
              <w:rPr>
                <w:b/>
                <w:bCs/>
              </w:rPr>
              <w:t>Covid-psychology.txt</w:t>
            </w:r>
          </w:p>
        </w:tc>
      </w:tr>
      <w:tr w:rsidR="0019099E" w14:paraId="43485AE9" w14:textId="77777777" w:rsidTr="0019099E">
        <w:trPr>
          <w:trHeight w:val="367"/>
        </w:trPr>
        <w:tc>
          <w:tcPr>
            <w:tcW w:w="1965" w:type="dxa"/>
          </w:tcPr>
          <w:p w14:paraId="12C35568" w14:textId="77777777" w:rsidR="0019099E" w:rsidRDefault="0019099E" w:rsidP="0019099E">
            <w:r w:rsidRPr="0028591F">
              <w:rPr>
                <w:b/>
                <w:bCs/>
              </w:rPr>
              <w:t>Article level (</w:t>
            </w:r>
            <w:r>
              <w:rPr>
                <w:b/>
                <w:bCs/>
              </w:rPr>
              <w:t>20</w:t>
            </w:r>
            <w:r w:rsidRPr="0028591F">
              <w:rPr>
                <w:b/>
                <w:bCs/>
              </w:rPr>
              <w:t>|</w:t>
            </w:r>
            <w:r>
              <w:rPr>
                <w:b/>
                <w:bCs/>
              </w:rPr>
              <w:t>20</w:t>
            </w:r>
            <w:r w:rsidRPr="0028591F">
              <w:rPr>
                <w:b/>
                <w:bCs/>
              </w:rPr>
              <w:t>)</w:t>
            </w:r>
          </w:p>
        </w:tc>
        <w:tc>
          <w:tcPr>
            <w:tcW w:w="2850" w:type="dxa"/>
          </w:tcPr>
          <w:p w14:paraId="6AB024A3" w14:textId="77777777" w:rsidR="0019099E" w:rsidRDefault="0019099E" w:rsidP="0019099E">
            <w:pPr>
              <w:pStyle w:val="HTMLPreformatted"/>
              <w:shd w:val="clear" w:color="auto" w:fill="FFFFFF"/>
              <w:wordWrap w:val="0"/>
              <w:textAlignment w:val="baseline"/>
            </w:pPr>
            <w:r>
              <w:rPr>
                <w:noProof/>
              </w:rPr>
              <w:drawing>
                <wp:inline distT="0" distB="0" distL="0" distR="0" wp14:anchorId="73404052" wp14:editId="02F079A9">
                  <wp:extent cx="2189408" cy="1459605"/>
                  <wp:effectExtent l="0" t="0" r="0" b="0"/>
                  <wp:docPr id="44" name="Picture 4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98124" cy="1465415"/>
                          </a:xfrm>
                          <a:prstGeom prst="rect">
                            <a:avLst/>
                          </a:prstGeom>
                        </pic:spPr>
                      </pic:pic>
                    </a:graphicData>
                  </a:graphic>
                </wp:inline>
              </w:drawing>
            </w:r>
          </w:p>
        </w:tc>
        <w:tc>
          <w:tcPr>
            <w:tcW w:w="3118" w:type="dxa"/>
          </w:tcPr>
          <w:p w14:paraId="027A615A" w14:textId="77777777" w:rsidR="0019099E" w:rsidRDefault="0019099E" w:rsidP="0019099E">
            <w:pPr>
              <w:pStyle w:val="HTMLPreformatted"/>
              <w:shd w:val="clear" w:color="auto" w:fill="FFFFFF"/>
              <w:wordWrap w:val="0"/>
              <w:textAlignment w:val="baseline"/>
            </w:pPr>
            <w:r>
              <w:rPr>
                <w:noProof/>
              </w:rPr>
              <w:drawing>
                <wp:inline distT="0" distB="0" distL="0" distR="0" wp14:anchorId="5E780336" wp14:editId="3D201F03">
                  <wp:extent cx="2168820" cy="1445880"/>
                  <wp:effectExtent l="0" t="0" r="0" b="0"/>
                  <wp:docPr id="45" name="Picture 4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with medium confidence"/>
                          <pic:cNvPicPr/>
                        </pic:nvPicPr>
                        <pic:blipFill>
                          <a:blip r:embed="rId46">
                            <a:extLst>
                              <a:ext uri="{28A0092B-C50C-407E-A947-70E740481C1C}">
                                <a14:useLocalDpi xmlns:a14="http://schemas.microsoft.com/office/drawing/2010/main" val="0"/>
                              </a:ext>
                            </a:extLst>
                          </a:blip>
                          <a:stretch>
                            <a:fillRect/>
                          </a:stretch>
                        </pic:blipFill>
                        <pic:spPr>
                          <a:xfrm>
                            <a:off x="0" y="0"/>
                            <a:ext cx="2177863" cy="1451909"/>
                          </a:xfrm>
                          <a:prstGeom prst="rect">
                            <a:avLst/>
                          </a:prstGeom>
                        </pic:spPr>
                      </pic:pic>
                    </a:graphicData>
                  </a:graphic>
                </wp:inline>
              </w:drawing>
            </w:r>
          </w:p>
        </w:tc>
        <w:tc>
          <w:tcPr>
            <w:tcW w:w="3119" w:type="dxa"/>
          </w:tcPr>
          <w:p w14:paraId="2BF56EE5" w14:textId="77777777" w:rsidR="0019099E" w:rsidRDefault="0019099E" w:rsidP="0019099E">
            <w:pPr>
              <w:pStyle w:val="HTMLPreformatted"/>
              <w:shd w:val="clear" w:color="auto" w:fill="FFFFFF"/>
              <w:wordWrap w:val="0"/>
              <w:textAlignment w:val="baseline"/>
              <w:rPr>
                <w:noProof/>
              </w:rPr>
            </w:pPr>
          </w:p>
          <w:p w14:paraId="01AC1FB0"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4529241" wp14:editId="3EC18B20">
                  <wp:extent cx="2151529" cy="14343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58220" cy="1438813"/>
                          </a:xfrm>
                          <a:prstGeom prst="rect">
                            <a:avLst/>
                          </a:prstGeom>
                          <a:noFill/>
                          <a:ln>
                            <a:noFill/>
                          </a:ln>
                        </pic:spPr>
                      </pic:pic>
                    </a:graphicData>
                  </a:graphic>
                </wp:inline>
              </w:drawing>
            </w:r>
          </w:p>
        </w:tc>
      </w:tr>
      <w:tr w:rsidR="0019099E" w14:paraId="595489A5" w14:textId="77777777" w:rsidTr="0019099E">
        <w:trPr>
          <w:trHeight w:val="367"/>
        </w:trPr>
        <w:tc>
          <w:tcPr>
            <w:tcW w:w="1965" w:type="dxa"/>
          </w:tcPr>
          <w:p w14:paraId="49D46A6C" w14:textId="77777777" w:rsidR="0019099E" w:rsidRDefault="0019099E" w:rsidP="0019099E">
            <w:r w:rsidRPr="0028591F">
              <w:rPr>
                <w:b/>
                <w:bCs/>
              </w:rPr>
              <w:t>2-3 paragraphs</w:t>
            </w:r>
          </w:p>
        </w:tc>
        <w:tc>
          <w:tcPr>
            <w:tcW w:w="2850" w:type="dxa"/>
          </w:tcPr>
          <w:p w14:paraId="7503908A" w14:textId="77777777" w:rsidR="0019099E" w:rsidRDefault="0019099E" w:rsidP="0019099E">
            <w:pPr>
              <w:pStyle w:val="HTMLPreformatted"/>
              <w:shd w:val="clear" w:color="auto" w:fill="FFFFFF"/>
              <w:wordWrap w:val="0"/>
              <w:textAlignment w:val="baseline"/>
            </w:pPr>
            <w:r>
              <w:rPr>
                <w:noProof/>
              </w:rPr>
              <w:drawing>
                <wp:inline distT="0" distB="0" distL="0" distR="0" wp14:anchorId="2203175B" wp14:editId="6BA3B188">
                  <wp:extent cx="2002665" cy="1335110"/>
                  <wp:effectExtent l="0" t="0" r="0" b="0"/>
                  <wp:docPr id="46" name="Picture 46" descr="Text,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 qr code&#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006353" cy="1337569"/>
                          </a:xfrm>
                          <a:prstGeom prst="rect">
                            <a:avLst/>
                          </a:prstGeom>
                        </pic:spPr>
                      </pic:pic>
                    </a:graphicData>
                  </a:graphic>
                </wp:inline>
              </w:drawing>
            </w:r>
          </w:p>
        </w:tc>
        <w:tc>
          <w:tcPr>
            <w:tcW w:w="3118" w:type="dxa"/>
          </w:tcPr>
          <w:p w14:paraId="24CD0023" w14:textId="77777777" w:rsidR="0019099E" w:rsidRDefault="0019099E" w:rsidP="0019099E">
            <w:pPr>
              <w:pStyle w:val="HTMLPreformatted"/>
              <w:shd w:val="clear" w:color="auto" w:fill="FFFFFF"/>
              <w:wordWrap w:val="0"/>
              <w:textAlignment w:val="baseline"/>
            </w:pPr>
            <w:r>
              <w:rPr>
                <w:noProof/>
              </w:rPr>
              <w:drawing>
                <wp:inline distT="0" distB="0" distL="0" distR="0" wp14:anchorId="01DEA672" wp14:editId="55A41697">
                  <wp:extent cx="1994955" cy="1329970"/>
                  <wp:effectExtent l="0" t="0" r="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010065" cy="1340043"/>
                          </a:xfrm>
                          <a:prstGeom prst="rect">
                            <a:avLst/>
                          </a:prstGeom>
                        </pic:spPr>
                      </pic:pic>
                    </a:graphicData>
                  </a:graphic>
                </wp:inline>
              </w:drawing>
            </w:r>
          </w:p>
        </w:tc>
        <w:tc>
          <w:tcPr>
            <w:tcW w:w="3119" w:type="dxa"/>
          </w:tcPr>
          <w:p w14:paraId="678AF7E2"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3037B06" wp14:editId="07934955">
                  <wp:extent cx="2053215" cy="13685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056808" cy="1370969"/>
                          </a:xfrm>
                          <a:prstGeom prst="rect">
                            <a:avLst/>
                          </a:prstGeom>
                          <a:noFill/>
                          <a:ln>
                            <a:noFill/>
                          </a:ln>
                        </pic:spPr>
                      </pic:pic>
                    </a:graphicData>
                  </a:graphic>
                </wp:inline>
              </w:drawing>
            </w:r>
          </w:p>
        </w:tc>
      </w:tr>
      <w:tr w:rsidR="0019099E" w14:paraId="16CA8AEC" w14:textId="77777777" w:rsidTr="0019099E">
        <w:trPr>
          <w:trHeight w:val="367"/>
        </w:trPr>
        <w:tc>
          <w:tcPr>
            <w:tcW w:w="1965" w:type="dxa"/>
          </w:tcPr>
          <w:p w14:paraId="1B31520A" w14:textId="77777777" w:rsidR="0019099E" w:rsidRDefault="0019099E" w:rsidP="0019099E">
            <w:r w:rsidRPr="00584E54">
              <w:rPr>
                <w:b/>
                <w:bCs/>
              </w:rPr>
              <w:t>Paragraph level (</w:t>
            </w:r>
            <w:r>
              <w:rPr>
                <w:b/>
                <w:bCs/>
              </w:rPr>
              <w:t>14379</w:t>
            </w:r>
            <w:r w:rsidRPr="00584E54">
              <w:rPr>
                <w:b/>
                <w:bCs/>
              </w:rPr>
              <w:t>|</w:t>
            </w:r>
            <w:r>
              <w:rPr>
                <w:b/>
                <w:bCs/>
              </w:rPr>
              <w:t>387</w:t>
            </w:r>
            <w:r w:rsidRPr="00584E54">
              <w:rPr>
                <w:b/>
                <w:bCs/>
              </w:rPr>
              <w:t>)</w:t>
            </w:r>
          </w:p>
        </w:tc>
        <w:tc>
          <w:tcPr>
            <w:tcW w:w="2850" w:type="dxa"/>
          </w:tcPr>
          <w:p w14:paraId="4E250DF8" w14:textId="77777777" w:rsidR="0019099E" w:rsidRDefault="0019099E" w:rsidP="0019099E">
            <w:pPr>
              <w:pStyle w:val="HTMLPreformatted"/>
              <w:shd w:val="clear" w:color="auto" w:fill="FFFFFF"/>
              <w:wordWrap w:val="0"/>
              <w:textAlignment w:val="baseline"/>
            </w:pPr>
            <w:r>
              <w:rPr>
                <w:noProof/>
              </w:rPr>
              <w:drawing>
                <wp:inline distT="0" distB="0" distL="0" distR="0" wp14:anchorId="3871058A" wp14:editId="62EE59CB">
                  <wp:extent cx="2343955" cy="1562637"/>
                  <wp:effectExtent l="0" t="0" r="0" b="0"/>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58442" cy="1572295"/>
                          </a:xfrm>
                          <a:prstGeom prst="rect">
                            <a:avLst/>
                          </a:prstGeom>
                        </pic:spPr>
                      </pic:pic>
                    </a:graphicData>
                  </a:graphic>
                </wp:inline>
              </w:drawing>
            </w:r>
          </w:p>
        </w:tc>
        <w:tc>
          <w:tcPr>
            <w:tcW w:w="3118" w:type="dxa"/>
          </w:tcPr>
          <w:p w14:paraId="7E95AFBE" w14:textId="77777777" w:rsidR="0019099E" w:rsidRDefault="0019099E" w:rsidP="0019099E">
            <w:pPr>
              <w:pStyle w:val="HTMLPreformatted"/>
              <w:shd w:val="clear" w:color="auto" w:fill="FFFFFF"/>
              <w:wordWrap w:val="0"/>
              <w:textAlignment w:val="baseline"/>
            </w:pPr>
            <w:r>
              <w:rPr>
                <w:noProof/>
              </w:rPr>
              <w:drawing>
                <wp:inline distT="0" distB="0" distL="0" distR="0" wp14:anchorId="6CF7B8B4" wp14:editId="7675CA2C">
                  <wp:extent cx="2341902" cy="1561268"/>
                  <wp:effectExtent l="0" t="0" r="0" b="0"/>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2360758" cy="1573839"/>
                          </a:xfrm>
                          <a:prstGeom prst="rect">
                            <a:avLst/>
                          </a:prstGeom>
                        </pic:spPr>
                      </pic:pic>
                    </a:graphicData>
                  </a:graphic>
                </wp:inline>
              </w:drawing>
            </w:r>
          </w:p>
        </w:tc>
        <w:tc>
          <w:tcPr>
            <w:tcW w:w="3119" w:type="dxa"/>
          </w:tcPr>
          <w:p w14:paraId="4F840542"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FD9F2B2" wp14:editId="0740621F">
                  <wp:extent cx="2127874" cy="144275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152121" cy="1459197"/>
                          </a:xfrm>
                          <a:prstGeom prst="rect">
                            <a:avLst/>
                          </a:prstGeom>
                          <a:noFill/>
                          <a:ln>
                            <a:noFill/>
                          </a:ln>
                        </pic:spPr>
                      </pic:pic>
                    </a:graphicData>
                  </a:graphic>
                </wp:inline>
              </w:drawing>
            </w:r>
          </w:p>
        </w:tc>
      </w:tr>
    </w:tbl>
    <w:p w14:paraId="49FB68A0" w14:textId="4CE9A448" w:rsidR="0019099E" w:rsidRDefault="0019099E" w:rsidP="008A6B27"/>
    <w:p w14:paraId="3A50360C" w14:textId="323646AC" w:rsidR="0019099E" w:rsidRDefault="0019099E" w:rsidP="008A6B27"/>
    <w:p w14:paraId="674205EE" w14:textId="77777777" w:rsidR="0019099E" w:rsidRDefault="0019099E" w:rsidP="008A6B27"/>
    <w:p w14:paraId="0D687F5A" w14:textId="7CEA483A" w:rsidR="00532BF9" w:rsidRDefault="00532BF9" w:rsidP="008A6B27"/>
    <w:p w14:paraId="715A5DCF" w14:textId="32CDC7F5" w:rsidR="00532BF9" w:rsidRDefault="00532BF9" w:rsidP="008A6B27"/>
    <w:p w14:paraId="1B7CE24A" w14:textId="77777777" w:rsidR="00532BF9" w:rsidRPr="008A6B27" w:rsidRDefault="00532BF9" w:rsidP="008A6B27"/>
    <w:p w14:paraId="3B0BD39E" w14:textId="77777777" w:rsidR="008A6B27" w:rsidRPr="008A6B27" w:rsidRDefault="008A6B27" w:rsidP="008A6B27"/>
    <w:p w14:paraId="43F93947" w14:textId="77777777" w:rsidR="00E24E7C" w:rsidRPr="00E24E7C" w:rsidRDefault="00E24E7C" w:rsidP="00E24E7C"/>
    <w:p w14:paraId="322DC5F7" w14:textId="77777777" w:rsidR="00115BD5" w:rsidRDefault="00115BD5" w:rsidP="003D7131">
      <w:pPr>
        <w:jc w:val="both"/>
      </w:pPr>
    </w:p>
    <w:p w14:paraId="38E6E66A" w14:textId="189095EE" w:rsidR="00942BBE" w:rsidRDefault="00942BBE" w:rsidP="001B5554"/>
    <w:p w14:paraId="7DD48D9F" w14:textId="5E49F583" w:rsidR="00532BF9" w:rsidRDefault="00532BF9" w:rsidP="001B5554"/>
    <w:p w14:paraId="565C7A08" w14:textId="1EEC3F76" w:rsidR="00532BF9" w:rsidRDefault="00532BF9" w:rsidP="001B5554"/>
    <w:p w14:paraId="684B5141" w14:textId="2C791E14" w:rsidR="000810D3" w:rsidRDefault="000810D3" w:rsidP="001B5554"/>
    <w:p w14:paraId="3D83BB95" w14:textId="40B564F0" w:rsidR="000810D3" w:rsidRDefault="00EC52FF" w:rsidP="00EC52FF">
      <w:pPr>
        <w:tabs>
          <w:tab w:val="left" w:pos="1247"/>
        </w:tabs>
      </w:pPr>
      <w:r>
        <w:lastRenderedPageBreak/>
        <w:tab/>
      </w:r>
    </w:p>
    <w:tbl>
      <w:tblPr>
        <w:tblStyle w:val="TableGrid"/>
        <w:tblpPr w:leftFromText="180" w:rightFromText="180" w:vertAnchor="page" w:horzAnchor="margin" w:tblpXSpec="center" w:tblpY="2021"/>
        <w:tblW w:w="11222" w:type="dxa"/>
        <w:tblLayout w:type="fixed"/>
        <w:tblLook w:val="04E0" w:firstRow="1" w:lastRow="1" w:firstColumn="1" w:lastColumn="0" w:noHBand="0" w:noVBand="1"/>
      </w:tblPr>
      <w:tblGrid>
        <w:gridCol w:w="1636"/>
        <w:gridCol w:w="4628"/>
        <w:gridCol w:w="4958"/>
      </w:tblGrid>
      <w:tr w:rsidR="000810D3" w14:paraId="6C94047A" w14:textId="77777777" w:rsidTr="000810D3">
        <w:trPr>
          <w:trHeight w:val="531"/>
        </w:trPr>
        <w:tc>
          <w:tcPr>
            <w:tcW w:w="11222" w:type="dxa"/>
            <w:gridSpan w:val="3"/>
          </w:tcPr>
          <w:p w14:paraId="45CD35C1" w14:textId="3532A0FA" w:rsidR="000810D3" w:rsidRDefault="000810D3" w:rsidP="000810D3">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0810D3" w14:paraId="2004CE9E" w14:textId="77777777" w:rsidTr="000810D3">
        <w:trPr>
          <w:trHeight w:val="406"/>
        </w:trPr>
        <w:tc>
          <w:tcPr>
            <w:tcW w:w="1636" w:type="dxa"/>
          </w:tcPr>
          <w:p w14:paraId="057CB496" w14:textId="69194DD3" w:rsidR="000810D3" w:rsidRPr="0028591F" w:rsidRDefault="002D556D" w:rsidP="000810D3">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4628" w:type="dxa"/>
          </w:tcPr>
          <w:p w14:paraId="1C288023" w14:textId="77777777" w:rsidR="000810D3" w:rsidRDefault="000810D3" w:rsidP="000810D3">
            <w:pPr>
              <w:pStyle w:val="HTMLPreformatted"/>
              <w:shd w:val="clear" w:color="auto" w:fill="FFFFFF"/>
              <w:wordWrap w:val="0"/>
              <w:textAlignment w:val="baseline"/>
              <w:rPr>
                <w:noProof/>
              </w:rPr>
            </w:pPr>
            <w:r>
              <w:rPr>
                <w:b/>
                <w:bCs/>
              </w:rPr>
              <w:t>covid-science-large</w:t>
            </w:r>
            <w:r w:rsidRPr="00911626">
              <w:rPr>
                <w:b/>
                <w:bCs/>
              </w:rPr>
              <w:t>.txt</w:t>
            </w:r>
          </w:p>
        </w:tc>
        <w:tc>
          <w:tcPr>
            <w:tcW w:w="4958" w:type="dxa"/>
          </w:tcPr>
          <w:p w14:paraId="58C8878B" w14:textId="77777777" w:rsidR="000810D3" w:rsidRDefault="000810D3" w:rsidP="000810D3">
            <w:pPr>
              <w:pStyle w:val="HTMLPreformatted"/>
              <w:shd w:val="clear" w:color="auto" w:fill="FFFFFF"/>
              <w:wordWrap w:val="0"/>
              <w:textAlignment w:val="baseline"/>
              <w:rPr>
                <w:noProof/>
              </w:rPr>
            </w:pPr>
            <w:r>
              <w:rPr>
                <w:b/>
                <w:bCs/>
              </w:rPr>
              <w:t>Covid-psychology-large</w:t>
            </w:r>
            <w:r w:rsidRPr="00911626">
              <w:rPr>
                <w:b/>
                <w:bCs/>
              </w:rPr>
              <w:t>.txt</w:t>
            </w:r>
          </w:p>
        </w:tc>
      </w:tr>
      <w:tr w:rsidR="000810D3" w14:paraId="6AF30492" w14:textId="77777777" w:rsidTr="000810D3">
        <w:trPr>
          <w:trHeight w:val="2333"/>
        </w:trPr>
        <w:tc>
          <w:tcPr>
            <w:tcW w:w="1636" w:type="dxa"/>
          </w:tcPr>
          <w:p w14:paraId="7377452F" w14:textId="77777777" w:rsidR="000810D3" w:rsidRPr="00584E54" w:rsidRDefault="000810D3" w:rsidP="000810D3">
            <w:pPr>
              <w:rPr>
                <w:b/>
                <w:bCs/>
              </w:rPr>
            </w:pPr>
            <w:r w:rsidRPr="0028591F">
              <w:rPr>
                <w:b/>
                <w:bCs/>
              </w:rPr>
              <w:t>Article level (</w:t>
            </w:r>
            <w:r>
              <w:rPr>
                <w:b/>
                <w:bCs/>
              </w:rPr>
              <w:t>40</w:t>
            </w:r>
            <w:r w:rsidRPr="0028591F">
              <w:rPr>
                <w:b/>
                <w:bCs/>
              </w:rPr>
              <w:t>|</w:t>
            </w:r>
            <w:r>
              <w:rPr>
                <w:b/>
                <w:bCs/>
              </w:rPr>
              <w:t>40</w:t>
            </w:r>
            <w:r w:rsidRPr="0028591F">
              <w:rPr>
                <w:b/>
                <w:bCs/>
              </w:rPr>
              <w:t>)</w:t>
            </w:r>
          </w:p>
        </w:tc>
        <w:tc>
          <w:tcPr>
            <w:tcW w:w="4628" w:type="dxa"/>
          </w:tcPr>
          <w:p w14:paraId="41A60859"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C8E84CD" wp14:editId="1289906E">
                  <wp:extent cx="2720340" cy="18135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199B03F1"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2768B47" wp14:editId="58C9E8ED">
                  <wp:extent cx="2922905" cy="194881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0810D3" w14:paraId="24057EE5" w14:textId="77777777" w:rsidTr="000810D3">
        <w:trPr>
          <w:trHeight w:val="2285"/>
        </w:trPr>
        <w:tc>
          <w:tcPr>
            <w:tcW w:w="1636" w:type="dxa"/>
          </w:tcPr>
          <w:p w14:paraId="080354F2" w14:textId="77777777" w:rsidR="000810D3" w:rsidRPr="00584E54" w:rsidRDefault="000810D3" w:rsidP="000810D3">
            <w:pPr>
              <w:rPr>
                <w:b/>
                <w:bCs/>
              </w:rPr>
            </w:pPr>
            <w:r w:rsidRPr="0028591F">
              <w:rPr>
                <w:b/>
                <w:bCs/>
              </w:rPr>
              <w:t>2-3 paragraphs</w:t>
            </w:r>
          </w:p>
        </w:tc>
        <w:tc>
          <w:tcPr>
            <w:tcW w:w="4628" w:type="dxa"/>
          </w:tcPr>
          <w:p w14:paraId="02DE7DCB"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54F9A689" wp14:editId="0876B8D4">
                  <wp:extent cx="2720340" cy="181356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2C8C78DD"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D9D5570" wp14:editId="27E37AE9">
                  <wp:extent cx="2922905" cy="194881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0810D3" w14:paraId="59DE9F34" w14:textId="77777777" w:rsidTr="000810D3">
        <w:trPr>
          <w:trHeight w:val="2286"/>
        </w:trPr>
        <w:tc>
          <w:tcPr>
            <w:tcW w:w="1636" w:type="dxa"/>
          </w:tcPr>
          <w:p w14:paraId="01E1E20D" w14:textId="77777777" w:rsidR="000810D3" w:rsidRPr="00584E54" w:rsidRDefault="000810D3" w:rsidP="000810D3">
            <w:pPr>
              <w:rPr>
                <w:b/>
                <w:bCs/>
              </w:rPr>
            </w:pPr>
            <w:r w:rsidRPr="00584E54">
              <w:rPr>
                <w:b/>
                <w:bCs/>
              </w:rPr>
              <w:t>Paragraph level (</w:t>
            </w:r>
            <w:r>
              <w:rPr>
                <w:b/>
                <w:bCs/>
              </w:rPr>
              <w:t>274941</w:t>
            </w:r>
            <w:r w:rsidRPr="00584E54">
              <w:rPr>
                <w:b/>
                <w:bCs/>
              </w:rPr>
              <w:t>|</w:t>
            </w:r>
            <w:r>
              <w:rPr>
                <w:b/>
                <w:bCs/>
              </w:rPr>
              <w:t>183592</w:t>
            </w:r>
            <w:r w:rsidRPr="00584E54">
              <w:rPr>
                <w:b/>
                <w:bCs/>
              </w:rPr>
              <w:t>)</w:t>
            </w:r>
          </w:p>
        </w:tc>
        <w:tc>
          <w:tcPr>
            <w:tcW w:w="4628" w:type="dxa"/>
          </w:tcPr>
          <w:p w14:paraId="51A9AB71"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5CEF1296" wp14:editId="5AA8EB71">
                  <wp:extent cx="2720340" cy="181356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7522FA06"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1D5D3DEC" wp14:editId="1D1D417B">
                  <wp:extent cx="2922905" cy="19488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bl>
    <w:p w14:paraId="7D14E22E" w14:textId="2535F540" w:rsidR="0019099E" w:rsidRDefault="0019099E" w:rsidP="001B5554"/>
    <w:p w14:paraId="220E5984" w14:textId="1B8CD873" w:rsidR="0019099E" w:rsidRDefault="0019099E" w:rsidP="001B5554"/>
    <w:p w14:paraId="05586FCC" w14:textId="2CC5AB8B" w:rsidR="0019099E" w:rsidRDefault="0019099E" w:rsidP="001B5554"/>
    <w:p w14:paraId="1E0AA0A2" w14:textId="7D9DDAEB" w:rsidR="0019099E" w:rsidRDefault="0019099E" w:rsidP="001B5554"/>
    <w:p w14:paraId="2BE46681" w14:textId="77777777" w:rsidR="000810D3" w:rsidRPr="001B5554" w:rsidRDefault="000810D3" w:rsidP="001B5554"/>
    <w:p w14:paraId="42DC613F" w14:textId="57B339D1" w:rsidR="00EC524F" w:rsidRDefault="00EC524F" w:rsidP="00EC524F">
      <w:pPr>
        <w:pStyle w:val="Heading5"/>
      </w:pPr>
      <w:r>
        <w:lastRenderedPageBreak/>
        <w:t>4.5 Wordnet</w:t>
      </w:r>
    </w:p>
    <w:p w14:paraId="11BDE2F1" w14:textId="5B8AAA00" w:rsidR="001B5554" w:rsidRDefault="001B5554" w:rsidP="003D7131">
      <w:pPr>
        <w:jc w:val="both"/>
      </w:pPr>
      <w:r>
        <w:t xml:space="preserve">Cosine-similarity is a distance metric used to generate the difference or distance between the words. To generate the distance matrix for the words we use pairwise-cosine-similarity from </w:t>
      </w:r>
      <w:proofErr w:type="spellStart"/>
      <w:r>
        <w:t>sklearn</w:t>
      </w:r>
      <w:proofErr w:type="spellEnd"/>
      <w:r>
        <w:t xml:space="preserve">. metrics class and to graphically represent and show them in a space we use </w:t>
      </w:r>
      <w:proofErr w:type="spellStart"/>
      <w:r>
        <w:t>networkx</w:t>
      </w:r>
      <w:proofErr w:type="spellEnd"/>
      <w:r>
        <w:t xml:space="preserve"> library.</w:t>
      </w:r>
      <w:r w:rsidR="0075618B">
        <w:t xml:space="preserve"> </w:t>
      </w:r>
    </w:p>
    <w:p w14:paraId="4B662088" w14:textId="77777777" w:rsidR="00002496" w:rsidRDefault="00002496" w:rsidP="00002496">
      <w:pPr>
        <w:keepNext/>
        <w:jc w:val="both"/>
      </w:pPr>
      <w:r>
        <w:rPr>
          <w:noProof/>
        </w:rPr>
        <w:drawing>
          <wp:inline distT="0" distB="0" distL="0" distR="0" wp14:anchorId="3001CCFE" wp14:editId="3CDE6C70">
            <wp:extent cx="5731510" cy="35750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5731510" cy="3575050"/>
                    </a:xfrm>
                    <a:prstGeom prst="rect">
                      <a:avLst/>
                    </a:prstGeom>
                    <a:noFill/>
                    <a:ln>
                      <a:noFill/>
                    </a:ln>
                  </pic:spPr>
                </pic:pic>
              </a:graphicData>
            </a:graphic>
          </wp:inline>
        </w:drawing>
      </w:r>
    </w:p>
    <w:p w14:paraId="71A8AB6C" w14:textId="27426131" w:rsidR="009A1704" w:rsidRDefault="00002496" w:rsidP="00002496">
      <w:pPr>
        <w:pStyle w:val="Caption"/>
        <w:jc w:val="both"/>
      </w:pPr>
      <w:r>
        <w:t>Figure 4.5.1 Code to generate cosine similarity matrix.</w:t>
      </w:r>
    </w:p>
    <w:p w14:paraId="38976247" w14:textId="22A21097" w:rsidR="00F50734" w:rsidRDefault="00F50734" w:rsidP="00F50734"/>
    <w:p w14:paraId="3E633FAE" w14:textId="008ED35A" w:rsidR="00F50734" w:rsidRDefault="00F50734" w:rsidP="00F50734"/>
    <w:p w14:paraId="024ECEB5" w14:textId="245CB346" w:rsidR="00F50734" w:rsidRDefault="00F50734" w:rsidP="00F50734"/>
    <w:p w14:paraId="13564847" w14:textId="701F8DB1" w:rsidR="00F50734" w:rsidRDefault="00F50734" w:rsidP="00F50734"/>
    <w:p w14:paraId="058BA2D9" w14:textId="58F30B1D" w:rsidR="00F50734" w:rsidRDefault="00F50734" w:rsidP="00F50734"/>
    <w:p w14:paraId="7EFE3EC8" w14:textId="7ABB8A65" w:rsidR="00F50734" w:rsidRDefault="00F50734" w:rsidP="00F50734"/>
    <w:p w14:paraId="07B93BC2" w14:textId="683626B7" w:rsidR="00F50734" w:rsidRDefault="00F50734" w:rsidP="00F50734"/>
    <w:p w14:paraId="00781EE3" w14:textId="1B45AD3B" w:rsidR="00F50734" w:rsidRDefault="00F50734" w:rsidP="00F50734"/>
    <w:p w14:paraId="6A7CC619" w14:textId="5BADBED5" w:rsidR="00F50734" w:rsidRDefault="00F50734" w:rsidP="00F50734"/>
    <w:p w14:paraId="337EEA8A" w14:textId="26F87EF6" w:rsidR="00C654F9" w:rsidRDefault="00C654F9" w:rsidP="00F50734"/>
    <w:p w14:paraId="262B5A24" w14:textId="77777777" w:rsidR="00C654F9" w:rsidRDefault="00C654F9" w:rsidP="00F50734"/>
    <w:p w14:paraId="6102D74F" w14:textId="450AE8E9" w:rsidR="00F50734" w:rsidRDefault="00F50734" w:rsidP="00F50734"/>
    <w:p w14:paraId="4E960C1C" w14:textId="6D5B635D" w:rsidR="00F50734" w:rsidRDefault="00F50734" w:rsidP="00F50734"/>
    <w:p w14:paraId="65FFD4C7" w14:textId="77777777" w:rsidR="00F50734" w:rsidRPr="00F50734" w:rsidRDefault="00F50734" w:rsidP="00F50734"/>
    <w:tbl>
      <w:tblPr>
        <w:tblStyle w:val="TableGrid"/>
        <w:tblpPr w:leftFromText="180" w:rightFromText="180" w:vertAnchor="page" w:horzAnchor="margin" w:tblpXSpec="center" w:tblpY="2237"/>
        <w:tblW w:w="10661" w:type="dxa"/>
        <w:tblLayout w:type="fixed"/>
        <w:tblLook w:val="04E0" w:firstRow="1" w:lastRow="1" w:firstColumn="1" w:lastColumn="0" w:noHBand="0" w:noVBand="1"/>
      </w:tblPr>
      <w:tblGrid>
        <w:gridCol w:w="2708"/>
        <w:gridCol w:w="4126"/>
        <w:gridCol w:w="3827"/>
      </w:tblGrid>
      <w:tr w:rsidR="00C654F9" w:rsidRPr="009400BC" w14:paraId="32602A5A" w14:textId="77777777" w:rsidTr="00C654F9">
        <w:trPr>
          <w:trHeight w:val="368"/>
        </w:trPr>
        <w:tc>
          <w:tcPr>
            <w:tcW w:w="10661" w:type="dxa"/>
            <w:gridSpan w:val="3"/>
          </w:tcPr>
          <w:p w14:paraId="3A7840F1" w14:textId="68CE9BDA" w:rsidR="00C654F9" w:rsidRPr="009400BC" w:rsidRDefault="00C654F9" w:rsidP="00C654F9">
            <w:pPr>
              <w:rPr>
                <w:b/>
                <w:bCs/>
              </w:rPr>
            </w:pPr>
            <w:r w:rsidRPr="009400BC">
              <w:rPr>
                <w:b/>
                <w:bCs/>
              </w:rPr>
              <w:lastRenderedPageBreak/>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C654F9" w:rsidRPr="00911626" w14:paraId="74586121" w14:textId="77777777" w:rsidTr="00C654F9">
        <w:trPr>
          <w:trHeight w:val="387"/>
        </w:trPr>
        <w:tc>
          <w:tcPr>
            <w:tcW w:w="2708" w:type="dxa"/>
          </w:tcPr>
          <w:p w14:paraId="2E459F81" w14:textId="77777777" w:rsidR="00C654F9" w:rsidRPr="0028591F" w:rsidRDefault="00C654F9" w:rsidP="00C654F9">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r>
              <w:rPr>
                <w:rFonts w:cstheme="minorHAnsi"/>
                <w:b/>
                <w:bCs/>
                <w:sz w:val="20"/>
                <w:szCs w:val="20"/>
              </w:rPr>
              <w:t>s</w:t>
            </w:r>
          </w:p>
        </w:tc>
        <w:tc>
          <w:tcPr>
            <w:tcW w:w="4126" w:type="dxa"/>
          </w:tcPr>
          <w:p w14:paraId="4004E56A" w14:textId="77777777" w:rsidR="00C654F9" w:rsidRPr="00911626" w:rsidRDefault="00C654F9" w:rsidP="00C654F9">
            <w:pPr>
              <w:rPr>
                <w:b/>
                <w:bCs/>
              </w:rPr>
            </w:pPr>
            <w:r w:rsidRPr="00911626">
              <w:rPr>
                <w:b/>
                <w:bCs/>
              </w:rPr>
              <w:t>law-texts-all.txt</w:t>
            </w:r>
          </w:p>
        </w:tc>
        <w:tc>
          <w:tcPr>
            <w:tcW w:w="3827" w:type="dxa"/>
          </w:tcPr>
          <w:p w14:paraId="16E1ED46" w14:textId="77777777" w:rsidR="00C654F9" w:rsidRPr="00911626" w:rsidRDefault="00C654F9" w:rsidP="00C654F9">
            <w:pPr>
              <w:rPr>
                <w:b/>
                <w:bCs/>
              </w:rPr>
            </w:pPr>
            <w:r w:rsidRPr="00911626">
              <w:rPr>
                <w:b/>
                <w:bCs/>
              </w:rPr>
              <w:t>non-law-all.txt</w:t>
            </w:r>
          </w:p>
        </w:tc>
      </w:tr>
      <w:tr w:rsidR="00C654F9" w14:paraId="19ECA95E" w14:textId="77777777" w:rsidTr="00C654F9">
        <w:trPr>
          <w:trHeight w:val="368"/>
        </w:trPr>
        <w:tc>
          <w:tcPr>
            <w:tcW w:w="2708" w:type="dxa"/>
          </w:tcPr>
          <w:p w14:paraId="7D9332DC" w14:textId="77777777" w:rsidR="00C654F9" w:rsidRPr="0028591F" w:rsidRDefault="00C654F9" w:rsidP="00C654F9">
            <w:pPr>
              <w:pStyle w:val="ListParagraph"/>
              <w:numPr>
                <w:ilvl w:val="0"/>
                <w:numId w:val="5"/>
              </w:numPr>
              <w:rPr>
                <w:b/>
                <w:bCs/>
              </w:rPr>
            </w:pPr>
            <w:r w:rsidRPr="0028591F">
              <w:rPr>
                <w:b/>
                <w:bCs/>
              </w:rPr>
              <w:t>Article level (4|4)</w:t>
            </w:r>
          </w:p>
        </w:tc>
        <w:tc>
          <w:tcPr>
            <w:tcW w:w="4126" w:type="dxa"/>
          </w:tcPr>
          <w:p w14:paraId="13131624" w14:textId="77777777" w:rsidR="00C654F9" w:rsidRDefault="00C654F9" w:rsidP="00C654F9">
            <w:r>
              <w:rPr>
                <w:noProof/>
              </w:rPr>
              <w:drawing>
                <wp:inline distT="0" distB="0" distL="0" distR="0" wp14:anchorId="119DA839" wp14:editId="684B4774">
                  <wp:extent cx="2302510" cy="11826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2310165" cy="1186556"/>
                          </a:xfrm>
                          <a:prstGeom prst="rect">
                            <a:avLst/>
                          </a:prstGeom>
                          <a:noFill/>
                          <a:ln>
                            <a:noFill/>
                          </a:ln>
                        </pic:spPr>
                      </pic:pic>
                    </a:graphicData>
                  </a:graphic>
                </wp:inline>
              </w:drawing>
            </w:r>
          </w:p>
        </w:tc>
        <w:tc>
          <w:tcPr>
            <w:tcW w:w="3827" w:type="dxa"/>
          </w:tcPr>
          <w:p w14:paraId="5E450C10" w14:textId="77777777" w:rsidR="00C654F9" w:rsidRDefault="00C654F9" w:rsidP="00C654F9">
            <w:r>
              <w:rPr>
                <w:noProof/>
              </w:rPr>
              <w:drawing>
                <wp:inline distT="0" distB="0" distL="0" distR="0" wp14:anchorId="2B01288D" wp14:editId="667D62EA">
                  <wp:extent cx="2203450" cy="1194816"/>
                  <wp:effectExtent l="0" t="0" r="635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209934" cy="1198332"/>
                          </a:xfrm>
                          <a:prstGeom prst="rect">
                            <a:avLst/>
                          </a:prstGeom>
                          <a:noFill/>
                          <a:ln>
                            <a:noFill/>
                          </a:ln>
                        </pic:spPr>
                      </pic:pic>
                    </a:graphicData>
                  </a:graphic>
                </wp:inline>
              </w:drawing>
            </w:r>
          </w:p>
        </w:tc>
      </w:tr>
      <w:tr w:rsidR="00C654F9" w14:paraId="2A798791" w14:textId="77777777" w:rsidTr="00C654F9">
        <w:trPr>
          <w:trHeight w:val="387"/>
        </w:trPr>
        <w:tc>
          <w:tcPr>
            <w:tcW w:w="2708" w:type="dxa"/>
          </w:tcPr>
          <w:p w14:paraId="272A2FAD" w14:textId="77777777" w:rsidR="00C654F9" w:rsidRPr="0028591F" w:rsidRDefault="00C654F9" w:rsidP="00C654F9">
            <w:pPr>
              <w:pStyle w:val="ListParagraph"/>
              <w:numPr>
                <w:ilvl w:val="0"/>
                <w:numId w:val="5"/>
              </w:numPr>
              <w:rPr>
                <w:b/>
                <w:bCs/>
              </w:rPr>
            </w:pPr>
            <w:r w:rsidRPr="0028591F">
              <w:rPr>
                <w:b/>
                <w:bCs/>
              </w:rPr>
              <w:t>2-3 paragraphs</w:t>
            </w:r>
          </w:p>
        </w:tc>
        <w:tc>
          <w:tcPr>
            <w:tcW w:w="4126" w:type="dxa"/>
          </w:tcPr>
          <w:p w14:paraId="1873BFFD" w14:textId="77777777" w:rsidR="00C654F9" w:rsidRDefault="00C654F9" w:rsidP="00C654F9">
            <w:pPr>
              <w:pStyle w:val="HTMLPreformatted"/>
              <w:shd w:val="clear" w:color="auto" w:fill="FFFFFF"/>
              <w:wordWrap w:val="0"/>
              <w:textAlignment w:val="baseline"/>
            </w:pPr>
            <w:r>
              <w:rPr>
                <w:noProof/>
              </w:rPr>
              <w:drawing>
                <wp:inline distT="0" distB="0" distL="0" distR="0" wp14:anchorId="7348A5F6" wp14:editId="4513D158">
                  <wp:extent cx="2302510" cy="1118870"/>
                  <wp:effectExtent l="0" t="0" r="2540"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307060" cy="1121081"/>
                          </a:xfrm>
                          <a:prstGeom prst="rect">
                            <a:avLst/>
                          </a:prstGeom>
                          <a:noFill/>
                          <a:ln>
                            <a:noFill/>
                          </a:ln>
                        </pic:spPr>
                      </pic:pic>
                    </a:graphicData>
                  </a:graphic>
                </wp:inline>
              </w:drawing>
            </w:r>
          </w:p>
        </w:tc>
        <w:tc>
          <w:tcPr>
            <w:tcW w:w="3827" w:type="dxa"/>
          </w:tcPr>
          <w:p w14:paraId="2B9912F8" w14:textId="77777777" w:rsidR="00C654F9" w:rsidRDefault="00C654F9" w:rsidP="00C654F9">
            <w:pPr>
              <w:pStyle w:val="HTMLPreformatted"/>
              <w:shd w:val="clear" w:color="auto" w:fill="FFFFFF"/>
              <w:wordWrap w:val="0"/>
              <w:textAlignment w:val="baseline"/>
            </w:pPr>
            <w:r>
              <w:rPr>
                <w:noProof/>
              </w:rPr>
              <w:drawing>
                <wp:inline distT="0" distB="0" distL="0" distR="0" wp14:anchorId="2452E3EE" wp14:editId="1AFED577">
                  <wp:extent cx="2203450" cy="1118870"/>
                  <wp:effectExtent l="0" t="0" r="635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203450" cy="1118870"/>
                          </a:xfrm>
                          <a:prstGeom prst="rect">
                            <a:avLst/>
                          </a:prstGeom>
                          <a:noFill/>
                          <a:ln>
                            <a:noFill/>
                          </a:ln>
                        </pic:spPr>
                      </pic:pic>
                    </a:graphicData>
                  </a:graphic>
                </wp:inline>
              </w:drawing>
            </w:r>
          </w:p>
        </w:tc>
      </w:tr>
      <w:tr w:rsidR="00C654F9" w14:paraId="1FA4D575" w14:textId="77777777" w:rsidTr="00C654F9">
        <w:trPr>
          <w:trHeight w:val="2057"/>
        </w:trPr>
        <w:tc>
          <w:tcPr>
            <w:tcW w:w="2708" w:type="dxa"/>
          </w:tcPr>
          <w:p w14:paraId="1352867E" w14:textId="77777777" w:rsidR="00C654F9" w:rsidRPr="00584E54" w:rsidRDefault="00C654F9" w:rsidP="00C654F9">
            <w:pPr>
              <w:pStyle w:val="ListParagraph"/>
              <w:numPr>
                <w:ilvl w:val="0"/>
                <w:numId w:val="5"/>
              </w:numPr>
              <w:rPr>
                <w:b/>
                <w:bCs/>
              </w:rPr>
            </w:pPr>
            <w:r w:rsidRPr="00584E54">
              <w:rPr>
                <w:b/>
                <w:bCs/>
              </w:rPr>
              <w:t>Paragraph level (450|3038)</w:t>
            </w:r>
          </w:p>
        </w:tc>
        <w:tc>
          <w:tcPr>
            <w:tcW w:w="4126" w:type="dxa"/>
          </w:tcPr>
          <w:p w14:paraId="5FFE47D1" w14:textId="77777777" w:rsidR="00C654F9" w:rsidRDefault="00C654F9" w:rsidP="00C654F9">
            <w:pPr>
              <w:pStyle w:val="HTMLPreformatted"/>
              <w:shd w:val="clear" w:color="auto" w:fill="FFFFFF"/>
              <w:wordWrap w:val="0"/>
              <w:textAlignment w:val="baseline"/>
            </w:pPr>
            <w:r>
              <w:rPr>
                <w:noProof/>
              </w:rPr>
              <w:drawing>
                <wp:inline distT="0" distB="0" distL="0" distR="0" wp14:anchorId="3D4FEBF4" wp14:editId="3E1BD28C">
                  <wp:extent cx="2302510" cy="122682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306541" cy="1228968"/>
                          </a:xfrm>
                          <a:prstGeom prst="rect">
                            <a:avLst/>
                          </a:prstGeom>
                          <a:noFill/>
                          <a:ln>
                            <a:noFill/>
                          </a:ln>
                        </pic:spPr>
                      </pic:pic>
                    </a:graphicData>
                  </a:graphic>
                </wp:inline>
              </w:drawing>
            </w:r>
          </w:p>
        </w:tc>
        <w:tc>
          <w:tcPr>
            <w:tcW w:w="3827" w:type="dxa"/>
          </w:tcPr>
          <w:p w14:paraId="39161809" w14:textId="77777777" w:rsidR="00C654F9" w:rsidRDefault="00C654F9" w:rsidP="00C654F9">
            <w:pPr>
              <w:pStyle w:val="HTMLPreformatted"/>
              <w:shd w:val="clear" w:color="auto" w:fill="FFFFFF"/>
              <w:wordWrap w:val="0"/>
              <w:textAlignment w:val="baseline"/>
            </w:pPr>
            <w:r>
              <w:rPr>
                <w:noProof/>
              </w:rPr>
              <w:drawing>
                <wp:inline distT="0" distB="0" distL="0" distR="0" wp14:anchorId="4C6915B5" wp14:editId="76729A37">
                  <wp:extent cx="2203450" cy="122682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203450" cy="1226820"/>
                          </a:xfrm>
                          <a:prstGeom prst="rect">
                            <a:avLst/>
                          </a:prstGeom>
                          <a:noFill/>
                          <a:ln>
                            <a:noFill/>
                          </a:ln>
                        </pic:spPr>
                      </pic:pic>
                    </a:graphicData>
                  </a:graphic>
                </wp:inline>
              </w:drawing>
            </w:r>
          </w:p>
        </w:tc>
      </w:tr>
    </w:tbl>
    <w:p w14:paraId="57378D30" w14:textId="2A48AF7A" w:rsidR="00C654F9" w:rsidRPr="00C654F9" w:rsidRDefault="00C654F9" w:rsidP="00C654F9">
      <w:pPr>
        <w:pStyle w:val="Caption"/>
        <w:keepNext/>
      </w:pPr>
      <w:bookmarkStart w:id="29" w:name="_Toc79475187"/>
      <w:r>
        <w:t xml:space="preserve">Table </w:t>
      </w:r>
      <w:fldSimple w:instr=" SEQ Table \* ARABIC ">
        <w:r w:rsidR="0004644B">
          <w:rPr>
            <w:noProof/>
          </w:rPr>
          <w:t>3</w:t>
        </w:r>
      </w:fldSimple>
      <w:r>
        <w:t xml:space="preserve"> Cosine similarity results</w:t>
      </w:r>
      <w:bookmarkEnd w:id="29"/>
    </w:p>
    <w:tbl>
      <w:tblPr>
        <w:tblStyle w:val="TableGrid"/>
        <w:tblpPr w:leftFromText="180" w:rightFromText="180" w:vertAnchor="page" w:horzAnchor="margin" w:tblpXSpec="center" w:tblpY="9135"/>
        <w:tblW w:w="10964" w:type="dxa"/>
        <w:tblLayout w:type="fixed"/>
        <w:tblLook w:val="04E0" w:firstRow="1" w:lastRow="1" w:firstColumn="1" w:lastColumn="0" w:noHBand="0" w:noVBand="1"/>
      </w:tblPr>
      <w:tblGrid>
        <w:gridCol w:w="1795"/>
        <w:gridCol w:w="2837"/>
        <w:gridCol w:w="3165"/>
        <w:gridCol w:w="3167"/>
      </w:tblGrid>
      <w:tr w:rsidR="00C654F9" w:rsidRPr="00584E54" w14:paraId="29FEA4BD" w14:textId="77777777" w:rsidTr="00C654F9">
        <w:trPr>
          <w:trHeight w:val="117"/>
        </w:trPr>
        <w:tc>
          <w:tcPr>
            <w:tcW w:w="10964" w:type="dxa"/>
            <w:gridSpan w:val="4"/>
          </w:tcPr>
          <w:p w14:paraId="6D2E72FF" w14:textId="4C56231B" w:rsidR="00C654F9" w:rsidRPr="00584E54" w:rsidRDefault="00C654F9" w:rsidP="00C654F9">
            <w:pPr>
              <w:rPr>
                <w:b/>
                <w:bCs/>
              </w:rPr>
            </w:pPr>
            <w:r w:rsidRPr="00584E54">
              <w:rPr>
                <w:b/>
                <w:bCs/>
              </w:rPr>
              <w:t>Experiment 2: Document at various level</w:t>
            </w:r>
            <w:r w:rsidR="005A0481">
              <w:rPr>
                <w:b/>
                <w:bCs/>
              </w:rPr>
              <w:t>s</w:t>
            </w:r>
            <w:r w:rsidRPr="00584E54">
              <w:rPr>
                <w:b/>
                <w:bCs/>
              </w:rPr>
              <w:t xml:space="preserve"> for </w:t>
            </w:r>
            <w:r w:rsidR="005A0481">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C654F9" w14:paraId="60BD2E8D" w14:textId="77777777" w:rsidTr="00C654F9">
        <w:trPr>
          <w:trHeight w:val="67"/>
        </w:trPr>
        <w:tc>
          <w:tcPr>
            <w:tcW w:w="1795" w:type="dxa"/>
          </w:tcPr>
          <w:p w14:paraId="2902A321" w14:textId="77777777" w:rsidR="00C654F9" w:rsidRDefault="00C654F9" w:rsidP="00C654F9">
            <w:proofErr w:type="spellStart"/>
            <w:r>
              <w:rPr>
                <w:rFonts w:cstheme="minorHAnsi"/>
                <w:b/>
                <w:bCs/>
                <w:sz w:val="20"/>
                <w:szCs w:val="20"/>
              </w:rPr>
              <w:t>No.of</w:t>
            </w:r>
            <w:proofErr w:type="spellEnd"/>
            <w:r w:rsidRPr="00510E58">
              <w:rPr>
                <w:rFonts w:cstheme="minorHAnsi"/>
                <w:b/>
                <w:bCs/>
                <w:sz w:val="20"/>
                <w:szCs w:val="20"/>
              </w:rPr>
              <w:t xml:space="preserve"> Document</w:t>
            </w:r>
            <w:r>
              <w:rPr>
                <w:rFonts w:cstheme="minorHAnsi"/>
                <w:b/>
                <w:bCs/>
                <w:sz w:val="20"/>
                <w:szCs w:val="20"/>
              </w:rPr>
              <w:t>s</w:t>
            </w:r>
          </w:p>
        </w:tc>
        <w:tc>
          <w:tcPr>
            <w:tcW w:w="2837" w:type="dxa"/>
          </w:tcPr>
          <w:p w14:paraId="6538F2DE" w14:textId="77777777" w:rsidR="00C654F9" w:rsidRDefault="00C654F9" w:rsidP="00C654F9">
            <w:r>
              <w:rPr>
                <w:b/>
                <w:bCs/>
              </w:rPr>
              <w:t>covid-science-small</w:t>
            </w:r>
            <w:r w:rsidRPr="00911626">
              <w:rPr>
                <w:b/>
                <w:bCs/>
              </w:rPr>
              <w:t>.txt</w:t>
            </w:r>
          </w:p>
        </w:tc>
        <w:tc>
          <w:tcPr>
            <w:tcW w:w="3165" w:type="dxa"/>
          </w:tcPr>
          <w:p w14:paraId="54CA0C3C" w14:textId="77777777" w:rsidR="00C654F9" w:rsidRDefault="00C654F9" w:rsidP="00C654F9">
            <w:r>
              <w:rPr>
                <w:b/>
                <w:bCs/>
              </w:rPr>
              <w:t>Covid-non-science-small</w:t>
            </w:r>
            <w:r w:rsidRPr="00911626">
              <w:rPr>
                <w:b/>
                <w:bCs/>
              </w:rPr>
              <w:t>.txt</w:t>
            </w:r>
          </w:p>
        </w:tc>
        <w:tc>
          <w:tcPr>
            <w:tcW w:w="3167" w:type="dxa"/>
          </w:tcPr>
          <w:p w14:paraId="66442E9D" w14:textId="77777777" w:rsidR="00C654F9" w:rsidRDefault="00C654F9" w:rsidP="00C654F9">
            <w:pPr>
              <w:rPr>
                <w:b/>
                <w:bCs/>
              </w:rPr>
            </w:pPr>
            <w:r>
              <w:rPr>
                <w:b/>
                <w:bCs/>
              </w:rPr>
              <w:t>Covid-psychology-small.txt</w:t>
            </w:r>
          </w:p>
        </w:tc>
      </w:tr>
      <w:tr w:rsidR="00C654F9" w14:paraId="10DD74EF" w14:textId="77777777" w:rsidTr="00C654F9">
        <w:trPr>
          <w:trHeight w:val="117"/>
        </w:trPr>
        <w:tc>
          <w:tcPr>
            <w:tcW w:w="1795" w:type="dxa"/>
          </w:tcPr>
          <w:p w14:paraId="54AFB82E" w14:textId="77777777" w:rsidR="00C654F9" w:rsidRDefault="00C654F9" w:rsidP="00C654F9">
            <w:r w:rsidRPr="0028591F">
              <w:rPr>
                <w:b/>
                <w:bCs/>
              </w:rPr>
              <w:t>Article level (</w:t>
            </w:r>
            <w:r>
              <w:rPr>
                <w:b/>
                <w:bCs/>
              </w:rPr>
              <w:t>10</w:t>
            </w:r>
            <w:r w:rsidRPr="0028591F">
              <w:rPr>
                <w:b/>
                <w:bCs/>
              </w:rPr>
              <w:t>|</w:t>
            </w:r>
            <w:r>
              <w:rPr>
                <w:b/>
                <w:bCs/>
              </w:rPr>
              <w:t>10</w:t>
            </w:r>
            <w:r w:rsidRPr="0028591F">
              <w:rPr>
                <w:b/>
                <w:bCs/>
              </w:rPr>
              <w:t>)</w:t>
            </w:r>
          </w:p>
        </w:tc>
        <w:tc>
          <w:tcPr>
            <w:tcW w:w="2837" w:type="dxa"/>
          </w:tcPr>
          <w:p w14:paraId="74399832" w14:textId="77777777" w:rsidR="00C654F9" w:rsidRDefault="00C654F9" w:rsidP="00C654F9">
            <w:r>
              <w:rPr>
                <w:noProof/>
              </w:rPr>
              <w:drawing>
                <wp:inline distT="0" distB="0" distL="0" distR="0" wp14:anchorId="319063F1" wp14:editId="0B56DEA9">
                  <wp:extent cx="1672590" cy="810768"/>
                  <wp:effectExtent l="0" t="0" r="381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80409" cy="814558"/>
                          </a:xfrm>
                          <a:prstGeom prst="rect">
                            <a:avLst/>
                          </a:prstGeom>
                          <a:noFill/>
                          <a:ln>
                            <a:noFill/>
                          </a:ln>
                        </pic:spPr>
                      </pic:pic>
                    </a:graphicData>
                  </a:graphic>
                </wp:inline>
              </w:drawing>
            </w:r>
          </w:p>
        </w:tc>
        <w:tc>
          <w:tcPr>
            <w:tcW w:w="3165" w:type="dxa"/>
          </w:tcPr>
          <w:p w14:paraId="6090AE0C" w14:textId="77777777" w:rsidR="00C654F9" w:rsidRDefault="00C654F9" w:rsidP="00C654F9">
            <w:pPr>
              <w:pStyle w:val="HTMLPreformatted"/>
              <w:shd w:val="clear" w:color="auto" w:fill="FFFFFF"/>
              <w:wordWrap w:val="0"/>
              <w:textAlignment w:val="baseline"/>
            </w:pPr>
            <w:r>
              <w:rPr>
                <w:noProof/>
              </w:rPr>
              <w:drawing>
                <wp:inline distT="0" distB="0" distL="0" distR="0" wp14:anchorId="1EA89F29" wp14:editId="45EEB05A">
                  <wp:extent cx="1842770" cy="798576"/>
                  <wp:effectExtent l="0" t="0" r="508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849329" cy="801418"/>
                          </a:xfrm>
                          <a:prstGeom prst="rect">
                            <a:avLst/>
                          </a:prstGeom>
                          <a:noFill/>
                          <a:ln>
                            <a:noFill/>
                          </a:ln>
                        </pic:spPr>
                      </pic:pic>
                    </a:graphicData>
                  </a:graphic>
                </wp:inline>
              </w:drawing>
            </w:r>
          </w:p>
        </w:tc>
        <w:tc>
          <w:tcPr>
            <w:tcW w:w="3167" w:type="dxa"/>
          </w:tcPr>
          <w:p w14:paraId="2971F42D" w14:textId="77777777" w:rsidR="00C654F9" w:rsidRDefault="00C654F9" w:rsidP="00C654F9">
            <w:pPr>
              <w:pStyle w:val="HTMLPreformatted"/>
              <w:shd w:val="clear" w:color="auto" w:fill="FFFFFF"/>
              <w:wordWrap w:val="0"/>
              <w:textAlignment w:val="baseline"/>
              <w:rPr>
                <w:noProof/>
              </w:rPr>
            </w:pPr>
            <w:r>
              <w:rPr>
                <w:noProof/>
              </w:rPr>
              <w:drawing>
                <wp:inline distT="0" distB="0" distL="0" distR="0" wp14:anchorId="70F038F8" wp14:editId="4AC67ED9">
                  <wp:extent cx="1843405" cy="780288"/>
                  <wp:effectExtent l="0" t="0" r="4445"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847209" cy="781898"/>
                          </a:xfrm>
                          <a:prstGeom prst="rect">
                            <a:avLst/>
                          </a:prstGeom>
                          <a:noFill/>
                          <a:ln>
                            <a:noFill/>
                          </a:ln>
                        </pic:spPr>
                      </pic:pic>
                    </a:graphicData>
                  </a:graphic>
                </wp:inline>
              </w:drawing>
            </w:r>
          </w:p>
          <w:p w14:paraId="13B138D1" w14:textId="77777777" w:rsidR="00C654F9" w:rsidRDefault="00C654F9" w:rsidP="00C654F9">
            <w:pPr>
              <w:pStyle w:val="HTMLPreformatted"/>
              <w:shd w:val="clear" w:color="auto" w:fill="FFFFFF"/>
              <w:wordWrap w:val="0"/>
              <w:textAlignment w:val="baseline"/>
              <w:rPr>
                <w:noProof/>
              </w:rPr>
            </w:pPr>
          </w:p>
        </w:tc>
      </w:tr>
      <w:tr w:rsidR="00C654F9" w14:paraId="7B58E1CC" w14:textId="77777777" w:rsidTr="00C654F9">
        <w:trPr>
          <w:trHeight w:val="111"/>
        </w:trPr>
        <w:tc>
          <w:tcPr>
            <w:tcW w:w="1795" w:type="dxa"/>
          </w:tcPr>
          <w:p w14:paraId="1ADBA17C" w14:textId="77777777" w:rsidR="00C654F9" w:rsidRDefault="00C654F9" w:rsidP="00C654F9">
            <w:r w:rsidRPr="0028591F">
              <w:rPr>
                <w:b/>
                <w:bCs/>
              </w:rPr>
              <w:t>2-3 paragraphs</w:t>
            </w:r>
          </w:p>
        </w:tc>
        <w:tc>
          <w:tcPr>
            <w:tcW w:w="2837" w:type="dxa"/>
          </w:tcPr>
          <w:p w14:paraId="76CECF69" w14:textId="77777777" w:rsidR="00C654F9" w:rsidRDefault="00C654F9" w:rsidP="00C654F9">
            <w:pPr>
              <w:pStyle w:val="HTMLPreformatted"/>
              <w:shd w:val="clear" w:color="auto" w:fill="FFFFFF"/>
              <w:wordWrap w:val="0"/>
              <w:textAlignment w:val="baseline"/>
            </w:pPr>
            <w:r>
              <w:rPr>
                <w:noProof/>
              </w:rPr>
              <w:drawing>
                <wp:inline distT="0" distB="0" distL="0" distR="0" wp14:anchorId="3BFD354E" wp14:editId="7BF2CF71">
                  <wp:extent cx="1672590" cy="792480"/>
                  <wp:effectExtent l="0" t="0" r="381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682383" cy="797120"/>
                          </a:xfrm>
                          <a:prstGeom prst="rect">
                            <a:avLst/>
                          </a:prstGeom>
                          <a:noFill/>
                          <a:ln>
                            <a:noFill/>
                          </a:ln>
                        </pic:spPr>
                      </pic:pic>
                    </a:graphicData>
                  </a:graphic>
                </wp:inline>
              </w:drawing>
            </w:r>
          </w:p>
        </w:tc>
        <w:tc>
          <w:tcPr>
            <w:tcW w:w="3165" w:type="dxa"/>
          </w:tcPr>
          <w:p w14:paraId="76F7E647" w14:textId="77777777" w:rsidR="00C654F9" w:rsidRDefault="00C654F9" w:rsidP="00C654F9">
            <w:pPr>
              <w:pStyle w:val="HTMLPreformatted"/>
              <w:shd w:val="clear" w:color="auto" w:fill="FFFFFF"/>
              <w:wordWrap w:val="0"/>
              <w:textAlignment w:val="baseline"/>
            </w:pPr>
            <w:r>
              <w:rPr>
                <w:noProof/>
              </w:rPr>
              <w:drawing>
                <wp:inline distT="0" distB="0" distL="0" distR="0" wp14:anchorId="2D0D27A6" wp14:editId="6CB6E00C">
                  <wp:extent cx="1842770" cy="780288"/>
                  <wp:effectExtent l="0" t="0" r="5080"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1849411" cy="783100"/>
                          </a:xfrm>
                          <a:prstGeom prst="rect">
                            <a:avLst/>
                          </a:prstGeom>
                          <a:noFill/>
                          <a:ln>
                            <a:noFill/>
                          </a:ln>
                        </pic:spPr>
                      </pic:pic>
                    </a:graphicData>
                  </a:graphic>
                </wp:inline>
              </w:drawing>
            </w:r>
          </w:p>
        </w:tc>
        <w:tc>
          <w:tcPr>
            <w:tcW w:w="3167" w:type="dxa"/>
          </w:tcPr>
          <w:p w14:paraId="1F4A2ACE" w14:textId="77777777" w:rsidR="00C654F9" w:rsidRDefault="00C654F9" w:rsidP="00C654F9">
            <w:pPr>
              <w:pStyle w:val="HTMLPreformatted"/>
              <w:shd w:val="clear" w:color="auto" w:fill="FFFFFF"/>
              <w:wordWrap w:val="0"/>
              <w:textAlignment w:val="baseline"/>
              <w:rPr>
                <w:noProof/>
              </w:rPr>
            </w:pPr>
            <w:r>
              <w:rPr>
                <w:noProof/>
              </w:rPr>
              <w:drawing>
                <wp:inline distT="0" distB="0" distL="0" distR="0" wp14:anchorId="3EBE16E8" wp14:editId="1D81A783">
                  <wp:extent cx="1842104" cy="786384"/>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854312" cy="791596"/>
                          </a:xfrm>
                          <a:prstGeom prst="rect">
                            <a:avLst/>
                          </a:prstGeom>
                          <a:noFill/>
                          <a:ln>
                            <a:noFill/>
                          </a:ln>
                        </pic:spPr>
                      </pic:pic>
                    </a:graphicData>
                  </a:graphic>
                </wp:inline>
              </w:drawing>
            </w:r>
          </w:p>
        </w:tc>
      </w:tr>
      <w:tr w:rsidR="00C654F9" w14:paraId="09698E9A" w14:textId="77777777" w:rsidTr="00C654F9">
        <w:trPr>
          <w:trHeight w:val="117"/>
        </w:trPr>
        <w:tc>
          <w:tcPr>
            <w:tcW w:w="1795" w:type="dxa"/>
          </w:tcPr>
          <w:p w14:paraId="1BDB3B75" w14:textId="77777777" w:rsidR="00C654F9" w:rsidRDefault="00C654F9" w:rsidP="00C654F9">
            <w:r w:rsidRPr="00584E54">
              <w:rPr>
                <w:b/>
                <w:bCs/>
              </w:rPr>
              <w:t>Paragraph level (</w:t>
            </w:r>
            <w:r>
              <w:rPr>
                <w:b/>
                <w:bCs/>
              </w:rPr>
              <w:t>7401</w:t>
            </w:r>
            <w:r w:rsidRPr="00584E54">
              <w:rPr>
                <w:b/>
                <w:bCs/>
              </w:rPr>
              <w:t>|</w:t>
            </w:r>
            <w:r>
              <w:rPr>
                <w:b/>
                <w:bCs/>
              </w:rPr>
              <w:t>229</w:t>
            </w:r>
            <w:r w:rsidRPr="00584E54">
              <w:rPr>
                <w:b/>
                <w:bCs/>
              </w:rPr>
              <w:t>)</w:t>
            </w:r>
          </w:p>
        </w:tc>
        <w:tc>
          <w:tcPr>
            <w:tcW w:w="2837" w:type="dxa"/>
          </w:tcPr>
          <w:p w14:paraId="4484C428" w14:textId="77777777" w:rsidR="00C654F9" w:rsidRDefault="00C654F9" w:rsidP="00C654F9">
            <w:pPr>
              <w:pStyle w:val="HTMLPreformatted"/>
              <w:shd w:val="clear" w:color="auto" w:fill="FFFFFF"/>
              <w:wordWrap w:val="0"/>
              <w:textAlignment w:val="baseline"/>
            </w:pPr>
            <w:r>
              <w:rPr>
                <w:noProof/>
              </w:rPr>
              <w:drawing>
                <wp:inline distT="0" distB="0" distL="0" distR="0" wp14:anchorId="12040F47" wp14:editId="40CAE398">
                  <wp:extent cx="1672590" cy="902208"/>
                  <wp:effectExtent l="0" t="0" r="381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87821" cy="910424"/>
                          </a:xfrm>
                          <a:prstGeom prst="rect">
                            <a:avLst/>
                          </a:prstGeom>
                          <a:noFill/>
                          <a:ln>
                            <a:noFill/>
                          </a:ln>
                        </pic:spPr>
                      </pic:pic>
                    </a:graphicData>
                  </a:graphic>
                </wp:inline>
              </w:drawing>
            </w:r>
          </w:p>
        </w:tc>
        <w:tc>
          <w:tcPr>
            <w:tcW w:w="3165" w:type="dxa"/>
          </w:tcPr>
          <w:p w14:paraId="34660567" w14:textId="77777777" w:rsidR="00C654F9" w:rsidRDefault="00C654F9" w:rsidP="00C654F9">
            <w:pPr>
              <w:pStyle w:val="HTMLPreformatted"/>
              <w:shd w:val="clear" w:color="auto" w:fill="FFFFFF"/>
              <w:wordWrap w:val="0"/>
              <w:textAlignment w:val="baseline"/>
            </w:pPr>
            <w:r>
              <w:rPr>
                <w:noProof/>
              </w:rPr>
              <w:drawing>
                <wp:inline distT="0" distB="0" distL="0" distR="0" wp14:anchorId="428A1F07" wp14:editId="47D51D18">
                  <wp:extent cx="1842770" cy="890016"/>
                  <wp:effectExtent l="0" t="0" r="508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845856" cy="891507"/>
                          </a:xfrm>
                          <a:prstGeom prst="rect">
                            <a:avLst/>
                          </a:prstGeom>
                          <a:noFill/>
                          <a:ln>
                            <a:noFill/>
                          </a:ln>
                        </pic:spPr>
                      </pic:pic>
                    </a:graphicData>
                  </a:graphic>
                </wp:inline>
              </w:drawing>
            </w:r>
          </w:p>
        </w:tc>
        <w:tc>
          <w:tcPr>
            <w:tcW w:w="3167" w:type="dxa"/>
          </w:tcPr>
          <w:p w14:paraId="48EA1636" w14:textId="77777777" w:rsidR="00C654F9" w:rsidRDefault="00C654F9" w:rsidP="00C654F9">
            <w:pPr>
              <w:pStyle w:val="HTMLPreformatted"/>
              <w:shd w:val="clear" w:color="auto" w:fill="FFFFFF"/>
              <w:wordWrap w:val="0"/>
              <w:textAlignment w:val="baseline"/>
              <w:rPr>
                <w:noProof/>
              </w:rPr>
            </w:pPr>
            <w:r>
              <w:rPr>
                <w:noProof/>
              </w:rPr>
              <w:drawing>
                <wp:inline distT="0" distB="0" distL="0" distR="0" wp14:anchorId="55C9FB7B" wp14:editId="40C18EC0">
                  <wp:extent cx="1839564" cy="889635"/>
                  <wp:effectExtent l="0" t="0" r="8890"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896817" cy="917323"/>
                          </a:xfrm>
                          <a:prstGeom prst="rect">
                            <a:avLst/>
                          </a:prstGeom>
                          <a:noFill/>
                          <a:ln>
                            <a:noFill/>
                          </a:ln>
                        </pic:spPr>
                      </pic:pic>
                    </a:graphicData>
                  </a:graphic>
                </wp:inline>
              </w:drawing>
            </w:r>
          </w:p>
          <w:p w14:paraId="5762EEA2" w14:textId="77777777" w:rsidR="00C654F9" w:rsidRDefault="00C654F9" w:rsidP="00C654F9">
            <w:pPr>
              <w:pStyle w:val="HTMLPreformatted"/>
              <w:shd w:val="clear" w:color="auto" w:fill="FFFFFF"/>
              <w:wordWrap w:val="0"/>
              <w:textAlignment w:val="baseline"/>
              <w:rPr>
                <w:noProof/>
              </w:rPr>
            </w:pPr>
          </w:p>
        </w:tc>
      </w:tr>
    </w:tbl>
    <w:p w14:paraId="4C22718B" w14:textId="52A33422" w:rsidR="00F50734" w:rsidRDefault="00F50734" w:rsidP="00002496"/>
    <w:p w14:paraId="5A13DE95" w14:textId="474ED8FD" w:rsidR="006506F7" w:rsidRDefault="006506F7" w:rsidP="00002496"/>
    <w:tbl>
      <w:tblPr>
        <w:tblStyle w:val="TableGrid"/>
        <w:tblpPr w:leftFromText="180" w:rightFromText="180" w:vertAnchor="page" w:horzAnchor="margin" w:tblpXSpec="center" w:tblpY="1344"/>
        <w:tblW w:w="10910" w:type="dxa"/>
        <w:tblLayout w:type="fixed"/>
        <w:tblLook w:val="04E0" w:firstRow="1" w:lastRow="1" w:firstColumn="1" w:lastColumn="0" w:noHBand="0" w:noVBand="1"/>
      </w:tblPr>
      <w:tblGrid>
        <w:gridCol w:w="1877"/>
        <w:gridCol w:w="2796"/>
        <w:gridCol w:w="3119"/>
        <w:gridCol w:w="3118"/>
      </w:tblGrid>
      <w:tr w:rsidR="009B74DE" w:rsidRPr="00584E54" w14:paraId="6D91BCC3" w14:textId="77777777" w:rsidTr="009B74DE">
        <w:trPr>
          <w:trHeight w:val="417"/>
        </w:trPr>
        <w:tc>
          <w:tcPr>
            <w:tcW w:w="10910" w:type="dxa"/>
            <w:gridSpan w:val="4"/>
          </w:tcPr>
          <w:p w14:paraId="58D7E5A4" w14:textId="593DDC20" w:rsidR="009B74DE" w:rsidRPr="00584E54" w:rsidRDefault="009B74DE" w:rsidP="009B74DE">
            <w:pPr>
              <w:rPr>
                <w:b/>
                <w:bCs/>
              </w:rPr>
            </w:pPr>
            <w:r w:rsidRPr="00584E54">
              <w:rPr>
                <w:b/>
                <w:bCs/>
              </w:rPr>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9B74DE" w14:paraId="22505B60" w14:textId="77777777" w:rsidTr="009B74DE">
        <w:trPr>
          <w:trHeight w:val="417"/>
        </w:trPr>
        <w:tc>
          <w:tcPr>
            <w:tcW w:w="1877" w:type="dxa"/>
          </w:tcPr>
          <w:p w14:paraId="0B036C2B" w14:textId="5FA28BC9" w:rsidR="009B74DE" w:rsidRDefault="002D556D" w:rsidP="009B74DE">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tc>
        <w:tc>
          <w:tcPr>
            <w:tcW w:w="2796" w:type="dxa"/>
          </w:tcPr>
          <w:p w14:paraId="1D5973AE" w14:textId="77777777" w:rsidR="009B74DE" w:rsidRDefault="009B74DE" w:rsidP="009B74DE">
            <w:r>
              <w:rPr>
                <w:b/>
                <w:bCs/>
              </w:rPr>
              <w:t>covid-science</w:t>
            </w:r>
            <w:r w:rsidRPr="00911626">
              <w:rPr>
                <w:b/>
                <w:bCs/>
              </w:rPr>
              <w:t>.txt</w:t>
            </w:r>
          </w:p>
        </w:tc>
        <w:tc>
          <w:tcPr>
            <w:tcW w:w="3119" w:type="dxa"/>
          </w:tcPr>
          <w:p w14:paraId="0BB7ADAF" w14:textId="77777777" w:rsidR="009B74DE" w:rsidRDefault="009B74DE" w:rsidP="009B74DE">
            <w:r>
              <w:rPr>
                <w:b/>
                <w:bCs/>
              </w:rPr>
              <w:t>Covid-non-science</w:t>
            </w:r>
            <w:r w:rsidRPr="00911626">
              <w:rPr>
                <w:b/>
                <w:bCs/>
              </w:rPr>
              <w:t>.txt</w:t>
            </w:r>
          </w:p>
        </w:tc>
        <w:tc>
          <w:tcPr>
            <w:tcW w:w="3118" w:type="dxa"/>
          </w:tcPr>
          <w:p w14:paraId="208ED364" w14:textId="77777777" w:rsidR="009B74DE" w:rsidRDefault="009B74DE" w:rsidP="009B74DE">
            <w:pPr>
              <w:rPr>
                <w:b/>
                <w:bCs/>
              </w:rPr>
            </w:pPr>
            <w:r>
              <w:rPr>
                <w:b/>
                <w:bCs/>
              </w:rPr>
              <w:t>Covid-psychology.txt</w:t>
            </w:r>
          </w:p>
        </w:tc>
      </w:tr>
      <w:tr w:rsidR="009B74DE" w14:paraId="0C6A5ECB" w14:textId="77777777" w:rsidTr="009B74DE">
        <w:trPr>
          <w:trHeight w:val="417"/>
        </w:trPr>
        <w:tc>
          <w:tcPr>
            <w:tcW w:w="1877" w:type="dxa"/>
          </w:tcPr>
          <w:p w14:paraId="7FCE469E" w14:textId="77777777" w:rsidR="009B74DE" w:rsidRDefault="009B74DE" w:rsidP="009B74DE">
            <w:r w:rsidRPr="0028591F">
              <w:rPr>
                <w:b/>
                <w:bCs/>
              </w:rPr>
              <w:t>Article level (</w:t>
            </w:r>
            <w:r>
              <w:rPr>
                <w:b/>
                <w:bCs/>
              </w:rPr>
              <w:t>20</w:t>
            </w:r>
            <w:r w:rsidRPr="0028591F">
              <w:rPr>
                <w:b/>
                <w:bCs/>
              </w:rPr>
              <w:t>|</w:t>
            </w:r>
            <w:r>
              <w:rPr>
                <w:b/>
                <w:bCs/>
              </w:rPr>
              <w:t>20</w:t>
            </w:r>
            <w:r w:rsidRPr="0028591F">
              <w:rPr>
                <w:b/>
                <w:bCs/>
              </w:rPr>
              <w:t>)</w:t>
            </w:r>
          </w:p>
        </w:tc>
        <w:tc>
          <w:tcPr>
            <w:tcW w:w="2796" w:type="dxa"/>
          </w:tcPr>
          <w:p w14:paraId="277805F3" w14:textId="77777777" w:rsidR="009B74DE" w:rsidRDefault="009B74DE" w:rsidP="009B74DE">
            <w:pPr>
              <w:pStyle w:val="HTMLPreformatted"/>
              <w:shd w:val="clear" w:color="auto" w:fill="FFFFFF"/>
              <w:wordWrap w:val="0"/>
              <w:textAlignment w:val="baseline"/>
            </w:pPr>
            <w:r>
              <w:rPr>
                <w:noProof/>
              </w:rPr>
              <w:drawing>
                <wp:inline distT="0" distB="0" distL="0" distR="0" wp14:anchorId="638FF727" wp14:editId="25098D01">
                  <wp:extent cx="1672590" cy="743712"/>
                  <wp:effectExtent l="0" t="0" r="381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676409" cy="745410"/>
                          </a:xfrm>
                          <a:prstGeom prst="rect">
                            <a:avLst/>
                          </a:prstGeom>
                          <a:noFill/>
                          <a:ln>
                            <a:noFill/>
                          </a:ln>
                        </pic:spPr>
                      </pic:pic>
                    </a:graphicData>
                  </a:graphic>
                </wp:inline>
              </w:drawing>
            </w:r>
          </w:p>
        </w:tc>
        <w:tc>
          <w:tcPr>
            <w:tcW w:w="3119" w:type="dxa"/>
          </w:tcPr>
          <w:p w14:paraId="4288FA24" w14:textId="77777777" w:rsidR="009B74DE" w:rsidRDefault="009B74DE" w:rsidP="009B74DE">
            <w:pPr>
              <w:pStyle w:val="HTMLPreformatted"/>
              <w:shd w:val="clear" w:color="auto" w:fill="FFFFFF"/>
              <w:wordWrap w:val="0"/>
              <w:textAlignment w:val="baseline"/>
            </w:pPr>
            <w:r>
              <w:rPr>
                <w:noProof/>
              </w:rPr>
              <w:drawing>
                <wp:inline distT="0" distB="0" distL="0" distR="0" wp14:anchorId="7A73202C" wp14:editId="2DA63CC2">
                  <wp:extent cx="1842770" cy="762000"/>
                  <wp:effectExtent l="0" t="0" r="508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849511" cy="764787"/>
                          </a:xfrm>
                          <a:prstGeom prst="rect">
                            <a:avLst/>
                          </a:prstGeom>
                          <a:noFill/>
                          <a:ln>
                            <a:noFill/>
                          </a:ln>
                        </pic:spPr>
                      </pic:pic>
                    </a:graphicData>
                  </a:graphic>
                </wp:inline>
              </w:drawing>
            </w:r>
          </w:p>
        </w:tc>
        <w:tc>
          <w:tcPr>
            <w:tcW w:w="3118" w:type="dxa"/>
          </w:tcPr>
          <w:p w14:paraId="1BF12021" w14:textId="77777777" w:rsidR="009B74DE" w:rsidRDefault="009B74DE" w:rsidP="009B74DE">
            <w:pPr>
              <w:pStyle w:val="HTMLPreformatted"/>
              <w:shd w:val="clear" w:color="auto" w:fill="FFFFFF"/>
              <w:wordWrap w:val="0"/>
              <w:textAlignment w:val="baseline"/>
              <w:rPr>
                <w:noProof/>
              </w:rPr>
            </w:pPr>
            <w:r>
              <w:rPr>
                <w:noProof/>
              </w:rPr>
              <w:drawing>
                <wp:inline distT="0" distB="0" distL="0" distR="0" wp14:anchorId="5D75B338" wp14:editId="076955E5">
                  <wp:extent cx="1843405" cy="749808"/>
                  <wp:effectExtent l="0" t="0" r="444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848643" cy="751938"/>
                          </a:xfrm>
                          <a:prstGeom prst="rect">
                            <a:avLst/>
                          </a:prstGeom>
                          <a:noFill/>
                          <a:ln>
                            <a:noFill/>
                          </a:ln>
                        </pic:spPr>
                      </pic:pic>
                    </a:graphicData>
                  </a:graphic>
                </wp:inline>
              </w:drawing>
            </w:r>
          </w:p>
        </w:tc>
      </w:tr>
      <w:tr w:rsidR="009B74DE" w14:paraId="6BA7FE8C" w14:textId="77777777" w:rsidTr="009B74DE">
        <w:trPr>
          <w:trHeight w:val="417"/>
        </w:trPr>
        <w:tc>
          <w:tcPr>
            <w:tcW w:w="1877" w:type="dxa"/>
          </w:tcPr>
          <w:p w14:paraId="67C34C30" w14:textId="77777777" w:rsidR="009B74DE" w:rsidRDefault="009B74DE" w:rsidP="009B74DE">
            <w:r w:rsidRPr="0028591F">
              <w:rPr>
                <w:b/>
                <w:bCs/>
              </w:rPr>
              <w:t>2-3 paragraphs</w:t>
            </w:r>
          </w:p>
        </w:tc>
        <w:tc>
          <w:tcPr>
            <w:tcW w:w="2796" w:type="dxa"/>
          </w:tcPr>
          <w:p w14:paraId="4A4EC15A" w14:textId="77777777" w:rsidR="009B74DE" w:rsidRDefault="009B74DE" w:rsidP="009B74DE">
            <w:pPr>
              <w:pStyle w:val="HTMLPreformatted"/>
              <w:shd w:val="clear" w:color="auto" w:fill="FFFFFF"/>
              <w:wordWrap w:val="0"/>
              <w:textAlignment w:val="baseline"/>
            </w:pPr>
            <w:r>
              <w:rPr>
                <w:noProof/>
              </w:rPr>
              <w:drawing>
                <wp:inline distT="0" distB="0" distL="0" distR="0" wp14:anchorId="6F10F0E7" wp14:editId="77F6CF64">
                  <wp:extent cx="1672590" cy="713232"/>
                  <wp:effectExtent l="0" t="0" r="381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677098" cy="715154"/>
                          </a:xfrm>
                          <a:prstGeom prst="rect">
                            <a:avLst/>
                          </a:prstGeom>
                          <a:noFill/>
                          <a:ln>
                            <a:noFill/>
                          </a:ln>
                        </pic:spPr>
                      </pic:pic>
                    </a:graphicData>
                  </a:graphic>
                </wp:inline>
              </w:drawing>
            </w:r>
          </w:p>
        </w:tc>
        <w:tc>
          <w:tcPr>
            <w:tcW w:w="3119" w:type="dxa"/>
          </w:tcPr>
          <w:p w14:paraId="4A5C7376" w14:textId="77777777" w:rsidR="009B74DE" w:rsidRDefault="009B74DE" w:rsidP="009B74DE">
            <w:pPr>
              <w:pStyle w:val="HTMLPreformatted"/>
              <w:shd w:val="clear" w:color="auto" w:fill="FFFFFF"/>
              <w:wordWrap w:val="0"/>
              <w:textAlignment w:val="baseline"/>
            </w:pPr>
            <w:r>
              <w:rPr>
                <w:noProof/>
              </w:rPr>
              <w:drawing>
                <wp:inline distT="0" distB="0" distL="0" distR="0" wp14:anchorId="527F2ABC" wp14:editId="73974E6D">
                  <wp:extent cx="1842770" cy="744220"/>
                  <wp:effectExtent l="0" t="0" r="508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1842770" cy="744220"/>
                          </a:xfrm>
                          <a:prstGeom prst="rect">
                            <a:avLst/>
                          </a:prstGeom>
                          <a:noFill/>
                          <a:ln>
                            <a:noFill/>
                          </a:ln>
                        </pic:spPr>
                      </pic:pic>
                    </a:graphicData>
                  </a:graphic>
                </wp:inline>
              </w:drawing>
            </w:r>
          </w:p>
        </w:tc>
        <w:tc>
          <w:tcPr>
            <w:tcW w:w="3118" w:type="dxa"/>
          </w:tcPr>
          <w:p w14:paraId="57C64092" w14:textId="77777777" w:rsidR="009B74DE" w:rsidRDefault="009B74DE" w:rsidP="009B74DE">
            <w:pPr>
              <w:pStyle w:val="HTMLPreformatted"/>
              <w:shd w:val="clear" w:color="auto" w:fill="FFFFFF"/>
              <w:wordWrap w:val="0"/>
              <w:textAlignment w:val="baseline"/>
              <w:rPr>
                <w:noProof/>
              </w:rPr>
            </w:pPr>
            <w:r>
              <w:rPr>
                <w:noProof/>
              </w:rPr>
              <w:drawing>
                <wp:inline distT="0" distB="0" distL="0" distR="0" wp14:anchorId="0EA8AD87" wp14:editId="7815C651">
                  <wp:extent cx="1843405" cy="662940"/>
                  <wp:effectExtent l="0" t="0" r="444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843405" cy="662940"/>
                          </a:xfrm>
                          <a:prstGeom prst="rect">
                            <a:avLst/>
                          </a:prstGeom>
                          <a:noFill/>
                          <a:ln>
                            <a:noFill/>
                          </a:ln>
                        </pic:spPr>
                      </pic:pic>
                    </a:graphicData>
                  </a:graphic>
                </wp:inline>
              </w:drawing>
            </w:r>
          </w:p>
        </w:tc>
      </w:tr>
      <w:tr w:rsidR="009B74DE" w14:paraId="68E991EC" w14:textId="77777777" w:rsidTr="009B74DE">
        <w:trPr>
          <w:trHeight w:val="417"/>
        </w:trPr>
        <w:tc>
          <w:tcPr>
            <w:tcW w:w="1877" w:type="dxa"/>
          </w:tcPr>
          <w:p w14:paraId="26DD3513" w14:textId="77777777" w:rsidR="009B74DE" w:rsidRDefault="009B74DE" w:rsidP="009B74DE">
            <w:r w:rsidRPr="00584E54">
              <w:rPr>
                <w:b/>
                <w:bCs/>
              </w:rPr>
              <w:t>Paragraph level (</w:t>
            </w:r>
            <w:r>
              <w:rPr>
                <w:b/>
                <w:bCs/>
              </w:rPr>
              <w:t>14379</w:t>
            </w:r>
            <w:r w:rsidRPr="00584E54">
              <w:rPr>
                <w:b/>
                <w:bCs/>
              </w:rPr>
              <w:t>|</w:t>
            </w:r>
            <w:r>
              <w:rPr>
                <w:b/>
                <w:bCs/>
              </w:rPr>
              <w:t>387</w:t>
            </w:r>
            <w:r w:rsidRPr="00584E54">
              <w:rPr>
                <w:b/>
                <w:bCs/>
              </w:rPr>
              <w:t>)</w:t>
            </w:r>
          </w:p>
        </w:tc>
        <w:tc>
          <w:tcPr>
            <w:tcW w:w="2796" w:type="dxa"/>
          </w:tcPr>
          <w:p w14:paraId="0F49E941" w14:textId="77777777" w:rsidR="009B74DE" w:rsidRDefault="009B74DE" w:rsidP="009B74DE">
            <w:pPr>
              <w:pStyle w:val="HTMLPreformatted"/>
              <w:shd w:val="clear" w:color="auto" w:fill="FFFFFF"/>
              <w:wordWrap w:val="0"/>
              <w:textAlignment w:val="baseline"/>
            </w:pPr>
            <w:r>
              <w:rPr>
                <w:noProof/>
              </w:rPr>
              <w:drawing>
                <wp:inline distT="0" distB="0" distL="0" distR="0" wp14:anchorId="76660D0E" wp14:editId="440FC733">
                  <wp:extent cx="1672590" cy="707136"/>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1678857" cy="709785"/>
                          </a:xfrm>
                          <a:prstGeom prst="rect">
                            <a:avLst/>
                          </a:prstGeom>
                          <a:noFill/>
                          <a:ln>
                            <a:noFill/>
                          </a:ln>
                        </pic:spPr>
                      </pic:pic>
                    </a:graphicData>
                  </a:graphic>
                </wp:inline>
              </w:drawing>
            </w:r>
          </w:p>
        </w:tc>
        <w:tc>
          <w:tcPr>
            <w:tcW w:w="3119" w:type="dxa"/>
          </w:tcPr>
          <w:p w14:paraId="218623CE" w14:textId="77777777" w:rsidR="009B74DE" w:rsidRDefault="009B74DE" w:rsidP="009B74DE">
            <w:pPr>
              <w:pStyle w:val="HTMLPreformatted"/>
              <w:shd w:val="clear" w:color="auto" w:fill="FFFFFF"/>
              <w:wordWrap w:val="0"/>
              <w:textAlignment w:val="baseline"/>
            </w:pPr>
            <w:r>
              <w:rPr>
                <w:noProof/>
              </w:rPr>
              <w:drawing>
                <wp:inline distT="0" distB="0" distL="0" distR="0" wp14:anchorId="2C59C5C5" wp14:editId="0B04F308">
                  <wp:extent cx="1842770" cy="728345"/>
                  <wp:effectExtent l="0" t="0" r="508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1842770" cy="728345"/>
                          </a:xfrm>
                          <a:prstGeom prst="rect">
                            <a:avLst/>
                          </a:prstGeom>
                          <a:noFill/>
                          <a:ln>
                            <a:noFill/>
                          </a:ln>
                        </pic:spPr>
                      </pic:pic>
                    </a:graphicData>
                  </a:graphic>
                </wp:inline>
              </w:drawing>
            </w:r>
          </w:p>
        </w:tc>
        <w:tc>
          <w:tcPr>
            <w:tcW w:w="3118" w:type="dxa"/>
          </w:tcPr>
          <w:p w14:paraId="32184A5D" w14:textId="77777777" w:rsidR="009B74DE" w:rsidRDefault="009B74DE" w:rsidP="009B74DE">
            <w:pPr>
              <w:pStyle w:val="HTMLPreformatted"/>
              <w:shd w:val="clear" w:color="auto" w:fill="FFFFFF"/>
              <w:wordWrap w:val="0"/>
              <w:textAlignment w:val="baseline"/>
              <w:rPr>
                <w:noProof/>
              </w:rPr>
            </w:pPr>
            <w:r>
              <w:rPr>
                <w:noProof/>
              </w:rPr>
              <w:drawing>
                <wp:inline distT="0" distB="0" distL="0" distR="0" wp14:anchorId="57EC32ED" wp14:editId="1B6A90B5">
                  <wp:extent cx="1843405" cy="706755"/>
                  <wp:effectExtent l="0" t="0" r="444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846215" cy="707832"/>
                          </a:xfrm>
                          <a:prstGeom prst="rect">
                            <a:avLst/>
                          </a:prstGeom>
                          <a:noFill/>
                          <a:ln>
                            <a:noFill/>
                          </a:ln>
                        </pic:spPr>
                      </pic:pic>
                    </a:graphicData>
                  </a:graphic>
                </wp:inline>
              </w:drawing>
            </w:r>
          </w:p>
        </w:tc>
      </w:tr>
    </w:tbl>
    <w:p w14:paraId="36E73A1A" w14:textId="5FACC944" w:rsidR="006506F7" w:rsidRDefault="006506F7" w:rsidP="00002496"/>
    <w:p w14:paraId="02B21D09" w14:textId="575C2719" w:rsidR="006506F7" w:rsidRDefault="006506F7" w:rsidP="00002496"/>
    <w:tbl>
      <w:tblPr>
        <w:tblStyle w:val="TableGrid"/>
        <w:tblpPr w:leftFromText="180" w:rightFromText="180" w:vertAnchor="page" w:horzAnchor="margin" w:tblpXSpec="center" w:tblpY="6815"/>
        <w:tblW w:w="10910" w:type="dxa"/>
        <w:tblLayout w:type="fixed"/>
        <w:tblLook w:val="04E0" w:firstRow="1" w:lastRow="1" w:firstColumn="1" w:lastColumn="0" w:noHBand="0" w:noVBand="1"/>
      </w:tblPr>
      <w:tblGrid>
        <w:gridCol w:w="1591"/>
        <w:gridCol w:w="4500"/>
        <w:gridCol w:w="4819"/>
      </w:tblGrid>
      <w:tr w:rsidR="00487E64" w14:paraId="05115462" w14:textId="77777777" w:rsidTr="00487E64">
        <w:trPr>
          <w:trHeight w:val="557"/>
        </w:trPr>
        <w:tc>
          <w:tcPr>
            <w:tcW w:w="10910" w:type="dxa"/>
            <w:gridSpan w:val="3"/>
          </w:tcPr>
          <w:p w14:paraId="114AFE7A" w14:textId="1F8DB24E" w:rsidR="00487E64" w:rsidRDefault="00487E64" w:rsidP="00487E64">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487E64" w14:paraId="6034BDC1" w14:textId="77777777" w:rsidTr="00487E64">
        <w:trPr>
          <w:trHeight w:val="426"/>
        </w:trPr>
        <w:tc>
          <w:tcPr>
            <w:tcW w:w="1591" w:type="dxa"/>
          </w:tcPr>
          <w:p w14:paraId="04DEE0B6" w14:textId="1853E8E6" w:rsidR="00487E64" w:rsidRPr="0028591F" w:rsidRDefault="002D556D" w:rsidP="00487E64">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p>
        </w:tc>
        <w:tc>
          <w:tcPr>
            <w:tcW w:w="4500" w:type="dxa"/>
          </w:tcPr>
          <w:p w14:paraId="755F66ED" w14:textId="77777777" w:rsidR="00487E64" w:rsidRDefault="00487E64" w:rsidP="00487E64">
            <w:pPr>
              <w:pStyle w:val="HTMLPreformatted"/>
              <w:shd w:val="clear" w:color="auto" w:fill="FFFFFF"/>
              <w:wordWrap w:val="0"/>
              <w:textAlignment w:val="baseline"/>
              <w:rPr>
                <w:noProof/>
              </w:rPr>
            </w:pPr>
            <w:r>
              <w:rPr>
                <w:b/>
                <w:bCs/>
              </w:rPr>
              <w:t>covid-science-large</w:t>
            </w:r>
            <w:r w:rsidRPr="00911626">
              <w:rPr>
                <w:b/>
                <w:bCs/>
              </w:rPr>
              <w:t>.txt</w:t>
            </w:r>
          </w:p>
        </w:tc>
        <w:tc>
          <w:tcPr>
            <w:tcW w:w="4819" w:type="dxa"/>
          </w:tcPr>
          <w:p w14:paraId="67FC96DE" w14:textId="77777777" w:rsidR="00487E64" w:rsidRDefault="00487E64" w:rsidP="00487E64">
            <w:pPr>
              <w:pStyle w:val="HTMLPreformatted"/>
              <w:shd w:val="clear" w:color="auto" w:fill="FFFFFF"/>
              <w:wordWrap w:val="0"/>
              <w:textAlignment w:val="baseline"/>
              <w:rPr>
                <w:noProof/>
              </w:rPr>
            </w:pPr>
            <w:r>
              <w:rPr>
                <w:b/>
                <w:bCs/>
              </w:rPr>
              <w:t>Covid-psychology-large</w:t>
            </w:r>
            <w:r w:rsidRPr="00911626">
              <w:rPr>
                <w:b/>
                <w:bCs/>
              </w:rPr>
              <w:t>.txt</w:t>
            </w:r>
          </w:p>
        </w:tc>
      </w:tr>
      <w:tr w:rsidR="00487E64" w14:paraId="5B53E395" w14:textId="77777777" w:rsidTr="00487E64">
        <w:trPr>
          <w:trHeight w:val="1710"/>
        </w:trPr>
        <w:tc>
          <w:tcPr>
            <w:tcW w:w="1591" w:type="dxa"/>
          </w:tcPr>
          <w:p w14:paraId="62607FA9" w14:textId="77777777" w:rsidR="00487E64" w:rsidRPr="00584E54" w:rsidRDefault="00487E64" w:rsidP="00487E64">
            <w:pPr>
              <w:rPr>
                <w:b/>
                <w:bCs/>
              </w:rPr>
            </w:pPr>
            <w:r w:rsidRPr="0028591F">
              <w:rPr>
                <w:b/>
                <w:bCs/>
              </w:rPr>
              <w:t>Article level (</w:t>
            </w:r>
            <w:r>
              <w:rPr>
                <w:b/>
                <w:bCs/>
              </w:rPr>
              <w:t>40</w:t>
            </w:r>
            <w:r w:rsidRPr="0028591F">
              <w:rPr>
                <w:b/>
                <w:bCs/>
              </w:rPr>
              <w:t>|</w:t>
            </w:r>
            <w:r>
              <w:rPr>
                <w:b/>
                <w:bCs/>
              </w:rPr>
              <w:t>40</w:t>
            </w:r>
            <w:r w:rsidRPr="0028591F">
              <w:rPr>
                <w:b/>
                <w:bCs/>
              </w:rPr>
              <w:t>)</w:t>
            </w:r>
          </w:p>
        </w:tc>
        <w:tc>
          <w:tcPr>
            <w:tcW w:w="4500" w:type="dxa"/>
          </w:tcPr>
          <w:p w14:paraId="2B0E5B79"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091B394F" wp14:editId="74723B50">
                  <wp:extent cx="2720340" cy="956945"/>
                  <wp:effectExtent l="0" t="0" r="381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720340" cy="956945"/>
                          </a:xfrm>
                          <a:prstGeom prst="rect">
                            <a:avLst/>
                          </a:prstGeom>
                          <a:noFill/>
                          <a:ln>
                            <a:noFill/>
                          </a:ln>
                        </pic:spPr>
                      </pic:pic>
                    </a:graphicData>
                  </a:graphic>
                </wp:inline>
              </w:drawing>
            </w:r>
          </w:p>
        </w:tc>
        <w:tc>
          <w:tcPr>
            <w:tcW w:w="4819" w:type="dxa"/>
          </w:tcPr>
          <w:p w14:paraId="60D80C11"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5D5A69AE" wp14:editId="709512F2">
                  <wp:extent cx="2922905" cy="99377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22905" cy="993775"/>
                          </a:xfrm>
                          <a:prstGeom prst="rect">
                            <a:avLst/>
                          </a:prstGeom>
                          <a:noFill/>
                          <a:ln>
                            <a:noFill/>
                          </a:ln>
                        </pic:spPr>
                      </pic:pic>
                    </a:graphicData>
                  </a:graphic>
                </wp:inline>
              </w:drawing>
            </w:r>
          </w:p>
        </w:tc>
      </w:tr>
      <w:tr w:rsidR="00487E64" w14:paraId="1EBE3547" w14:textId="77777777" w:rsidTr="00487E64">
        <w:trPr>
          <w:trHeight w:val="1802"/>
        </w:trPr>
        <w:tc>
          <w:tcPr>
            <w:tcW w:w="1591" w:type="dxa"/>
          </w:tcPr>
          <w:p w14:paraId="3C4EAB30" w14:textId="77777777" w:rsidR="00487E64" w:rsidRPr="00584E54" w:rsidRDefault="00487E64" w:rsidP="00487E64">
            <w:pPr>
              <w:rPr>
                <w:b/>
                <w:bCs/>
              </w:rPr>
            </w:pPr>
            <w:r w:rsidRPr="0028591F">
              <w:rPr>
                <w:b/>
                <w:bCs/>
              </w:rPr>
              <w:t>2-3 paragraphs</w:t>
            </w:r>
          </w:p>
        </w:tc>
        <w:tc>
          <w:tcPr>
            <w:tcW w:w="4500" w:type="dxa"/>
          </w:tcPr>
          <w:p w14:paraId="310A2508"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2204CCD8" wp14:editId="2D3348EC">
                  <wp:extent cx="2720340" cy="940435"/>
                  <wp:effectExtent l="0" t="0" r="381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720340" cy="940435"/>
                          </a:xfrm>
                          <a:prstGeom prst="rect">
                            <a:avLst/>
                          </a:prstGeom>
                          <a:noFill/>
                          <a:ln>
                            <a:noFill/>
                          </a:ln>
                        </pic:spPr>
                      </pic:pic>
                    </a:graphicData>
                  </a:graphic>
                </wp:inline>
              </w:drawing>
            </w:r>
          </w:p>
        </w:tc>
        <w:tc>
          <w:tcPr>
            <w:tcW w:w="4819" w:type="dxa"/>
          </w:tcPr>
          <w:p w14:paraId="6D3B8084"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23814008" wp14:editId="30823286">
                  <wp:extent cx="2922905" cy="105156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72">
                            <a:extLst>
                              <a:ext uri="{28A0092B-C50C-407E-A947-70E740481C1C}">
                                <a14:useLocalDpi xmlns:a14="http://schemas.microsoft.com/office/drawing/2010/main" val="0"/>
                              </a:ext>
                            </a:extLst>
                          </a:blip>
                          <a:srcRect/>
                          <a:stretch>
                            <a:fillRect/>
                          </a:stretch>
                        </pic:blipFill>
                        <pic:spPr bwMode="auto">
                          <a:xfrm>
                            <a:off x="0" y="0"/>
                            <a:ext cx="2922905" cy="1051560"/>
                          </a:xfrm>
                          <a:prstGeom prst="rect">
                            <a:avLst/>
                          </a:prstGeom>
                          <a:noFill/>
                          <a:ln>
                            <a:noFill/>
                          </a:ln>
                        </pic:spPr>
                      </pic:pic>
                    </a:graphicData>
                  </a:graphic>
                </wp:inline>
              </w:drawing>
            </w:r>
          </w:p>
        </w:tc>
      </w:tr>
      <w:tr w:rsidR="00487E64" w14:paraId="1EADB591" w14:textId="77777777" w:rsidTr="00487E64">
        <w:trPr>
          <w:trHeight w:val="1524"/>
        </w:trPr>
        <w:tc>
          <w:tcPr>
            <w:tcW w:w="1591" w:type="dxa"/>
          </w:tcPr>
          <w:p w14:paraId="020E98DF" w14:textId="77777777" w:rsidR="00487E64" w:rsidRPr="00584E54" w:rsidRDefault="00487E64" w:rsidP="00487E64">
            <w:pPr>
              <w:rPr>
                <w:b/>
                <w:bCs/>
              </w:rPr>
            </w:pPr>
            <w:r w:rsidRPr="00584E54">
              <w:rPr>
                <w:b/>
                <w:bCs/>
              </w:rPr>
              <w:t>Paragraph level (</w:t>
            </w:r>
            <w:r>
              <w:rPr>
                <w:b/>
                <w:bCs/>
              </w:rPr>
              <w:t>274941</w:t>
            </w:r>
            <w:r w:rsidRPr="00584E54">
              <w:rPr>
                <w:b/>
                <w:bCs/>
              </w:rPr>
              <w:t>|</w:t>
            </w:r>
            <w:r>
              <w:rPr>
                <w:b/>
                <w:bCs/>
              </w:rPr>
              <w:t>183592</w:t>
            </w:r>
            <w:r w:rsidRPr="00584E54">
              <w:rPr>
                <w:b/>
                <w:bCs/>
              </w:rPr>
              <w:t>)</w:t>
            </w:r>
          </w:p>
        </w:tc>
        <w:tc>
          <w:tcPr>
            <w:tcW w:w="4500" w:type="dxa"/>
          </w:tcPr>
          <w:p w14:paraId="050B5FB5"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0DD8FA53" wp14:editId="58080C1B">
                  <wp:extent cx="2720340" cy="882650"/>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720340" cy="882650"/>
                          </a:xfrm>
                          <a:prstGeom prst="rect">
                            <a:avLst/>
                          </a:prstGeom>
                          <a:noFill/>
                          <a:ln>
                            <a:noFill/>
                          </a:ln>
                        </pic:spPr>
                      </pic:pic>
                    </a:graphicData>
                  </a:graphic>
                </wp:inline>
              </w:drawing>
            </w:r>
          </w:p>
        </w:tc>
        <w:tc>
          <w:tcPr>
            <w:tcW w:w="4819" w:type="dxa"/>
          </w:tcPr>
          <w:p w14:paraId="20635B2E"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47C54C5D" wp14:editId="770F5C7B">
                  <wp:extent cx="2922905" cy="86423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922905" cy="864235"/>
                          </a:xfrm>
                          <a:prstGeom prst="rect">
                            <a:avLst/>
                          </a:prstGeom>
                          <a:noFill/>
                          <a:ln>
                            <a:noFill/>
                          </a:ln>
                        </pic:spPr>
                      </pic:pic>
                    </a:graphicData>
                  </a:graphic>
                </wp:inline>
              </w:drawing>
            </w:r>
          </w:p>
        </w:tc>
      </w:tr>
    </w:tbl>
    <w:p w14:paraId="4253D455" w14:textId="77777777" w:rsidR="006506F7" w:rsidRDefault="006506F7" w:rsidP="00002496"/>
    <w:p w14:paraId="466B8E64" w14:textId="77777777" w:rsidR="00F50734" w:rsidRPr="00002496" w:rsidRDefault="00F50734" w:rsidP="00002496"/>
    <w:p w14:paraId="54CF561F" w14:textId="3127B7EF" w:rsidR="00002496" w:rsidRDefault="00002496" w:rsidP="00002496"/>
    <w:p w14:paraId="5BC8090A" w14:textId="240FADD6" w:rsidR="00002496" w:rsidRDefault="00002496" w:rsidP="00002496"/>
    <w:p w14:paraId="088C9F1F" w14:textId="15C11A77" w:rsidR="00002496" w:rsidRDefault="00002496" w:rsidP="00002496"/>
    <w:p w14:paraId="6B6DBD57" w14:textId="22A45E80" w:rsidR="00BD40E2" w:rsidRDefault="00BD40E2" w:rsidP="00BD40E2">
      <w:r>
        <w:t xml:space="preserve">The below table shows </w:t>
      </w:r>
      <w:r w:rsidR="005351AA">
        <w:t xml:space="preserve">the </w:t>
      </w:r>
      <w:proofErr w:type="spellStart"/>
      <w:r>
        <w:t>NetworkX</w:t>
      </w:r>
      <w:proofErr w:type="spellEnd"/>
      <w:r>
        <w:t xml:space="preserve"> graph for the top 5 words from “</w:t>
      </w:r>
      <w:proofErr w:type="spellStart"/>
      <w:r>
        <w:t>lsimodel</w:t>
      </w:r>
      <w:proofErr w:type="spellEnd"/>
      <w:r>
        <w:t>” from 4 experiments.</w:t>
      </w:r>
    </w:p>
    <w:p w14:paraId="16CA2B32" w14:textId="77777777" w:rsidR="005351AA" w:rsidRDefault="005351AA" w:rsidP="00BD40E2"/>
    <w:p w14:paraId="3A88966D" w14:textId="413B7BB0" w:rsidR="0004644B" w:rsidRDefault="0004644B" w:rsidP="0004644B">
      <w:pPr>
        <w:pStyle w:val="Caption"/>
        <w:keepNext/>
      </w:pPr>
      <w:bookmarkStart w:id="30" w:name="_Toc79475188"/>
      <w:r>
        <w:t xml:space="preserve">Table </w:t>
      </w:r>
      <w:fldSimple w:instr=" SEQ Table \* ARABIC ">
        <w:r>
          <w:rPr>
            <w:noProof/>
          </w:rPr>
          <w:t>4</w:t>
        </w:r>
      </w:fldSimple>
      <w:r>
        <w:t xml:space="preserve"> WordNet results</w:t>
      </w:r>
      <w:bookmarkEnd w:id="30"/>
    </w:p>
    <w:tbl>
      <w:tblPr>
        <w:tblStyle w:val="TableGrid"/>
        <w:tblpPr w:leftFromText="180" w:rightFromText="180" w:vertAnchor="page" w:horzAnchor="margin" w:tblpXSpec="center" w:tblpY="3010"/>
        <w:tblW w:w="10343" w:type="dxa"/>
        <w:tblLayout w:type="fixed"/>
        <w:tblLook w:val="04E0" w:firstRow="1" w:lastRow="1" w:firstColumn="1" w:lastColumn="0" w:noHBand="0" w:noVBand="1"/>
      </w:tblPr>
      <w:tblGrid>
        <w:gridCol w:w="1965"/>
        <w:gridCol w:w="4267"/>
        <w:gridCol w:w="4111"/>
      </w:tblGrid>
      <w:tr w:rsidR="0016488F" w:rsidRPr="009400BC" w14:paraId="43375401" w14:textId="77777777" w:rsidTr="0004644B">
        <w:trPr>
          <w:trHeight w:val="367"/>
        </w:trPr>
        <w:tc>
          <w:tcPr>
            <w:tcW w:w="10343" w:type="dxa"/>
            <w:gridSpan w:val="3"/>
          </w:tcPr>
          <w:p w14:paraId="3AED7892" w14:textId="19FE189B" w:rsidR="0016488F" w:rsidRPr="009400BC" w:rsidRDefault="0016488F" w:rsidP="0004644B">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16488F" w:rsidRPr="00911626" w14:paraId="0AE41DEE" w14:textId="77777777" w:rsidTr="0004644B">
        <w:trPr>
          <w:trHeight w:val="386"/>
        </w:trPr>
        <w:tc>
          <w:tcPr>
            <w:tcW w:w="1965" w:type="dxa"/>
          </w:tcPr>
          <w:p w14:paraId="7776D735" w14:textId="77777777" w:rsidR="0016488F" w:rsidRDefault="002D556D" w:rsidP="0004644B">
            <w:pPr>
              <w:rPr>
                <w:rFonts w:cstheme="minorHAnsi"/>
                <w:b/>
                <w:bCs/>
                <w:sz w:val="20"/>
                <w:szCs w:val="20"/>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p w14:paraId="3C9E7179" w14:textId="1B7F2338" w:rsidR="00203DF2" w:rsidRPr="0028591F" w:rsidRDefault="00203DF2" w:rsidP="0004644B">
            <w:pPr>
              <w:rPr>
                <w:b/>
                <w:bCs/>
              </w:rPr>
            </w:pPr>
          </w:p>
        </w:tc>
        <w:tc>
          <w:tcPr>
            <w:tcW w:w="4267" w:type="dxa"/>
          </w:tcPr>
          <w:p w14:paraId="2573F0E5" w14:textId="77777777" w:rsidR="0016488F" w:rsidRPr="00911626" w:rsidRDefault="0016488F" w:rsidP="0004644B">
            <w:pPr>
              <w:rPr>
                <w:b/>
                <w:bCs/>
              </w:rPr>
            </w:pPr>
            <w:r w:rsidRPr="00911626">
              <w:rPr>
                <w:b/>
                <w:bCs/>
              </w:rPr>
              <w:t>law-texts-all.txt</w:t>
            </w:r>
          </w:p>
        </w:tc>
        <w:tc>
          <w:tcPr>
            <w:tcW w:w="4111" w:type="dxa"/>
          </w:tcPr>
          <w:p w14:paraId="6BED5509" w14:textId="77777777" w:rsidR="0016488F" w:rsidRPr="00911626" w:rsidRDefault="0016488F" w:rsidP="0004644B">
            <w:pPr>
              <w:rPr>
                <w:b/>
                <w:bCs/>
              </w:rPr>
            </w:pPr>
            <w:r w:rsidRPr="00911626">
              <w:rPr>
                <w:b/>
                <w:bCs/>
              </w:rPr>
              <w:t>non-law-all.txt</w:t>
            </w:r>
          </w:p>
        </w:tc>
      </w:tr>
      <w:tr w:rsidR="0016488F" w14:paraId="650C930A" w14:textId="77777777" w:rsidTr="0004644B">
        <w:trPr>
          <w:trHeight w:val="367"/>
        </w:trPr>
        <w:tc>
          <w:tcPr>
            <w:tcW w:w="1965" w:type="dxa"/>
          </w:tcPr>
          <w:p w14:paraId="6C5CD70D" w14:textId="77777777" w:rsidR="0016488F" w:rsidRPr="0028591F" w:rsidRDefault="0016488F" w:rsidP="0004644B">
            <w:pPr>
              <w:pStyle w:val="ListParagraph"/>
              <w:numPr>
                <w:ilvl w:val="0"/>
                <w:numId w:val="6"/>
              </w:numPr>
              <w:rPr>
                <w:b/>
                <w:bCs/>
              </w:rPr>
            </w:pPr>
            <w:r w:rsidRPr="0028591F">
              <w:rPr>
                <w:b/>
                <w:bCs/>
              </w:rPr>
              <w:t>Article level (4|4)</w:t>
            </w:r>
          </w:p>
        </w:tc>
        <w:tc>
          <w:tcPr>
            <w:tcW w:w="4267" w:type="dxa"/>
          </w:tcPr>
          <w:p w14:paraId="40B2F247" w14:textId="77777777" w:rsidR="0016488F" w:rsidRDefault="0016488F" w:rsidP="0004644B">
            <w:r>
              <w:rPr>
                <w:noProof/>
              </w:rPr>
              <w:drawing>
                <wp:inline distT="0" distB="0" distL="0" distR="0" wp14:anchorId="0257D98D" wp14:editId="7F4195B0">
                  <wp:extent cx="2572385" cy="17151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572385" cy="1715135"/>
                          </a:xfrm>
                          <a:prstGeom prst="rect">
                            <a:avLst/>
                          </a:prstGeom>
                          <a:noFill/>
                          <a:ln>
                            <a:noFill/>
                          </a:ln>
                        </pic:spPr>
                      </pic:pic>
                    </a:graphicData>
                  </a:graphic>
                </wp:inline>
              </w:drawing>
            </w:r>
          </w:p>
        </w:tc>
        <w:tc>
          <w:tcPr>
            <w:tcW w:w="4111" w:type="dxa"/>
          </w:tcPr>
          <w:p w14:paraId="2C055EA4" w14:textId="77777777" w:rsidR="0016488F" w:rsidRDefault="0016488F" w:rsidP="0004644B">
            <w:r>
              <w:rPr>
                <w:noProof/>
              </w:rPr>
              <w:drawing>
                <wp:inline distT="0" distB="0" distL="0" distR="0" wp14:anchorId="12188C3C" wp14:editId="52C8979D">
                  <wp:extent cx="2473325" cy="1545590"/>
                  <wp:effectExtent l="0" t="0" r="317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2473325" cy="1545590"/>
                          </a:xfrm>
                          <a:prstGeom prst="rect">
                            <a:avLst/>
                          </a:prstGeom>
                          <a:noFill/>
                          <a:ln>
                            <a:noFill/>
                          </a:ln>
                        </pic:spPr>
                      </pic:pic>
                    </a:graphicData>
                  </a:graphic>
                </wp:inline>
              </w:drawing>
            </w:r>
          </w:p>
        </w:tc>
      </w:tr>
      <w:tr w:rsidR="0016488F" w14:paraId="38A48136" w14:textId="77777777" w:rsidTr="0004644B">
        <w:trPr>
          <w:trHeight w:val="386"/>
        </w:trPr>
        <w:tc>
          <w:tcPr>
            <w:tcW w:w="1965" w:type="dxa"/>
          </w:tcPr>
          <w:p w14:paraId="2E71E231" w14:textId="77777777" w:rsidR="0016488F" w:rsidRPr="0028591F" w:rsidRDefault="0016488F" w:rsidP="0004644B">
            <w:pPr>
              <w:pStyle w:val="ListParagraph"/>
              <w:numPr>
                <w:ilvl w:val="0"/>
                <w:numId w:val="6"/>
              </w:numPr>
              <w:rPr>
                <w:b/>
                <w:bCs/>
              </w:rPr>
            </w:pPr>
            <w:r w:rsidRPr="0028591F">
              <w:rPr>
                <w:b/>
                <w:bCs/>
              </w:rPr>
              <w:t>2-3 paragraphs</w:t>
            </w:r>
          </w:p>
        </w:tc>
        <w:tc>
          <w:tcPr>
            <w:tcW w:w="4267" w:type="dxa"/>
          </w:tcPr>
          <w:p w14:paraId="61FF396E" w14:textId="77777777" w:rsidR="0016488F" w:rsidRDefault="0016488F" w:rsidP="0004644B">
            <w:pPr>
              <w:pStyle w:val="HTMLPreformatted"/>
              <w:shd w:val="clear" w:color="auto" w:fill="FFFFFF"/>
              <w:wordWrap w:val="0"/>
              <w:textAlignment w:val="baseline"/>
            </w:pPr>
            <w:r>
              <w:rPr>
                <w:noProof/>
              </w:rPr>
              <w:drawing>
                <wp:inline distT="0" distB="0" distL="0" distR="0" wp14:anchorId="746D3640" wp14:editId="1CC73BC0">
                  <wp:extent cx="2572385" cy="16078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2572385" cy="1607820"/>
                          </a:xfrm>
                          <a:prstGeom prst="rect">
                            <a:avLst/>
                          </a:prstGeom>
                          <a:noFill/>
                          <a:ln>
                            <a:noFill/>
                          </a:ln>
                        </pic:spPr>
                      </pic:pic>
                    </a:graphicData>
                  </a:graphic>
                </wp:inline>
              </w:drawing>
            </w:r>
          </w:p>
        </w:tc>
        <w:tc>
          <w:tcPr>
            <w:tcW w:w="4111" w:type="dxa"/>
          </w:tcPr>
          <w:p w14:paraId="174B23AE" w14:textId="77777777" w:rsidR="0016488F" w:rsidRDefault="0016488F" w:rsidP="0004644B">
            <w:pPr>
              <w:pStyle w:val="HTMLPreformatted"/>
              <w:shd w:val="clear" w:color="auto" w:fill="FFFFFF"/>
              <w:wordWrap w:val="0"/>
              <w:textAlignment w:val="baseline"/>
            </w:pPr>
            <w:r>
              <w:rPr>
                <w:noProof/>
              </w:rPr>
              <w:drawing>
                <wp:inline distT="0" distB="0" distL="0" distR="0" wp14:anchorId="224BEA07" wp14:editId="555DC7A3">
                  <wp:extent cx="2473325" cy="1545590"/>
                  <wp:effectExtent l="0" t="0" r="317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91">
                            <a:extLst>
                              <a:ext uri="{28A0092B-C50C-407E-A947-70E740481C1C}">
                                <a14:useLocalDpi xmlns:a14="http://schemas.microsoft.com/office/drawing/2010/main" val="0"/>
                              </a:ext>
                            </a:extLst>
                          </a:blip>
                          <a:srcRect/>
                          <a:stretch>
                            <a:fillRect/>
                          </a:stretch>
                        </pic:blipFill>
                        <pic:spPr bwMode="auto">
                          <a:xfrm>
                            <a:off x="0" y="0"/>
                            <a:ext cx="2473325" cy="1545590"/>
                          </a:xfrm>
                          <a:prstGeom prst="rect">
                            <a:avLst/>
                          </a:prstGeom>
                          <a:noFill/>
                          <a:ln>
                            <a:noFill/>
                          </a:ln>
                        </pic:spPr>
                      </pic:pic>
                    </a:graphicData>
                  </a:graphic>
                </wp:inline>
              </w:drawing>
            </w:r>
          </w:p>
        </w:tc>
      </w:tr>
      <w:tr w:rsidR="0016488F" w14:paraId="52B845BA" w14:textId="77777777" w:rsidTr="0004644B">
        <w:trPr>
          <w:trHeight w:val="367"/>
        </w:trPr>
        <w:tc>
          <w:tcPr>
            <w:tcW w:w="1965" w:type="dxa"/>
          </w:tcPr>
          <w:p w14:paraId="19FDB489" w14:textId="77777777" w:rsidR="0016488F" w:rsidRPr="00584E54" w:rsidRDefault="0016488F" w:rsidP="0004644B">
            <w:pPr>
              <w:pStyle w:val="ListParagraph"/>
              <w:numPr>
                <w:ilvl w:val="0"/>
                <w:numId w:val="6"/>
              </w:numPr>
              <w:rPr>
                <w:b/>
                <w:bCs/>
              </w:rPr>
            </w:pPr>
            <w:r w:rsidRPr="00584E54">
              <w:rPr>
                <w:b/>
                <w:bCs/>
              </w:rPr>
              <w:t>Paragraph level (450|3038)</w:t>
            </w:r>
          </w:p>
        </w:tc>
        <w:tc>
          <w:tcPr>
            <w:tcW w:w="4267" w:type="dxa"/>
          </w:tcPr>
          <w:p w14:paraId="35039CEC" w14:textId="77777777" w:rsidR="0016488F" w:rsidRDefault="0016488F" w:rsidP="0004644B">
            <w:pPr>
              <w:pStyle w:val="HTMLPreformatted"/>
              <w:shd w:val="clear" w:color="auto" w:fill="FFFFFF"/>
              <w:wordWrap w:val="0"/>
              <w:textAlignment w:val="baseline"/>
            </w:pPr>
            <w:r>
              <w:rPr>
                <w:noProof/>
              </w:rPr>
              <w:drawing>
                <wp:inline distT="0" distB="0" distL="0" distR="0" wp14:anchorId="09C0A1CB" wp14:editId="5A453DB8">
                  <wp:extent cx="2572385" cy="1501254"/>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2573650" cy="1501992"/>
                          </a:xfrm>
                          <a:prstGeom prst="rect">
                            <a:avLst/>
                          </a:prstGeom>
                          <a:noFill/>
                          <a:ln>
                            <a:noFill/>
                          </a:ln>
                        </pic:spPr>
                      </pic:pic>
                    </a:graphicData>
                  </a:graphic>
                </wp:inline>
              </w:drawing>
            </w:r>
          </w:p>
        </w:tc>
        <w:tc>
          <w:tcPr>
            <w:tcW w:w="4111" w:type="dxa"/>
          </w:tcPr>
          <w:p w14:paraId="66A7E991" w14:textId="77777777" w:rsidR="0016488F" w:rsidRDefault="0016488F" w:rsidP="0004644B">
            <w:pPr>
              <w:pStyle w:val="HTMLPreformatted"/>
              <w:shd w:val="clear" w:color="auto" w:fill="FFFFFF"/>
              <w:wordWrap w:val="0"/>
              <w:textAlignment w:val="baseline"/>
            </w:pPr>
            <w:r>
              <w:rPr>
                <w:noProof/>
              </w:rPr>
              <w:drawing>
                <wp:inline distT="0" distB="0" distL="0" distR="0" wp14:anchorId="5E106CE7" wp14:editId="372ED075">
                  <wp:extent cx="2473325" cy="1545590"/>
                  <wp:effectExtent l="0" t="0" r="317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93">
                            <a:extLst>
                              <a:ext uri="{28A0092B-C50C-407E-A947-70E740481C1C}">
                                <a14:useLocalDpi xmlns:a14="http://schemas.microsoft.com/office/drawing/2010/main" val="0"/>
                              </a:ext>
                            </a:extLst>
                          </a:blip>
                          <a:srcRect/>
                          <a:stretch>
                            <a:fillRect/>
                          </a:stretch>
                        </pic:blipFill>
                        <pic:spPr bwMode="auto">
                          <a:xfrm>
                            <a:off x="0" y="0"/>
                            <a:ext cx="2473325" cy="1545590"/>
                          </a:xfrm>
                          <a:prstGeom prst="rect">
                            <a:avLst/>
                          </a:prstGeom>
                          <a:noFill/>
                          <a:ln>
                            <a:noFill/>
                          </a:ln>
                        </pic:spPr>
                      </pic:pic>
                    </a:graphicData>
                  </a:graphic>
                </wp:inline>
              </w:drawing>
            </w:r>
          </w:p>
        </w:tc>
      </w:tr>
    </w:tbl>
    <w:p w14:paraId="5C8147CE" w14:textId="01B63BB2" w:rsidR="009B74DE" w:rsidRDefault="009B74DE" w:rsidP="00002496"/>
    <w:p w14:paraId="471CCA45" w14:textId="2D5DAA11" w:rsidR="00E33362" w:rsidRDefault="00E33362" w:rsidP="00002496"/>
    <w:p w14:paraId="7D520911" w14:textId="4F32C889" w:rsidR="0016488F" w:rsidRDefault="0016488F" w:rsidP="00002496"/>
    <w:p w14:paraId="6A44173E" w14:textId="513C9FCE" w:rsidR="0016488F" w:rsidRDefault="0016488F" w:rsidP="00002496"/>
    <w:p w14:paraId="1DCB8C76" w14:textId="1EE77CDD" w:rsidR="0016488F" w:rsidRDefault="0016488F" w:rsidP="00002496"/>
    <w:p w14:paraId="19970838" w14:textId="5222FB66" w:rsidR="0016488F" w:rsidRDefault="0016488F" w:rsidP="00002496"/>
    <w:p w14:paraId="23135498" w14:textId="37A10B35" w:rsidR="0016488F" w:rsidRDefault="0016488F" w:rsidP="00002496"/>
    <w:p w14:paraId="3837CEBD" w14:textId="58D38426" w:rsidR="0016488F" w:rsidRDefault="0016488F" w:rsidP="00002496"/>
    <w:p w14:paraId="6AF7CE2A" w14:textId="5FE0E2A3" w:rsidR="0016488F" w:rsidRDefault="0016488F" w:rsidP="00002496"/>
    <w:tbl>
      <w:tblPr>
        <w:tblStyle w:val="TableGrid"/>
        <w:tblpPr w:leftFromText="180" w:rightFromText="180" w:vertAnchor="page" w:horzAnchor="margin" w:tblpXSpec="center" w:tblpY="1860"/>
        <w:tblW w:w="11341" w:type="dxa"/>
        <w:tblLayout w:type="fixed"/>
        <w:tblLook w:val="04E0" w:firstRow="1" w:lastRow="1" w:firstColumn="1" w:lastColumn="0" w:noHBand="0" w:noVBand="1"/>
      </w:tblPr>
      <w:tblGrid>
        <w:gridCol w:w="2254"/>
        <w:gridCol w:w="2850"/>
        <w:gridCol w:w="3118"/>
        <w:gridCol w:w="3119"/>
      </w:tblGrid>
      <w:tr w:rsidR="00D04336" w:rsidRPr="00584E54" w14:paraId="720C4633" w14:textId="77777777" w:rsidTr="00203DF2">
        <w:trPr>
          <w:trHeight w:val="386"/>
        </w:trPr>
        <w:tc>
          <w:tcPr>
            <w:tcW w:w="11341" w:type="dxa"/>
            <w:gridSpan w:val="4"/>
          </w:tcPr>
          <w:p w14:paraId="3E0F751A" w14:textId="344B8571" w:rsidR="00D04336" w:rsidRPr="00584E54" w:rsidRDefault="00D04336" w:rsidP="00203DF2">
            <w:pPr>
              <w:rPr>
                <w:b/>
                <w:bCs/>
              </w:rPr>
            </w:pPr>
            <w:r w:rsidRPr="00584E54">
              <w:rPr>
                <w:b/>
                <w:bCs/>
              </w:rPr>
              <w:t>Experiment 2: Document at various level</w:t>
            </w:r>
            <w:r w:rsidR="005A0481">
              <w:rPr>
                <w:b/>
                <w:bCs/>
              </w:rPr>
              <w:t>s</w:t>
            </w:r>
            <w:r w:rsidRPr="00584E54">
              <w:rPr>
                <w:b/>
                <w:bCs/>
              </w:rPr>
              <w:t xml:space="preserve"> for </w:t>
            </w:r>
            <w:r w:rsidR="005A0481">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D04336" w14:paraId="07620A67" w14:textId="77777777" w:rsidTr="00203DF2">
        <w:trPr>
          <w:trHeight w:val="367"/>
        </w:trPr>
        <w:tc>
          <w:tcPr>
            <w:tcW w:w="2254" w:type="dxa"/>
          </w:tcPr>
          <w:p w14:paraId="0F4D172F" w14:textId="77777777" w:rsidR="00D04336" w:rsidRDefault="002D556D" w:rsidP="00203DF2">
            <w:pPr>
              <w:rPr>
                <w:rFonts w:cstheme="minorHAnsi"/>
                <w:b/>
                <w:bCs/>
                <w:sz w:val="20"/>
                <w:szCs w:val="20"/>
              </w:rPr>
            </w:pPr>
            <w:proofErr w:type="spellStart"/>
            <w:r>
              <w:rPr>
                <w:rFonts w:cstheme="minorHAnsi"/>
                <w:b/>
                <w:bCs/>
                <w:sz w:val="20"/>
                <w:szCs w:val="20"/>
              </w:rPr>
              <w:t>No.of</w:t>
            </w:r>
            <w:proofErr w:type="spellEnd"/>
            <w:r w:rsidRPr="00510E58">
              <w:rPr>
                <w:rFonts w:cstheme="minorHAnsi"/>
                <w:b/>
                <w:bCs/>
                <w:sz w:val="20"/>
                <w:szCs w:val="20"/>
              </w:rPr>
              <w:t xml:space="preserve"> Document</w:t>
            </w:r>
            <w:r w:rsidR="00203DF2">
              <w:rPr>
                <w:rFonts w:cstheme="minorHAnsi"/>
                <w:b/>
                <w:bCs/>
                <w:sz w:val="20"/>
                <w:szCs w:val="20"/>
              </w:rPr>
              <w:t>s</w:t>
            </w:r>
          </w:p>
          <w:p w14:paraId="5BEE17F9" w14:textId="05E3CD71" w:rsidR="00203DF2" w:rsidRDefault="00203DF2" w:rsidP="00203DF2"/>
        </w:tc>
        <w:tc>
          <w:tcPr>
            <w:tcW w:w="2850" w:type="dxa"/>
          </w:tcPr>
          <w:p w14:paraId="581A98A0" w14:textId="77777777" w:rsidR="00D04336" w:rsidRDefault="00D04336" w:rsidP="00203DF2">
            <w:r>
              <w:rPr>
                <w:b/>
                <w:bCs/>
              </w:rPr>
              <w:t>covid-science-small</w:t>
            </w:r>
            <w:r w:rsidRPr="00911626">
              <w:rPr>
                <w:b/>
                <w:bCs/>
              </w:rPr>
              <w:t>.txt</w:t>
            </w:r>
          </w:p>
        </w:tc>
        <w:tc>
          <w:tcPr>
            <w:tcW w:w="3118" w:type="dxa"/>
          </w:tcPr>
          <w:p w14:paraId="0F5E24EB" w14:textId="77777777" w:rsidR="00D04336" w:rsidRDefault="00D04336" w:rsidP="00203DF2">
            <w:r>
              <w:rPr>
                <w:b/>
                <w:bCs/>
              </w:rPr>
              <w:t>Covid-non-science-small</w:t>
            </w:r>
            <w:r w:rsidRPr="00911626">
              <w:rPr>
                <w:b/>
                <w:bCs/>
              </w:rPr>
              <w:t>.txt</w:t>
            </w:r>
          </w:p>
        </w:tc>
        <w:tc>
          <w:tcPr>
            <w:tcW w:w="3119" w:type="dxa"/>
          </w:tcPr>
          <w:p w14:paraId="29BB0957" w14:textId="77777777" w:rsidR="00D04336" w:rsidRDefault="00D04336" w:rsidP="00203DF2">
            <w:pPr>
              <w:rPr>
                <w:b/>
                <w:bCs/>
              </w:rPr>
            </w:pPr>
            <w:r>
              <w:rPr>
                <w:b/>
                <w:bCs/>
              </w:rPr>
              <w:t>Covid-psychology-small.txt</w:t>
            </w:r>
          </w:p>
        </w:tc>
      </w:tr>
      <w:tr w:rsidR="00D04336" w14:paraId="503C510F" w14:textId="77777777" w:rsidTr="00203DF2">
        <w:trPr>
          <w:trHeight w:val="386"/>
        </w:trPr>
        <w:tc>
          <w:tcPr>
            <w:tcW w:w="2254" w:type="dxa"/>
          </w:tcPr>
          <w:p w14:paraId="5735C2F2" w14:textId="77777777" w:rsidR="00D04336" w:rsidRDefault="00D04336" w:rsidP="00203DF2">
            <w:r w:rsidRPr="0028591F">
              <w:rPr>
                <w:b/>
                <w:bCs/>
              </w:rPr>
              <w:t>Article level (</w:t>
            </w:r>
            <w:r>
              <w:rPr>
                <w:b/>
                <w:bCs/>
              </w:rPr>
              <w:t>10</w:t>
            </w:r>
            <w:r w:rsidRPr="0028591F">
              <w:rPr>
                <w:b/>
                <w:bCs/>
              </w:rPr>
              <w:t>|</w:t>
            </w:r>
            <w:r>
              <w:rPr>
                <w:b/>
                <w:bCs/>
              </w:rPr>
              <w:t>10</w:t>
            </w:r>
            <w:r w:rsidRPr="0028591F">
              <w:rPr>
                <w:b/>
                <w:bCs/>
              </w:rPr>
              <w:t>)</w:t>
            </w:r>
          </w:p>
        </w:tc>
        <w:tc>
          <w:tcPr>
            <w:tcW w:w="2850" w:type="dxa"/>
          </w:tcPr>
          <w:p w14:paraId="44849A3A" w14:textId="77777777" w:rsidR="00D04336" w:rsidRDefault="00D04336" w:rsidP="00203DF2">
            <w:r>
              <w:rPr>
                <w:noProof/>
              </w:rPr>
              <w:drawing>
                <wp:inline distT="0" distB="0" distL="0" distR="0" wp14:anchorId="5B24E2E0" wp14:editId="31208152">
                  <wp:extent cx="1672590" cy="1115060"/>
                  <wp:effectExtent l="0" t="0" r="3810" b="889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Pr>
          <w:p w14:paraId="2E1D7485" w14:textId="77777777" w:rsidR="00D04336" w:rsidRDefault="00D04336" w:rsidP="00203DF2">
            <w:pPr>
              <w:pStyle w:val="HTMLPreformatted"/>
              <w:shd w:val="clear" w:color="auto" w:fill="FFFFFF"/>
              <w:wordWrap w:val="0"/>
              <w:textAlignment w:val="baseline"/>
            </w:pPr>
            <w:r>
              <w:rPr>
                <w:noProof/>
              </w:rPr>
              <w:drawing>
                <wp:inline distT="0" distB="0" distL="0" distR="0" wp14:anchorId="470DE761" wp14:editId="7B723DBD">
                  <wp:extent cx="1842770" cy="1151890"/>
                  <wp:effectExtent l="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3B0BD6CD" w14:textId="77777777" w:rsidR="00D04336" w:rsidRDefault="00D04336" w:rsidP="00203DF2">
            <w:pPr>
              <w:pStyle w:val="HTMLPreformatted"/>
              <w:shd w:val="clear" w:color="auto" w:fill="FFFFFF"/>
              <w:wordWrap w:val="0"/>
              <w:textAlignment w:val="baseline"/>
              <w:rPr>
                <w:noProof/>
              </w:rPr>
            </w:pPr>
            <w:r>
              <w:rPr>
                <w:noProof/>
              </w:rPr>
              <w:drawing>
                <wp:inline distT="0" distB="0" distL="0" distR="0" wp14:anchorId="68B78321" wp14:editId="632E7269">
                  <wp:extent cx="1843405" cy="1151890"/>
                  <wp:effectExtent l="0" t="0" r="444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D04336" w14:paraId="2A8BAC22" w14:textId="77777777" w:rsidTr="00203DF2">
        <w:trPr>
          <w:trHeight w:val="367"/>
        </w:trPr>
        <w:tc>
          <w:tcPr>
            <w:tcW w:w="2254" w:type="dxa"/>
          </w:tcPr>
          <w:p w14:paraId="34FE9D71" w14:textId="77777777" w:rsidR="00D04336" w:rsidRDefault="00D04336" w:rsidP="00203DF2">
            <w:r w:rsidRPr="0028591F">
              <w:rPr>
                <w:b/>
                <w:bCs/>
              </w:rPr>
              <w:t>2-3 paragraphs</w:t>
            </w:r>
          </w:p>
        </w:tc>
        <w:tc>
          <w:tcPr>
            <w:tcW w:w="2850" w:type="dxa"/>
          </w:tcPr>
          <w:p w14:paraId="26EACE98" w14:textId="77777777" w:rsidR="00D04336" w:rsidRDefault="00D04336" w:rsidP="00203DF2">
            <w:pPr>
              <w:pStyle w:val="HTMLPreformatted"/>
              <w:shd w:val="clear" w:color="auto" w:fill="FFFFFF"/>
              <w:wordWrap w:val="0"/>
              <w:textAlignment w:val="baseline"/>
            </w:pPr>
            <w:r>
              <w:rPr>
                <w:noProof/>
              </w:rPr>
              <w:drawing>
                <wp:inline distT="0" distB="0" distL="0" distR="0" wp14:anchorId="07E815CB" wp14:editId="6D98B295">
                  <wp:extent cx="1672590" cy="1045210"/>
                  <wp:effectExtent l="0" t="0" r="3810" b="254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Pr>
          <w:p w14:paraId="19046F31" w14:textId="77777777" w:rsidR="00D04336" w:rsidRDefault="00D04336" w:rsidP="00203DF2">
            <w:pPr>
              <w:pStyle w:val="HTMLPreformatted"/>
              <w:shd w:val="clear" w:color="auto" w:fill="FFFFFF"/>
              <w:wordWrap w:val="0"/>
              <w:textAlignment w:val="baseline"/>
            </w:pPr>
            <w:r>
              <w:rPr>
                <w:noProof/>
              </w:rPr>
              <w:drawing>
                <wp:inline distT="0" distB="0" distL="0" distR="0" wp14:anchorId="1607F3EB" wp14:editId="4A254687">
                  <wp:extent cx="1842770" cy="1151890"/>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5A2A79B3" w14:textId="77777777" w:rsidR="00D04336" w:rsidRDefault="00D04336" w:rsidP="00203DF2">
            <w:pPr>
              <w:pStyle w:val="HTMLPreformatted"/>
              <w:shd w:val="clear" w:color="auto" w:fill="FFFFFF"/>
              <w:wordWrap w:val="0"/>
              <w:textAlignment w:val="baseline"/>
              <w:rPr>
                <w:noProof/>
              </w:rPr>
            </w:pPr>
            <w:r>
              <w:rPr>
                <w:noProof/>
              </w:rPr>
              <w:drawing>
                <wp:inline distT="0" distB="0" distL="0" distR="0" wp14:anchorId="130F7FD0" wp14:editId="54A70F13">
                  <wp:extent cx="1843405" cy="115189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D04336" w14:paraId="6D208594" w14:textId="77777777" w:rsidTr="00203DF2">
        <w:trPr>
          <w:trHeight w:val="1614"/>
        </w:trPr>
        <w:tc>
          <w:tcPr>
            <w:tcW w:w="2254" w:type="dxa"/>
          </w:tcPr>
          <w:p w14:paraId="4B57619A" w14:textId="77777777" w:rsidR="00D04336" w:rsidRDefault="00D04336" w:rsidP="00203DF2">
            <w:r w:rsidRPr="00584E54">
              <w:rPr>
                <w:b/>
                <w:bCs/>
              </w:rPr>
              <w:t>Paragraph level (</w:t>
            </w:r>
            <w:r>
              <w:rPr>
                <w:b/>
                <w:bCs/>
              </w:rPr>
              <w:t>7401</w:t>
            </w:r>
            <w:r w:rsidRPr="00584E54">
              <w:rPr>
                <w:b/>
                <w:bCs/>
              </w:rPr>
              <w:t>|</w:t>
            </w:r>
            <w:r>
              <w:rPr>
                <w:b/>
                <w:bCs/>
              </w:rPr>
              <w:t>229</w:t>
            </w:r>
            <w:r w:rsidRPr="00584E54">
              <w:rPr>
                <w:b/>
                <w:bCs/>
              </w:rPr>
              <w:t>)</w:t>
            </w:r>
          </w:p>
        </w:tc>
        <w:tc>
          <w:tcPr>
            <w:tcW w:w="2850" w:type="dxa"/>
          </w:tcPr>
          <w:p w14:paraId="72483532" w14:textId="77777777" w:rsidR="00D04336" w:rsidRDefault="00D04336" w:rsidP="00203DF2">
            <w:pPr>
              <w:pStyle w:val="HTMLPreformatted"/>
              <w:shd w:val="clear" w:color="auto" w:fill="FFFFFF"/>
              <w:wordWrap w:val="0"/>
              <w:textAlignment w:val="baseline"/>
            </w:pPr>
            <w:r>
              <w:rPr>
                <w:noProof/>
              </w:rPr>
              <w:drawing>
                <wp:inline distT="0" distB="0" distL="0" distR="0" wp14:anchorId="27FA34CE" wp14:editId="44C881B3">
                  <wp:extent cx="1672590" cy="1045210"/>
                  <wp:effectExtent l="0" t="0" r="3810"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Pr>
          <w:p w14:paraId="572DC0B7" w14:textId="77777777" w:rsidR="00D04336" w:rsidRDefault="00D04336" w:rsidP="00203DF2">
            <w:pPr>
              <w:pStyle w:val="HTMLPreformatted"/>
              <w:shd w:val="clear" w:color="auto" w:fill="FFFFFF"/>
              <w:wordWrap w:val="0"/>
              <w:textAlignment w:val="baseline"/>
            </w:pPr>
            <w:r>
              <w:rPr>
                <w:noProof/>
              </w:rPr>
              <w:drawing>
                <wp:inline distT="0" distB="0" distL="0" distR="0" wp14:anchorId="5B249913" wp14:editId="26116112">
                  <wp:extent cx="1842770" cy="1151890"/>
                  <wp:effectExtent l="0" t="0" r="508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11470892" w14:textId="77777777" w:rsidR="00D04336" w:rsidRDefault="00D04336" w:rsidP="00203DF2">
            <w:pPr>
              <w:pStyle w:val="HTMLPreformatted"/>
              <w:shd w:val="clear" w:color="auto" w:fill="FFFFFF"/>
              <w:wordWrap w:val="0"/>
              <w:textAlignment w:val="baseline"/>
              <w:rPr>
                <w:noProof/>
              </w:rPr>
            </w:pPr>
            <w:r>
              <w:rPr>
                <w:noProof/>
              </w:rPr>
              <w:drawing>
                <wp:inline distT="0" distB="0" distL="0" distR="0" wp14:anchorId="03C5A9FD" wp14:editId="5116F619">
                  <wp:extent cx="1843405" cy="1151890"/>
                  <wp:effectExtent l="0" t="0" r="444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5163634D" w14:textId="44EC20AD" w:rsidR="0016488F" w:rsidRDefault="0016488F" w:rsidP="00002496"/>
    <w:p w14:paraId="31AE6F88" w14:textId="0BF9705A" w:rsidR="00203DF2" w:rsidRDefault="00203DF2" w:rsidP="00002496"/>
    <w:p w14:paraId="7B57EC28" w14:textId="0C99DDA0" w:rsidR="00203DF2" w:rsidRDefault="00203DF2" w:rsidP="00002496"/>
    <w:p w14:paraId="05D7F93A" w14:textId="4980DF17" w:rsidR="00203DF2" w:rsidRDefault="00203DF2" w:rsidP="00002496"/>
    <w:p w14:paraId="6FFB57F5" w14:textId="186A53B5" w:rsidR="00203DF2" w:rsidRDefault="00203DF2" w:rsidP="00002496"/>
    <w:p w14:paraId="421A0A6A" w14:textId="7C0E5F2B" w:rsidR="00203DF2" w:rsidRDefault="00203DF2" w:rsidP="00002496"/>
    <w:p w14:paraId="4E65EC95" w14:textId="3731E2A0" w:rsidR="00203DF2" w:rsidRDefault="00203DF2" w:rsidP="00002496"/>
    <w:p w14:paraId="0FCFED71" w14:textId="36D4CF4F" w:rsidR="00203DF2" w:rsidRDefault="00203DF2" w:rsidP="00002496"/>
    <w:p w14:paraId="1D21D993" w14:textId="36A4A802" w:rsidR="00203DF2" w:rsidRDefault="00203DF2" w:rsidP="00002496"/>
    <w:p w14:paraId="65CE12C4" w14:textId="2DB2D254" w:rsidR="00203DF2" w:rsidRDefault="00203DF2" w:rsidP="00002496"/>
    <w:p w14:paraId="403BB449" w14:textId="4D803135" w:rsidR="00203DF2" w:rsidRDefault="00203DF2" w:rsidP="00002496"/>
    <w:p w14:paraId="49EC8C2E" w14:textId="12CA96F5" w:rsidR="00203DF2" w:rsidRDefault="00203DF2" w:rsidP="00002496"/>
    <w:p w14:paraId="010DEB1B" w14:textId="0E0123D5" w:rsidR="00203DF2" w:rsidRDefault="00203DF2" w:rsidP="00002496"/>
    <w:p w14:paraId="5CC85E9F" w14:textId="0DE2E09B" w:rsidR="00203DF2" w:rsidRDefault="00203DF2" w:rsidP="00002496"/>
    <w:p w14:paraId="53CF4637" w14:textId="51C596C1" w:rsidR="00203DF2" w:rsidRDefault="00203DF2" w:rsidP="00002496"/>
    <w:p w14:paraId="24353DBC" w14:textId="298E240C" w:rsidR="00203DF2" w:rsidRDefault="00203DF2" w:rsidP="00002496"/>
    <w:p w14:paraId="4D09B687" w14:textId="08AC2E8A" w:rsidR="00203DF2" w:rsidRDefault="00203DF2" w:rsidP="00002496"/>
    <w:tbl>
      <w:tblPr>
        <w:tblStyle w:val="TableGrid"/>
        <w:tblpPr w:leftFromText="180" w:rightFromText="180" w:vertAnchor="page" w:horzAnchor="margin" w:tblpXSpec="center" w:tblpY="1947"/>
        <w:tblW w:w="11341" w:type="dxa"/>
        <w:tblLayout w:type="fixed"/>
        <w:tblLook w:val="04E0" w:firstRow="1" w:lastRow="1" w:firstColumn="1" w:lastColumn="0" w:noHBand="0" w:noVBand="1"/>
      </w:tblPr>
      <w:tblGrid>
        <w:gridCol w:w="2254"/>
        <w:gridCol w:w="2850"/>
        <w:gridCol w:w="3118"/>
        <w:gridCol w:w="3119"/>
      </w:tblGrid>
      <w:tr w:rsidR="00203DF2" w:rsidRPr="00584E54" w14:paraId="33A6A3CD" w14:textId="77777777" w:rsidTr="00203DF2">
        <w:trPr>
          <w:trHeight w:val="367"/>
        </w:trPr>
        <w:tc>
          <w:tcPr>
            <w:tcW w:w="11341" w:type="dxa"/>
            <w:gridSpan w:val="4"/>
          </w:tcPr>
          <w:p w14:paraId="18F96BBB" w14:textId="504B1DDC" w:rsidR="00203DF2" w:rsidRPr="00584E54" w:rsidRDefault="00203DF2" w:rsidP="00203DF2">
            <w:pPr>
              <w:rPr>
                <w:b/>
                <w:bCs/>
              </w:rPr>
            </w:pPr>
            <w:r w:rsidRPr="00584E54">
              <w:rPr>
                <w:b/>
                <w:bCs/>
              </w:rPr>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203DF2" w14:paraId="01CF31DA" w14:textId="77777777" w:rsidTr="00203DF2">
        <w:trPr>
          <w:trHeight w:val="367"/>
        </w:trPr>
        <w:tc>
          <w:tcPr>
            <w:tcW w:w="2254" w:type="dxa"/>
          </w:tcPr>
          <w:p w14:paraId="1AE6B229" w14:textId="77777777" w:rsidR="00203DF2" w:rsidRDefault="00203DF2" w:rsidP="00203DF2">
            <w:pPr>
              <w:rPr>
                <w:rFonts w:cstheme="minorHAnsi"/>
                <w:b/>
                <w:bCs/>
                <w:sz w:val="20"/>
                <w:szCs w:val="20"/>
              </w:rPr>
            </w:pPr>
            <w:proofErr w:type="spellStart"/>
            <w:r>
              <w:rPr>
                <w:rFonts w:cstheme="minorHAnsi"/>
                <w:b/>
                <w:bCs/>
                <w:sz w:val="20"/>
                <w:szCs w:val="20"/>
              </w:rPr>
              <w:t>No.of</w:t>
            </w:r>
            <w:proofErr w:type="spellEnd"/>
            <w:r w:rsidRPr="00510E58">
              <w:rPr>
                <w:rFonts w:cstheme="minorHAnsi"/>
                <w:b/>
                <w:bCs/>
                <w:sz w:val="20"/>
                <w:szCs w:val="20"/>
              </w:rPr>
              <w:t xml:space="preserve"> Document</w:t>
            </w:r>
            <w:r>
              <w:rPr>
                <w:rFonts w:cstheme="minorHAnsi"/>
                <w:b/>
                <w:bCs/>
                <w:sz w:val="20"/>
                <w:szCs w:val="20"/>
              </w:rPr>
              <w:t>s</w:t>
            </w:r>
          </w:p>
          <w:p w14:paraId="1F4D9BB3" w14:textId="77777777" w:rsidR="00203DF2" w:rsidRDefault="00203DF2" w:rsidP="00203DF2"/>
        </w:tc>
        <w:tc>
          <w:tcPr>
            <w:tcW w:w="2850" w:type="dxa"/>
          </w:tcPr>
          <w:p w14:paraId="7F5ADC78" w14:textId="77777777" w:rsidR="00203DF2" w:rsidRDefault="00203DF2" w:rsidP="00203DF2">
            <w:r>
              <w:rPr>
                <w:b/>
                <w:bCs/>
              </w:rPr>
              <w:t>covid-science</w:t>
            </w:r>
            <w:r w:rsidRPr="00911626">
              <w:rPr>
                <w:b/>
                <w:bCs/>
              </w:rPr>
              <w:t>.txt</w:t>
            </w:r>
          </w:p>
        </w:tc>
        <w:tc>
          <w:tcPr>
            <w:tcW w:w="3118" w:type="dxa"/>
          </w:tcPr>
          <w:p w14:paraId="5BC8DB82" w14:textId="77777777" w:rsidR="00203DF2" w:rsidRDefault="00203DF2" w:rsidP="00203DF2">
            <w:r>
              <w:rPr>
                <w:b/>
                <w:bCs/>
              </w:rPr>
              <w:t>Covid-non-science</w:t>
            </w:r>
            <w:r w:rsidRPr="00911626">
              <w:rPr>
                <w:b/>
                <w:bCs/>
              </w:rPr>
              <w:t>.txt</w:t>
            </w:r>
          </w:p>
        </w:tc>
        <w:tc>
          <w:tcPr>
            <w:tcW w:w="3119" w:type="dxa"/>
          </w:tcPr>
          <w:p w14:paraId="4399E411" w14:textId="77777777" w:rsidR="00203DF2" w:rsidRDefault="00203DF2" w:rsidP="00203DF2">
            <w:pPr>
              <w:rPr>
                <w:b/>
                <w:bCs/>
              </w:rPr>
            </w:pPr>
            <w:r>
              <w:rPr>
                <w:b/>
                <w:bCs/>
              </w:rPr>
              <w:t>Covid-psychology.txt</w:t>
            </w:r>
          </w:p>
        </w:tc>
      </w:tr>
      <w:tr w:rsidR="00203DF2" w14:paraId="08A5A90E" w14:textId="77777777" w:rsidTr="00203DF2">
        <w:trPr>
          <w:trHeight w:val="367"/>
        </w:trPr>
        <w:tc>
          <w:tcPr>
            <w:tcW w:w="2254" w:type="dxa"/>
          </w:tcPr>
          <w:p w14:paraId="04B82B3A" w14:textId="77777777" w:rsidR="00203DF2" w:rsidRDefault="00203DF2" w:rsidP="00203DF2">
            <w:r w:rsidRPr="0028591F">
              <w:rPr>
                <w:b/>
                <w:bCs/>
              </w:rPr>
              <w:t>Article level (</w:t>
            </w:r>
            <w:r>
              <w:rPr>
                <w:b/>
                <w:bCs/>
              </w:rPr>
              <w:t>20</w:t>
            </w:r>
            <w:r w:rsidRPr="0028591F">
              <w:rPr>
                <w:b/>
                <w:bCs/>
              </w:rPr>
              <w:t>|</w:t>
            </w:r>
            <w:r>
              <w:rPr>
                <w:b/>
                <w:bCs/>
              </w:rPr>
              <w:t>20</w:t>
            </w:r>
            <w:r w:rsidRPr="0028591F">
              <w:rPr>
                <w:b/>
                <w:bCs/>
              </w:rPr>
              <w:t>)</w:t>
            </w:r>
          </w:p>
        </w:tc>
        <w:tc>
          <w:tcPr>
            <w:tcW w:w="2850" w:type="dxa"/>
          </w:tcPr>
          <w:p w14:paraId="285EF7F0" w14:textId="77777777" w:rsidR="00203DF2" w:rsidRDefault="00203DF2" w:rsidP="00203DF2">
            <w:pPr>
              <w:pStyle w:val="HTMLPreformatted"/>
              <w:shd w:val="clear" w:color="auto" w:fill="FFFFFF"/>
              <w:wordWrap w:val="0"/>
              <w:textAlignment w:val="baseline"/>
            </w:pPr>
            <w:r>
              <w:rPr>
                <w:noProof/>
              </w:rPr>
              <w:drawing>
                <wp:inline distT="0" distB="0" distL="0" distR="0" wp14:anchorId="785BC00A" wp14:editId="72E32CBA">
                  <wp:extent cx="1672590" cy="1115060"/>
                  <wp:effectExtent l="0" t="0" r="3810" b="889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Pr>
          <w:p w14:paraId="5E5A6E92" w14:textId="77777777" w:rsidR="00203DF2" w:rsidRDefault="00203DF2" w:rsidP="00203DF2">
            <w:pPr>
              <w:pStyle w:val="HTMLPreformatted"/>
              <w:shd w:val="clear" w:color="auto" w:fill="FFFFFF"/>
              <w:wordWrap w:val="0"/>
              <w:textAlignment w:val="baseline"/>
            </w:pPr>
            <w:r>
              <w:rPr>
                <w:noProof/>
              </w:rPr>
              <w:drawing>
                <wp:inline distT="0" distB="0" distL="0" distR="0" wp14:anchorId="1037C765" wp14:editId="46E92FDA">
                  <wp:extent cx="1842770" cy="1151890"/>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104"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4E50B111" w14:textId="77777777" w:rsidR="00203DF2" w:rsidRDefault="00203DF2" w:rsidP="00203DF2">
            <w:pPr>
              <w:pStyle w:val="HTMLPreformatted"/>
              <w:shd w:val="clear" w:color="auto" w:fill="FFFFFF"/>
              <w:wordWrap w:val="0"/>
              <w:textAlignment w:val="baseline"/>
              <w:rPr>
                <w:noProof/>
              </w:rPr>
            </w:pPr>
            <w:r>
              <w:rPr>
                <w:noProof/>
              </w:rPr>
              <w:drawing>
                <wp:inline distT="0" distB="0" distL="0" distR="0" wp14:anchorId="7ADDA6F1" wp14:editId="245A6935">
                  <wp:extent cx="1843405" cy="1151890"/>
                  <wp:effectExtent l="0" t="0" r="444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105"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03DF2" w14:paraId="21D0DD4E" w14:textId="77777777" w:rsidTr="00203DF2">
        <w:trPr>
          <w:trHeight w:val="367"/>
        </w:trPr>
        <w:tc>
          <w:tcPr>
            <w:tcW w:w="2254" w:type="dxa"/>
          </w:tcPr>
          <w:p w14:paraId="56532353" w14:textId="77777777" w:rsidR="00203DF2" w:rsidRDefault="00203DF2" w:rsidP="00203DF2">
            <w:r w:rsidRPr="0028591F">
              <w:rPr>
                <w:b/>
                <w:bCs/>
              </w:rPr>
              <w:t>2-3 paragraphs</w:t>
            </w:r>
          </w:p>
        </w:tc>
        <w:tc>
          <w:tcPr>
            <w:tcW w:w="2850" w:type="dxa"/>
          </w:tcPr>
          <w:p w14:paraId="4E7F0B8E" w14:textId="77777777" w:rsidR="00203DF2" w:rsidRDefault="00203DF2" w:rsidP="00203DF2">
            <w:pPr>
              <w:pStyle w:val="HTMLPreformatted"/>
              <w:shd w:val="clear" w:color="auto" w:fill="FFFFFF"/>
              <w:wordWrap w:val="0"/>
              <w:textAlignment w:val="baseline"/>
            </w:pPr>
            <w:r>
              <w:rPr>
                <w:noProof/>
              </w:rPr>
              <w:drawing>
                <wp:inline distT="0" distB="0" distL="0" distR="0" wp14:anchorId="3B82E142" wp14:editId="27087400">
                  <wp:extent cx="1672590" cy="1045210"/>
                  <wp:effectExtent l="0" t="0" r="381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Pr>
          <w:p w14:paraId="7AEB2FB5" w14:textId="77777777" w:rsidR="00203DF2" w:rsidRDefault="00203DF2" w:rsidP="00203DF2">
            <w:pPr>
              <w:pStyle w:val="HTMLPreformatted"/>
              <w:shd w:val="clear" w:color="auto" w:fill="FFFFFF"/>
              <w:wordWrap w:val="0"/>
              <w:textAlignment w:val="baseline"/>
            </w:pPr>
            <w:r>
              <w:rPr>
                <w:noProof/>
              </w:rPr>
              <w:drawing>
                <wp:inline distT="0" distB="0" distL="0" distR="0" wp14:anchorId="0A56E15F" wp14:editId="4210A3EC">
                  <wp:extent cx="1842770" cy="1151890"/>
                  <wp:effectExtent l="0" t="0" r="508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6"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2B922CE3" w14:textId="77777777" w:rsidR="00203DF2" w:rsidRDefault="00203DF2" w:rsidP="00203DF2">
            <w:pPr>
              <w:pStyle w:val="HTMLPreformatted"/>
              <w:shd w:val="clear" w:color="auto" w:fill="FFFFFF"/>
              <w:wordWrap w:val="0"/>
              <w:textAlignment w:val="baseline"/>
              <w:rPr>
                <w:noProof/>
              </w:rPr>
            </w:pPr>
            <w:r>
              <w:rPr>
                <w:noProof/>
              </w:rPr>
              <w:drawing>
                <wp:inline distT="0" distB="0" distL="0" distR="0" wp14:anchorId="136D673C" wp14:editId="671E1BBF">
                  <wp:extent cx="1843405" cy="1151890"/>
                  <wp:effectExtent l="0" t="0" r="444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03DF2" w14:paraId="0B05CB7A" w14:textId="77777777" w:rsidTr="00203DF2">
        <w:trPr>
          <w:trHeight w:val="367"/>
        </w:trPr>
        <w:tc>
          <w:tcPr>
            <w:tcW w:w="2254" w:type="dxa"/>
          </w:tcPr>
          <w:p w14:paraId="64C6AED5" w14:textId="77777777" w:rsidR="00203DF2" w:rsidRDefault="00203DF2" w:rsidP="00203DF2">
            <w:r w:rsidRPr="00584E54">
              <w:rPr>
                <w:b/>
                <w:bCs/>
              </w:rPr>
              <w:t>Paragraph level (</w:t>
            </w:r>
            <w:r>
              <w:rPr>
                <w:b/>
                <w:bCs/>
              </w:rPr>
              <w:t>14379</w:t>
            </w:r>
            <w:r w:rsidRPr="00584E54">
              <w:rPr>
                <w:b/>
                <w:bCs/>
              </w:rPr>
              <w:t>|</w:t>
            </w:r>
            <w:r>
              <w:rPr>
                <w:b/>
                <w:bCs/>
              </w:rPr>
              <w:t>387</w:t>
            </w:r>
            <w:r w:rsidRPr="00584E54">
              <w:rPr>
                <w:b/>
                <w:bCs/>
              </w:rPr>
              <w:t>)</w:t>
            </w:r>
          </w:p>
        </w:tc>
        <w:tc>
          <w:tcPr>
            <w:tcW w:w="2850" w:type="dxa"/>
          </w:tcPr>
          <w:p w14:paraId="352E15BE" w14:textId="77777777" w:rsidR="00203DF2" w:rsidRDefault="00203DF2" w:rsidP="00203DF2">
            <w:pPr>
              <w:pStyle w:val="HTMLPreformatted"/>
              <w:shd w:val="clear" w:color="auto" w:fill="FFFFFF"/>
              <w:wordWrap w:val="0"/>
              <w:textAlignment w:val="baseline"/>
            </w:pPr>
            <w:r>
              <w:rPr>
                <w:noProof/>
              </w:rPr>
              <w:drawing>
                <wp:inline distT="0" distB="0" distL="0" distR="0" wp14:anchorId="091B5C03" wp14:editId="79A58899">
                  <wp:extent cx="1672590" cy="1045210"/>
                  <wp:effectExtent l="0" t="0" r="3810" b="254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7"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Pr>
          <w:p w14:paraId="4404F73C" w14:textId="77777777" w:rsidR="00203DF2" w:rsidRDefault="00203DF2" w:rsidP="00203DF2">
            <w:pPr>
              <w:pStyle w:val="HTMLPreformatted"/>
              <w:shd w:val="clear" w:color="auto" w:fill="FFFFFF"/>
              <w:wordWrap w:val="0"/>
              <w:textAlignment w:val="baseline"/>
            </w:pPr>
            <w:r>
              <w:rPr>
                <w:noProof/>
              </w:rPr>
              <w:drawing>
                <wp:inline distT="0" distB="0" distL="0" distR="0" wp14:anchorId="5E76478C" wp14:editId="7AA3AA56">
                  <wp:extent cx="1842770" cy="106452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8" cstate="print">
                            <a:extLst>
                              <a:ext uri="{28A0092B-C50C-407E-A947-70E740481C1C}">
                                <a14:useLocalDpi xmlns:a14="http://schemas.microsoft.com/office/drawing/2010/main" val="0"/>
                              </a:ext>
                            </a:extLst>
                          </a:blip>
                          <a:srcRect/>
                          <a:stretch>
                            <a:fillRect/>
                          </a:stretch>
                        </pic:blipFill>
                        <pic:spPr bwMode="auto">
                          <a:xfrm>
                            <a:off x="0" y="0"/>
                            <a:ext cx="1843800" cy="1065120"/>
                          </a:xfrm>
                          <a:prstGeom prst="rect">
                            <a:avLst/>
                          </a:prstGeom>
                          <a:noFill/>
                          <a:ln>
                            <a:noFill/>
                          </a:ln>
                        </pic:spPr>
                      </pic:pic>
                    </a:graphicData>
                  </a:graphic>
                </wp:inline>
              </w:drawing>
            </w:r>
          </w:p>
        </w:tc>
        <w:tc>
          <w:tcPr>
            <w:tcW w:w="3119" w:type="dxa"/>
          </w:tcPr>
          <w:p w14:paraId="0D8D9124" w14:textId="77777777" w:rsidR="00203DF2" w:rsidRDefault="00203DF2" w:rsidP="00203DF2">
            <w:pPr>
              <w:pStyle w:val="HTMLPreformatted"/>
              <w:shd w:val="clear" w:color="auto" w:fill="FFFFFF"/>
              <w:wordWrap w:val="0"/>
              <w:textAlignment w:val="baseline"/>
              <w:rPr>
                <w:noProof/>
              </w:rPr>
            </w:pPr>
            <w:r>
              <w:rPr>
                <w:noProof/>
              </w:rPr>
              <w:drawing>
                <wp:inline distT="0" distB="0" distL="0" distR="0" wp14:anchorId="73CA9555" wp14:editId="3DCFD3E4">
                  <wp:extent cx="1843405" cy="1016758"/>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09" cstate="print">
                            <a:extLst>
                              <a:ext uri="{28A0092B-C50C-407E-A947-70E740481C1C}">
                                <a14:useLocalDpi xmlns:a14="http://schemas.microsoft.com/office/drawing/2010/main" val="0"/>
                              </a:ext>
                            </a:extLst>
                          </a:blip>
                          <a:srcRect/>
                          <a:stretch>
                            <a:fillRect/>
                          </a:stretch>
                        </pic:blipFill>
                        <pic:spPr bwMode="auto">
                          <a:xfrm>
                            <a:off x="0" y="0"/>
                            <a:ext cx="1847400" cy="1018961"/>
                          </a:xfrm>
                          <a:prstGeom prst="rect">
                            <a:avLst/>
                          </a:prstGeom>
                          <a:noFill/>
                          <a:ln>
                            <a:noFill/>
                          </a:ln>
                        </pic:spPr>
                      </pic:pic>
                    </a:graphicData>
                  </a:graphic>
                </wp:inline>
              </w:drawing>
            </w:r>
          </w:p>
        </w:tc>
      </w:tr>
    </w:tbl>
    <w:p w14:paraId="50822146" w14:textId="2B435CAA" w:rsidR="00203DF2" w:rsidRDefault="00203DF2" w:rsidP="00002496"/>
    <w:p w14:paraId="52469E41" w14:textId="7A31FBCD" w:rsidR="00203DF2" w:rsidRDefault="00203DF2" w:rsidP="00002496"/>
    <w:p w14:paraId="6A95DFA8" w14:textId="12B2175C" w:rsidR="00203DF2" w:rsidRDefault="00203DF2" w:rsidP="00002496"/>
    <w:p w14:paraId="5536EA67" w14:textId="36CB6449" w:rsidR="00203DF2" w:rsidRDefault="00203DF2" w:rsidP="00002496"/>
    <w:p w14:paraId="33D30974" w14:textId="421E852D" w:rsidR="00203DF2" w:rsidRDefault="00203DF2" w:rsidP="00002496"/>
    <w:p w14:paraId="27E7E79D" w14:textId="77777777" w:rsidR="00203DF2" w:rsidRDefault="00203DF2" w:rsidP="00002496"/>
    <w:p w14:paraId="172A3A14" w14:textId="4A02DCB8" w:rsidR="00203DF2" w:rsidRDefault="00203DF2" w:rsidP="00002496"/>
    <w:p w14:paraId="6ADA554F" w14:textId="5507A911" w:rsidR="00203DF2" w:rsidRDefault="00203DF2" w:rsidP="00002496"/>
    <w:p w14:paraId="21EDC446" w14:textId="398F75C4" w:rsidR="00203DF2" w:rsidRDefault="00203DF2" w:rsidP="00002496"/>
    <w:p w14:paraId="4FA5ACDB" w14:textId="21E5206E" w:rsidR="00203DF2" w:rsidRDefault="00203DF2" w:rsidP="00002496"/>
    <w:p w14:paraId="6E19F1C0" w14:textId="745C5220" w:rsidR="00203DF2" w:rsidRDefault="00203DF2" w:rsidP="00002496"/>
    <w:p w14:paraId="14C78DBD" w14:textId="469545BB" w:rsidR="00203DF2" w:rsidRDefault="00203DF2" w:rsidP="00002496"/>
    <w:p w14:paraId="67A0E801" w14:textId="22F15CBC" w:rsidR="00203DF2" w:rsidRDefault="00203DF2" w:rsidP="00002496"/>
    <w:p w14:paraId="207F6121" w14:textId="51BDF7BE" w:rsidR="00203DF2" w:rsidRDefault="00203DF2" w:rsidP="00002496"/>
    <w:p w14:paraId="7FD61C2C" w14:textId="5403B041" w:rsidR="00203DF2" w:rsidRDefault="00203DF2" w:rsidP="00002496"/>
    <w:p w14:paraId="2C8D9996" w14:textId="4F49DF84" w:rsidR="00203DF2" w:rsidRDefault="00203DF2" w:rsidP="00002496"/>
    <w:tbl>
      <w:tblPr>
        <w:tblStyle w:val="TableGrid"/>
        <w:tblpPr w:leftFromText="180" w:rightFromText="180" w:vertAnchor="page" w:horzAnchor="margin" w:tblpXSpec="center" w:tblpY="2140"/>
        <w:tblW w:w="10910" w:type="dxa"/>
        <w:tblLayout w:type="fixed"/>
        <w:tblLook w:val="04E0" w:firstRow="1" w:lastRow="1" w:firstColumn="1" w:lastColumn="0" w:noHBand="0" w:noVBand="1"/>
      </w:tblPr>
      <w:tblGrid>
        <w:gridCol w:w="1591"/>
        <w:gridCol w:w="4500"/>
        <w:gridCol w:w="4819"/>
      </w:tblGrid>
      <w:tr w:rsidR="00203DF2" w14:paraId="64FB45C1" w14:textId="77777777" w:rsidTr="005A0481">
        <w:trPr>
          <w:trHeight w:val="557"/>
        </w:trPr>
        <w:tc>
          <w:tcPr>
            <w:tcW w:w="10910" w:type="dxa"/>
            <w:gridSpan w:val="3"/>
          </w:tcPr>
          <w:p w14:paraId="2198261F" w14:textId="499777F3" w:rsidR="00203DF2" w:rsidRDefault="00203DF2" w:rsidP="005A0481">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203DF2" w14:paraId="443144EA" w14:textId="77777777" w:rsidTr="005A0481">
        <w:trPr>
          <w:trHeight w:val="426"/>
        </w:trPr>
        <w:tc>
          <w:tcPr>
            <w:tcW w:w="1591" w:type="dxa"/>
          </w:tcPr>
          <w:p w14:paraId="16AFFCCB" w14:textId="77777777" w:rsidR="00203DF2" w:rsidRPr="0028591F" w:rsidRDefault="00203DF2" w:rsidP="005A0481">
            <w:pPr>
              <w:rPr>
                <w:b/>
                <w:bCs/>
              </w:rPr>
            </w:pPr>
            <w:proofErr w:type="spellStart"/>
            <w:r>
              <w:rPr>
                <w:rFonts w:cstheme="minorHAnsi"/>
                <w:b/>
                <w:bCs/>
                <w:sz w:val="20"/>
                <w:szCs w:val="20"/>
              </w:rPr>
              <w:t>No.of</w:t>
            </w:r>
            <w:proofErr w:type="spellEnd"/>
            <w:r w:rsidRPr="00510E58">
              <w:rPr>
                <w:rFonts w:cstheme="minorHAnsi"/>
                <w:b/>
                <w:bCs/>
                <w:sz w:val="20"/>
                <w:szCs w:val="20"/>
              </w:rPr>
              <w:t xml:space="preserve"> Document</w:t>
            </w:r>
          </w:p>
        </w:tc>
        <w:tc>
          <w:tcPr>
            <w:tcW w:w="4500" w:type="dxa"/>
          </w:tcPr>
          <w:p w14:paraId="7881BF00" w14:textId="77777777" w:rsidR="00203DF2" w:rsidRDefault="00203DF2" w:rsidP="005A0481">
            <w:pPr>
              <w:pStyle w:val="HTMLPreformatted"/>
              <w:shd w:val="clear" w:color="auto" w:fill="FFFFFF"/>
              <w:wordWrap w:val="0"/>
              <w:textAlignment w:val="baseline"/>
              <w:rPr>
                <w:noProof/>
              </w:rPr>
            </w:pPr>
            <w:r>
              <w:rPr>
                <w:b/>
                <w:bCs/>
              </w:rPr>
              <w:t>covid-science-large</w:t>
            </w:r>
            <w:r w:rsidRPr="00911626">
              <w:rPr>
                <w:b/>
                <w:bCs/>
              </w:rPr>
              <w:t>.txt</w:t>
            </w:r>
          </w:p>
        </w:tc>
        <w:tc>
          <w:tcPr>
            <w:tcW w:w="4819" w:type="dxa"/>
          </w:tcPr>
          <w:p w14:paraId="2489593D" w14:textId="77777777" w:rsidR="00203DF2" w:rsidRDefault="00203DF2" w:rsidP="005A0481">
            <w:pPr>
              <w:pStyle w:val="HTMLPreformatted"/>
              <w:shd w:val="clear" w:color="auto" w:fill="FFFFFF"/>
              <w:wordWrap w:val="0"/>
              <w:textAlignment w:val="baseline"/>
              <w:rPr>
                <w:noProof/>
              </w:rPr>
            </w:pPr>
            <w:r>
              <w:rPr>
                <w:b/>
                <w:bCs/>
              </w:rPr>
              <w:t>Covid-psychology-large</w:t>
            </w:r>
            <w:r w:rsidRPr="00911626">
              <w:rPr>
                <w:b/>
                <w:bCs/>
              </w:rPr>
              <w:t>.txt</w:t>
            </w:r>
          </w:p>
        </w:tc>
      </w:tr>
      <w:tr w:rsidR="00203DF2" w14:paraId="26DFE854" w14:textId="77777777" w:rsidTr="005A0481">
        <w:trPr>
          <w:trHeight w:val="2447"/>
        </w:trPr>
        <w:tc>
          <w:tcPr>
            <w:tcW w:w="1591" w:type="dxa"/>
          </w:tcPr>
          <w:p w14:paraId="312D90FD" w14:textId="77777777" w:rsidR="00203DF2" w:rsidRPr="00584E54" w:rsidRDefault="00203DF2" w:rsidP="005A0481">
            <w:pPr>
              <w:rPr>
                <w:b/>
                <w:bCs/>
              </w:rPr>
            </w:pPr>
            <w:r w:rsidRPr="0028591F">
              <w:rPr>
                <w:b/>
                <w:bCs/>
              </w:rPr>
              <w:t>Article level (</w:t>
            </w:r>
            <w:r>
              <w:rPr>
                <w:b/>
                <w:bCs/>
              </w:rPr>
              <w:t>40</w:t>
            </w:r>
            <w:r w:rsidRPr="0028591F">
              <w:rPr>
                <w:b/>
                <w:bCs/>
              </w:rPr>
              <w:t>|</w:t>
            </w:r>
            <w:r>
              <w:rPr>
                <w:b/>
                <w:bCs/>
              </w:rPr>
              <w:t>40</w:t>
            </w:r>
            <w:r w:rsidRPr="0028591F">
              <w:rPr>
                <w:b/>
                <w:bCs/>
              </w:rPr>
              <w:t>)</w:t>
            </w:r>
          </w:p>
        </w:tc>
        <w:tc>
          <w:tcPr>
            <w:tcW w:w="4500" w:type="dxa"/>
          </w:tcPr>
          <w:p w14:paraId="3C1FF46E"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252667A4" wp14:editId="4D62B460">
                  <wp:extent cx="2720340" cy="1813560"/>
                  <wp:effectExtent l="0" t="0" r="381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10">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819" w:type="dxa"/>
          </w:tcPr>
          <w:p w14:paraId="30F0F47B"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5EAEB0BF" wp14:editId="6EBF8279">
                  <wp:extent cx="2922905" cy="1826895"/>
                  <wp:effectExtent l="0" t="0" r="0" b="190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11">
                            <a:extLst>
                              <a:ext uri="{28A0092B-C50C-407E-A947-70E740481C1C}">
                                <a14:useLocalDpi xmlns:a14="http://schemas.microsoft.com/office/drawing/2010/main" val="0"/>
                              </a:ext>
                            </a:extLst>
                          </a:blip>
                          <a:srcRect/>
                          <a:stretch>
                            <a:fillRect/>
                          </a:stretch>
                        </pic:blipFill>
                        <pic:spPr bwMode="auto">
                          <a:xfrm>
                            <a:off x="0" y="0"/>
                            <a:ext cx="2922905" cy="1826895"/>
                          </a:xfrm>
                          <a:prstGeom prst="rect">
                            <a:avLst/>
                          </a:prstGeom>
                          <a:noFill/>
                          <a:ln>
                            <a:noFill/>
                          </a:ln>
                        </pic:spPr>
                      </pic:pic>
                    </a:graphicData>
                  </a:graphic>
                </wp:inline>
              </w:drawing>
            </w:r>
          </w:p>
        </w:tc>
      </w:tr>
      <w:tr w:rsidR="00203DF2" w14:paraId="65E2154D" w14:textId="77777777" w:rsidTr="005A0481">
        <w:trPr>
          <w:trHeight w:val="2397"/>
        </w:trPr>
        <w:tc>
          <w:tcPr>
            <w:tcW w:w="1591" w:type="dxa"/>
          </w:tcPr>
          <w:p w14:paraId="76E0A997" w14:textId="77777777" w:rsidR="00203DF2" w:rsidRPr="00584E54" w:rsidRDefault="00203DF2" w:rsidP="005A0481">
            <w:pPr>
              <w:rPr>
                <w:b/>
                <w:bCs/>
              </w:rPr>
            </w:pPr>
            <w:r w:rsidRPr="0028591F">
              <w:rPr>
                <w:b/>
                <w:bCs/>
              </w:rPr>
              <w:t>2-3 paragraphs</w:t>
            </w:r>
          </w:p>
        </w:tc>
        <w:tc>
          <w:tcPr>
            <w:tcW w:w="4500" w:type="dxa"/>
          </w:tcPr>
          <w:p w14:paraId="23D70636"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43FD5C29" wp14:editId="69C562A4">
                  <wp:extent cx="2720340" cy="1700530"/>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12">
                            <a:extLst>
                              <a:ext uri="{28A0092B-C50C-407E-A947-70E740481C1C}">
                                <a14:useLocalDpi xmlns:a14="http://schemas.microsoft.com/office/drawing/2010/main" val="0"/>
                              </a:ext>
                            </a:extLst>
                          </a:blip>
                          <a:srcRect/>
                          <a:stretch>
                            <a:fillRect/>
                          </a:stretch>
                        </pic:blipFill>
                        <pic:spPr bwMode="auto">
                          <a:xfrm>
                            <a:off x="0" y="0"/>
                            <a:ext cx="2720340" cy="1700530"/>
                          </a:xfrm>
                          <a:prstGeom prst="rect">
                            <a:avLst/>
                          </a:prstGeom>
                          <a:noFill/>
                          <a:ln>
                            <a:noFill/>
                          </a:ln>
                        </pic:spPr>
                      </pic:pic>
                    </a:graphicData>
                  </a:graphic>
                </wp:inline>
              </w:drawing>
            </w:r>
          </w:p>
        </w:tc>
        <w:tc>
          <w:tcPr>
            <w:tcW w:w="4819" w:type="dxa"/>
          </w:tcPr>
          <w:p w14:paraId="0B15FEF1"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54660DEF" wp14:editId="6A317A4A">
                  <wp:extent cx="2922905" cy="1826895"/>
                  <wp:effectExtent l="0" t="0" r="0" b="190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13">
                            <a:extLst>
                              <a:ext uri="{28A0092B-C50C-407E-A947-70E740481C1C}">
                                <a14:useLocalDpi xmlns:a14="http://schemas.microsoft.com/office/drawing/2010/main" val="0"/>
                              </a:ext>
                            </a:extLst>
                          </a:blip>
                          <a:srcRect/>
                          <a:stretch>
                            <a:fillRect/>
                          </a:stretch>
                        </pic:blipFill>
                        <pic:spPr bwMode="auto">
                          <a:xfrm>
                            <a:off x="0" y="0"/>
                            <a:ext cx="2922905" cy="1826895"/>
                          </a:xfrm>
                          <a:prstGeom prst="rect">
                            <a:avLst/>
                          </a:prstGeom>
                          <a:noFill/>
                          <a:ln>
                            <a:noFill/>
                          </a:ln>
                        </pic:spPr>
                      </pic:pic>
                    </a:graphicData>
                  </a:graphic>
                </wp:inline>
              </w:drawing>
            </w:r>
          </w:p>
        </w:tc>
      </w:tr>
      <w:tr w:rsidR="00203DF2" w14:paraId="391992ED" w14:textId="77777777" w:rsidTr="005A0481">
        <w:trPr>
          <w:trHeight w:val="2398"/>
        </w:trPr>
        <w:tc>
          <w:tcPr>
            <w:tcW w:w="1591" w:type="dxa"/>
          </w:tcPr>
          <w:p w14:paraId="2D581C31" w14:textId="77777777" w:rsidR="00203DF2" w:rsidRPr="00584E54" w:rsidRDefault="00203DF2" w:rsidP="005A0481">
            <w:pPr>
              <w:rPr>
                <w:b/>
                <w:bCs/>
              </w:rPr>
            </w:pPr>
            <w:r w:rsidRPr="00584E54">
              <w:rPr>
                <w:b/>
                <w:bCs/>
              </w:rPr>
              <w:t>Paragraph level (</w:t>
            </w:r>
            <w:r>
              <w:rPr>
                <w:b/>
                <w:bCs/>
              </w:rPr>
              <w:t>274941</w:t>
            </w:r>
            <w:r w:rsidRPr="00584E54">
              <w:rPr>
                <w:b/>
                <w:bCs/>
              </w:rPr>
              <w:t>|</w:t>
            </w:r>
            <w:r>
              <w:rPr>
                <w:b/>
                <w:bCs/>
              </w:rPr>
              <w:t>183592</w:t>
            </w:r>
            <w:r w:rsidRPr="00584E54">
              <w:rPr>
                <w:b/>
                <w:bCs/>
              </w:rPr>
              <w:t>)</w:t>
            </w:r>
          </w:p>
        </w:tc>
        <w:tc>
          <w:tcPr>
            <w:tcW w:w="4500" w:type="dxa"/>
          </w:tcPr>
          <w:p w14:paraId="283E48E3"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072D5B61" wp14:editId="72173A54">
                  <wp:extent cx="2720340" cy="1700530"/>
                  <wp:effectExtent l="0" t="0" r="381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14">
                            <a:extLst>
                              <a:ext uri="{28A0092B-C50C-407E-A947-70E740481C1C}">
                                <a14:useLocalDpi xmlns:a14="http://schemas.microsoft.com/office/drawing/2010/main" val="0"/>
                              </a:ext>
                            </a:extLst>
                          </a:blip>
                          <a:srcRect/>
                          <a:stretch>
                            <a:fillRect/>
                          </a:stretch>
                        </pic:blipFill>
                        <pic:spPr bwMode="auto">
                          <a:xfrm>
                            <a:off x="0" y="0"/>
                            <a:ext cx="2720340" cy="1700530"/>
                          </a:xfrm>
                          <a:prstGeom prst="rect">
                            <a:avLst/>
                          </a:prstGeom>
                          <a:noFill/>
                          <a:ln>
                            <a:noFill/>
                          </a:ln>
                        </pic:spPr>
                      </pic:pic>
                    </a:graphicData>
                  </a:graphic>
                </wp:inline>
              </w:drawing>
            </w:r>
          </w:p>
        </w:tc>
        <w:tc>
          <w:tcPr>
            <w:tcW w:w="4819" w:type="dxa"/>
          </w:tcPr>
          <w:p w14:paraId="787EF212"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00259B29" wp14:editId="3DBE2413">
                  <wp:extent cx="2922905" cy="1826895"/>
                  <wp:effectExtent l="0" t="0" r="0" b="190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15">
                            <a:extLst>
                              <a:ext uri="{28A0092B-C50C-407E-A947-70E740481C1C}">
                                <a14:useLocalDpi xmlns:a14="http://schemas.microsoft.com/office/drawing/2010/main" val="0"/>
                              </a:ext>
                            </a:extLst>
                          </a:blip>
                          <a:srcRect/>
                          <a:stretch>
                            <a:fillRect/>
                          </a:stretch>
                        </pic:blipFill>
                        <pic:spPr bwMode="auto">
                          <a:xfrm>
                            <a:off x="0" y="0"/>
                            <a:ext cx="2922905" cy="1826895"/>
                          </a:xfrm>
                          <a:prstGeom prst="rect">
                            <a:avLst/>
                          </a:prstGeom>
                          <a:noFill/>
                          <a:ln>
                            <a:noFill/>
                          </a:ln>
                        </pic:spPr>
                      </pic:pic>
                    </a:graphicData>
                  </a:graphic>
                </wp:inline>
              </w:drawing>
            </w:r>
          </w:p>
        </w:tc>
      </w:tr>
    </w:tbl>
    <w:p w14:paraId="6010A47E" w14:textId="798351EF" w:rsidR="00203DF2" w:rsidRDefault="00203DF2" w:rsidP="00002496"/>
    <w:p w14:paraId="16CC27B6" w14:textId="77777777" w:rsidR="00B34EE6" w:rsidRDefault="00B34EE6" w:rsidP="00002496"/>
    <w:p w14:paraId="20612522" w14:textId="77777777" w:rsidR="00B34EE6" w:rsidRDefault="00B34EE6" w:rsidP="00002496"/>
    <w:p w14:paraId="577B7EBC" w14:textId="77777777" w:rsidR="00B34EE6" w:rsidRDefault="00B34EE6" w:rsidP="00002496"/>
    <w:p w14:paraId="6E91241B" w14:textId="77777777" w:rsidR="00B34EE6" w:rsidRDefault="00B34EE6" w:rsidP="00002496"/>
    <w:p w14:paraId="4C369D56" w14:textId="77777777" w:rsidR="00B34EE6" w:rsidRDefault="00B34EE6" w:rsidP="00002496"/>
    <w:p w14:paraId="10E8C950" w14:textId="77777777" w:rsidR="00B34EE6" w:rsidRDefault="00B34EE6" w:rsidP="00002496"/>
    <w:p w14:paraId="3CF940BB" w14:textId="2B5948BC" w:rsidR="00C97A75" w:rsidRDefault="00B34EE6" w:rsidP="00C97A75">
      <w:pPr>
        <w:pStyle w:val="Heading5"/>
      </w:pPr>
      <w:r>
        <w:t>4.6 statistic test</w:t>
      </w:r>
    </w:p>
    <w:p w14:paraId="1B482453" w14:textId="3D6D6FB9" w:rsidR="00144A0D" w:rsidRDefault="00144A0D" w:rsidP="00144A0D"/>
    <w:p w14:paraId="6309017C" w14:textId="77777777" w:rsidR="00144A0D" w:rsidRDefault="00144A0D" w:rsidP="00144A0D">
      <w:r>
        <w:t>Function for mantel test</w:t>
      </w:r>
    </w:p>
    <w:p w14:paraId="6B8AE463" w14:textId="77777777" w:rsidR="00144A0D" w:rsidRDefault="00144A0D" w:rsidP="00144A0D"/>
    <w:p w14:paraId="4A688AD9" w14:textId="77777777" w:rsidR="00144A0D" w:rsidRDefault="00144A0D" w:rsidP="00144A0D">
      <w:r>
        <w:rPr>
          <w:noProof/>
        </w:rPr>
        <w:drawing>
          <wp:inline distT="0" distB="0" distL="0" distR="0" wp14:anchorId="0FCB30C5" wp14:editId="011AAB4B">
            <wp:extent cx="5723890" cy="3455670"/>
            <wp:effectExtent l="0" t="0" r="0" b="0"/>
            <wp:docPr id="108" name="Picture 10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Picture 108" descr="Graphical user interface, text, application&#10;&#10;Description automatically generated"/>
                    <pic:cNvPicPr>
                      <a:picLocks noChangeAspect="1" noChangeArrowheads="1"/>
                    </pic:cNvPicPr>
                  </pic:nvPicPr>
                  <pic:blipFill>
                    <a:blip r:embed="rId116">
                      <a:extLst>
                        <a:ext uri="{28A0092B-C50C-407E-A947-70E740481C1C}">
                          <a14:useLocalDpi xmlns:a14="http://schemas.microsoft.com/office/drawing/2010/main" val="0"/>
                        </a:ext>
                      </a:extLst>
                    </a:blip>
                    <a:srcRect/>
                    <a:stretch>
                      <a:fillRect/>
                    </a:stretch>
                  </pic:blipFill>
                  <pic:spPr bwMode="auto">
                    <a:xfrm>
                      <a:off x="0" y="0"/>
                      <a:ext cx="5723890" cy="3455670"/>
                    </a:xfrm>
                    <a:prstGeom prst="rect">
                      <a:avLst/>
                    </a:prstGeom>
                    <a:noFill/>
                    <a:ln>
                      <a:noFill/>
                    </a:ln>
                  </pic:spPr>
                </pic:pic>
              </a:graphicData>
            </a:graphic>
          </wp:inline>
        </w:drawing>
      </w:r>
    </w:p>
    <w:p w14:paraId="27A37B6E" w14:textId="77777777" w:rsidR="00144A0D" w:rsidRDefault="00144A0D" w:rsidP="00144A0D">
      <w:r>
        <w:rPr>
          <w:noProof/>
        </w:rPr>
        <w:lastRenderedPageBreak/>
        <w:drawing>
          <wp:inline distT="0" distB="0" distL="0" distR="0" wp14:anchorId="772A18C9" wp14:editId="2505CE3C">
            <wp:extent cx="5723890" cy="3745230"/>
            <wp:effectExtent l="0" t="0" r="0" b="0"/>
            <wp:docPr id="110" name="Picture 11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Picture 110" descr="Text&#10;&#10;Description automatically generated"/>
                    <pic:cNvPicPr>
                      <a:picLocks noChangeAspect="1" noChangeArrowheads="1"/>
                    </pic:cNvPicPr>
                  </pic:nvPicPr>
                  <pic:blipFill>
                    <a:blip r:embed="rId117">
                      <a:extLst>
                        <a:ext uri="{28A0092B-C50C-407E-A947-70E740481C1C}">
                          <a14:useLocalDpi xmlns:a14="http://schemas.microsoft.com/office/drawing/2010/main" val="0"/>
                        </a:ext>
                      </a:extLst>
                    </a:blip>
                    <a:srcRect/>
                    <a:stretch>
                      <a:fillRect/>
                    </a:stretch>
                  </pic:blipFill>
                  <pic:spPr bwMode="auto">
                    <a:xfrm>
                      <a:off x="0" y="0"/>
                      <a:ext cx="5723890" cy="3745230"/>
                    </a:xfrm>
                    <a:prstGeom prst="rect">
                      <a:avLst/>
                    </a:prstGeom>
                    <a:noFill/>
                    <a:ln>
                      <a:noFill/>
                    </a:ln>
                  </pic:spPr>
                </pic:pic>
              </a:graphicData>
            </a:graphic>
          </wp:inline>
        </w:drawing>
      </w:r>
    </w:p>
    <w:p w14:paraId="1B656968" w14:textId="09C7FC44" w:rsidR="003E4DFE" w:rsidRDefault="00144A0D" w:rsidP="00144A0D">
      <w:r>
        <w:rPr>
          <w:noProof/>
        </w:rPr>
        <w:drawing>
          <wp:inline distT="0" distB="0" distL="0" distR="0" wp14:anchorId="6AC59282" wp14:editId="389286B4">
            <wp:extent cx="5732780" cy="1275080"/>
            <wp:effectExtent l="0" t="0" r="0" b="0"/>
            <wp:docPr id="111" name="Picture 1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Picture 111" descr="Text&#10;&#10;Description automatically generated"/>
                    <pic:cNvPicPr>
                      <a:picLocks noChangeAspect="1" noChangeArrowheads="1"/>
                    </pic:cNvPicPr>
                  </pic:nvPicPr>
                  <pic:blipFill>
                    <a:blip r:embed="rId118">
                      <a:extLst>
                        <a:ext uri="{28A0092B-C50C-407E-A947-70E740481C1C}">
                          <a14:useLocalDpi xmlns:a14="http://schemas.microsoft.com/office/drawing/2010/main" val="0"/>
                        </a:ext>
                      </a:extLst>
                    </a:blip>
                    <a:srcRect/>
                    <a:stretch>
                      <a:fillRect/>
                    </a:stretch>
                  </pic:blipFill>
                  <pic:spPr bwMode="auto">
                    <a:xfrm>
                      <a:off x="0" y="0"/>
                      <a:ext cx="5732780" cy="1275080"/>
                    </a:xfrm>
                    <a:prstGeom prst="rect">
                      <a:avLst/>
                    </a:prstGeom>
                    <a:noFill/>
                    <a:ln>
                      <a:noFill/>
                    </a:ln>
                  </pic:spPr>
                </pic:pic>
              </a:graphicData>
            </a:graphic>
          </wp:inline>
        </w:drawing>
      </w:r>
    </w:p>
    <w:p w14:paraId="58256517" w14:textId="77777777" w:rsidR="00846F56" w:rsidRDefault="00846F56" w:rsidP="00144A0D"/>
    <w:p w14:paraId="184C43BF" w14:textId="54739D0B" w:rsidR="003E4DFE" w:rsidRDefault="008121B9" w:rsidP="00261F98">
      <w:pPr>
        <w:pStyle w:val="Heading1"/>
      </w:pPr>
      <w:bookmarkStart w:id="31" w:name="_Toc85433961"/>
      <w:r>
        <w:t xml:space="preserve">Chapter 5 </w:t>
      </w:r>
      <w:r w:rsidR="00261F98">
        <w:t>Results:</w:t>
      </w:r>
      <w:bookmarkEnd w:id="31"/>
    </w:p>
    <w:p w14:paraId="308ABA31" w14:textId="77777777" w:rsidR="00EE5B36" w:rsidRDefault="00EE5B36" w:rsidP="00EE5B36">
      <w:r>
        <w:t>Mantel test results</w:t>
      </w:r>
    </w:p>
    <w:p w14:paraId="4BD327A4" w14:textId="77777777" w:rsidR="00AC179A" w:rsidRDefault="00AC179A" w:rsidP="00AC179A"/>
    <w:p w14:paraId="7EA4AAC5" w14:textId="77777777" w:rsidR="00AC179A" w:rsidRDefault="00AC179A" w:rsidP="00AC179A">
      <w:r>
        <w:t>mantel (X’, Y’)</w:t>
      </w:r>
    </w:p>
    <w:p w14:paraId="5515C36A" w14:textId="0AD097E9" w:rsidR="00EE5B36" w:rsidRDefault="00AC179A" w:rsidP="00EE5B36">
      <w:r>
        <w:tab/>
        <w:t>where X’, Y’ are pairwise distances between top words respectively.</w:t>
      </w:r>
    </w:p>
    <w:p w14:paraId="3EF69CA3" w14:textId="77777777" w:rsidR="00EE5B36" w:rsidRDefault="00EE5B36" w:rsidP="00EE5B36">
      <w:r>
        <w:t>X</w:t>
      </w:r>
      <w:r>
        <w:tab/>
      </w:r>
      <w:r>
        <w:tab/>
      </w:r>
      <w:r>
        <w:tab/>
        <w:t>Y</w:t>
      </w:r>
    </w:p>
    <w:p w14:paraId="15E3FEF8" w14:textId="77777777" w:rsidR="00EE5B36" w:rsidRDefault="00EE5B36" w:rsidP="00EE5B36">
      <w:r>
        <w:t>Law dataset</w:t>
      </w:r>
      <w:r>
        <w:tab/>
      </w:r>
      <w:r>
        <w:tab/>
        <w:t>Nonlaw dataset</w:t>
      </w:r>
    </w:p>
    <w:p w14:paraId="66B93D31" w14:textId="77777777" w:rsidR="00EE5B36" w:rsidRDefault="00EE5B36" w:rsidP="00EE5B36">
      <w:r>
        <w:t xml:space="preserve">Covid science </w:t>
      </w:r>
      <w:r>
        <w:tab/>
      </w:r>
      <w:r>
        <w:tab/>
        <w:t>Psychology (40 articles)</w:t>
      </w:r>
    </w:p>
    <w:p w14:paraId="6B6D7D7B" w14:textId="77777777" w:rsidR="00EE5B36" w:rsidRDefault="00EE5B36" w:rsidP="00EE5B36">
      <w:r>
        <w:t xml:space="preserve">Covid science </w:t>
      </w:r>
      <w:r>
        <w:tab/>
      </w:r>
      <w:r>
        <w:tab/>
        <w:t>Psychology (10 articles)</w:t>
      </w:r>
    </w:p>
    <w:p w14:paraId="6273BB1D" w14:textId="77777777" w:rsidR="00EE5B36" w:rsidRDefault="00EE5B36" w:rsidP="00EE5B36">
      <w:r>
        <w:t xml:space="preserve">Covid science </w:t>
      </w:r>
      <w:r>
        <w:tab/>
      </w:r>
      <w:r>
        <w:tab/>
        <w:t>Psychology (20 articles)</w:t>
      </w:r>
    </w:p>
    <w:p w14:paraId="64AD2687" w14:textId="77777777" w:rsidR="00EE5B36" w:rsidRDefault="00EE5B36" w:rsidP="00EE5B36"/>
    <w:p w14:paraId="61AC0173" w14:textId="77777777" w:rsidR="00EE5B36" w:rsidRDefault="00EE5B36" w:rsidP="00EE5B36">
      <w:pPr>
        <w:rPr>
          <w:u w:val="single"/>
        </w:rPr>
      </w:pPr>
      <w:r w:rsidRPr="0020418C">
        <w:rPr>
          <w:u w:val="single"/>
        </w:rPr>
        <w:lastRenderedPageBreak/>
        <w:t>Results generated from mantel test with 10 words network</w:t>
      </w:r>
      <w:r>
        <w:rPr>
          <w:u w:val="single"/>
        </w:rPr>
        <w:t xml:space="preserve"> and 20-word network</w:t>
      </w:r>
    </w:p>
    <w:p w14:paraId="1EC09503" w14:textId="77777777" w:rsidR="00EE5B36" w:rsidRDefault="00EE5B36" w:rsidP="00EE5B36">
      <w:pPr>
        <w:rPr>
          <w:u w:val="single"/>
        </w:rPr>
      </w:pPr>
    </w:p>
    <w:p w14:paraId="5D214DB5" w14:textId="77777777" w:rsidR="00EE5B36" w:rsidRDefault="00EE5B36" w:rsidP="00EE5B36">
      <w:r w:rsidRPr="00ED165A">
        <w:t>10-word network: By comparing Top 5 words from each dataset</w:t>
      </w:r>
    </w:p>
    <w:p w14:paraId="61AF0CBE" w14:textId="77777777" w:rsidR="00EE5B36" w:rsidRDefault="00EE5B36" w:rsidP="00EE5B36">
      <w:r>
        <w:t>2</w:t>
      </w:r>
      <w:r w:rsidRPr="00ED165A">
        <w:t xml:space="preserve">0-word network: By comparing Top </w:t>
      </w:r>
      <w:r>
        <w:t>10</w:t>
      </w:r>
      <w:r w:rsidRPr="00ED165A">
        <w:t xml:space="preserve"> words from each datase</w:t>
      </w:r>
      <w:r>
        <w:t>t</w:t>
      </w:r>
    </w:p>
    <w:p w14:paraId="1388B5C2" w14:textId="77777777" w:rsidR="00EE5B36" w:rsidRDefault="00EE5B36" w:rsidP="00EE5B36"/>
    <w:p w14:paraId="7EB19A0E" w14:textId="77777777" w:rsidR="00EE5B36" w:rsidRPr="00ED165A" w:rsidRDefault="00EE5B36" w:rsidP="00EE5B36"/>
    <w:p w14:paraId="7E700F55" w14:textId="77777777" w:rsidR="00EE5B36" w:rsidRPr="00503A5A" w:rsidRDefault="00EE5B36" w:rsidP="00EE5B36">
      <w:r>
        <w:t>Mantel-Test for Law and Non-Law datasets (4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4187422" w14:textId="77777777" w:rsidTr="003F3FDB">
        <w:tc>
          <w:tcPr>
            <w:tcW w:w="1288" w:type="dxa"/>
            <w:vMerge w:val="restart"/>
          </w:tcPr>
          <w:p w14:paraId="2C0920A6" w14:textId="77777777" w:rsidR="00EE5B36" w:rsidRDefault="00EE5B36" w:rsidP="003F3FDB">
            <w:r>
              <w:t>Mantel Test</w:t>
            </w:r>
          </w:p>
        </w:tc>
        <w:tc>
          <w:tcPr>
            <w:tcW w:w="3864" w:type="dxa"/>
            <w:gridSpan w:val="3"/>
          </w:tcPr>
          <w:p w14:paraId="75364204" w14:textId="77777777" w:rsidR="00EE5B36" w:rsidRDefault="00EE5B36" w:rsidP="003F3FDB">
            <w:pPr>
              <w:jc w:val="center"/>
            </w:pPr>
            <w:r>
              <w:t>10-word network</w:t>
            </w:r>
          </w:p>
        </w:tc>
        <w:tc>
          <w:tcPr>
            <w:tcW w:w="3864" w:type="dxa"/>
            <w:gridSpan w:val="3"/>
          </w:tcPr>
          <w:p w14:paraId="3D8F78C2" w14:textId="77777777" w:rsidR="00EE5B36" w:rsidRDefault="00EE5B36" w:rsidP="003F3FDB">
            <w:pPr>
              <w:jc w:val="center"/>
            </w:pPr>
            <w:r>
              <w:t>20-word network</w:t>
            </w:r>
          </w:p>
        </w:tc>
      </w:tr>
      <w:tr w:rsidR="00EE5B36" w14:paraId="7A47B1F0" w14:textId="77777777" w:rsidTr="003F3FDB">
        <w:tc>
          <w:tcPr>
            <w:tcW w:w="1288" w:type="dxa"/>
            <w:vMerge/>
          </w:tcPr>
          <w:p w14:paraId="792C0507" w14:textId="77777777" w:rsidR="00EE5B36" w:rsidRDefault="00EE5B36" w:rsidP="003F3FDB"/>
        </w:tc>
        <w:tc>
          <w:tcPr>
            <w:tcW w:w="1288" w:type="dxa"/>
          </w:tcPr>
          <w:p w14:paraId="28C9E517" w14:textId="77777777" w:rsidR="00EE5B36" w:rsidRDefault="00EE5B36" w:rsidP="003F3FDB">
            <w:r>
              <w:t>r</w:t>
            </w:r>
          </w:p>
        </w:tc>
        <w:tc>
          <w:tcPr>
            <w:tcW w:w="1288" w:type="dxa"/>
          </w:tcPr>
          <w:p w14:paraId="64666D75" w14:textId="77777777" w:rsidR="00EE5B36" w:rsidRDefault="00EE5B36" w:rsidP="003F3FDB">
            <w:r>
              <w:t>p-value</w:t>
            </w:r>
          </w:p>
        </w:tc>
        <w:tc>
          <w:tcPr>
            <w:tcW w:w="1288" w:type="dxa"/>
          </w:tcPr>
          <w:p w14:paraId="488213FE" w14:textId="77777777" w:rsidR="00EE5B36" w:rsidRDefault="00EE5B36" w:rsidP="003F3FDB">
            <w:r>
              <w:t>Z-score</w:t>
            </w:r>
          </w:p>
        </w:tc>
        <w:tc>
          <w:tcPr>
            <w:tcW w:w="1288" w:type="dxa"/>
          </w:tcPr>
          <w:p w14:paraId="4145E618" w14:textId="77777777" w:rsidR="00EE5B36" w:rsidRDefault="00EE5B36" w:rsidP="003F3FDB">
            <w:r>
              <w:t>r</w:t>
            </w:r>
          </w:p>
        </w:tc>
        <w:tc>
          <w:tcPr>
            <w:tcW w:w="1288" w:type="dxa"/>
          </w:tcPr>
          <w:p w14:paraId="3198F2FF" w14:textId="77777777" w:rsidR="00EE5B36" w:rsidRDefault="00EE5B36" w:rsidP="003F3FDB">
            <w:r>
              <w:t>p-value</w:t>
            </w:r>
          </w:p>
        </w:tc>
        <w:tc>
          <w:tcPr>
            <w:tcW w:w="1288" w:type="dxa"/>
          </w:tcPr>
          <w:p w14:paraId="53AEF707" w14:textId="77777777" w:rsidR="00EE5B36" w:rsidRDefault="00EE5B36" w:rsidP="003F3FDB">
            <w:r>
              <w:t>z-score</w:t>
            </w:r>
          </w:p>
        </w:tc>
      </w:tr>
      <w:tr w:rsidR="00EE5B36" w14:paraId="5A0445E7" w14:textId="77777777" w:rsidTr="003F3FDB">
        <w:tc>
          <w:tcPr>
            <w:tcW w:w="1288" w:type="dxa"/>
          </w:tcPr>
          <w:p w14:paraId="2B8241B2" w14:textId="77777777" w:rsidR="00EE5B36" w:rsidRDefault="00EE5B36" w:rsidP="003F3FDB">
            <w:r>
              <w:t>Article Level</w:t>
            </w:r>
          </w:p>
        </w:tc>
        <w:tc>
          <w:tcPr>
            <w:tcW w:w="1288" w:type="dxa"/>
          </w:tcPr>
          <w:p w14:paraId="3F1F06BB"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45342</w:t>
            </w:r>
          </w:p>
          <w:p w14:paraId="24520F33" w14:textId="77777777" w:rsidR="00EE5B36" w:rsidRDefault="00EE5B36" w:rsidP="003F3FDB"/>
        </w:tc>
        <w:tc>
          <w:tcPr>
            <w:tcW w:w="1288" w:type="dxa"/>
          </w:tcPr>
          <w:p w14:paraId="7B1DD424"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0127</w:t>
            </w:r>
          </w:p>
          <w:p w14:paraId="42606742" w14:textId="77777777" w:rsidR="00EE5B36" w:rsidRDefault="00EE5B36" w:rsidP="003F3FDB"/>
        </w:tc>
        <w:tc>
          <w:tcPr>
            <w:tcW w:w="1288" w:type="dxa"/>
          </w:tcPr>
          <w:p w14:paraId="07662453"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2.935799</w:t>
            </w:r>
          </w:p>
          <w:p w14:paraId="748C335B" w14:textId="77777777" w:rsidR="00EE5B36" w:rsidRDefault="00EE5B36" w:rsidP="003F3FDB"/>
        </w:tc>
        <w:tc>
          <w:tcPr>
            <w:tcW w:w="1288" w:type="dxa"/>
          </w:tcPr>
          <w:p w14:paraId="419B1488"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2178</w:t>
            </w:r>
          </w:p>
          <w:p w14:paraId="756F8397" w14:textId="77777777" w:rsidR="00EE5B36" w:rsidRDefault="00EE5B36" w:rsidP="003F3FDB"/>
        </w:tc>
        <w:tc>
          <w:tcPr>
            <w:tcW w:w="1288" w:type="dxa"/>
          </w:tcPr>
          <w:p w14:paraId="52181E0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1489</w:t>
            </w:r>
          </w:p>
          <w:p w14:paraId="0245F600" w14:textId="77777777" w:rsidR="00EE5B36" w:rsidRDefault="00EE5B36" w:rsidP="003F3FDB"/>
        </w:tc>
        <w:tc>
          <w:tcPr>
            <w:tcW w:w="1288" w:type="dxa"/>
          </w:tcPr>
          <w:p w14:paraId="50FB1B9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06275</w:t>
            </w:r>
          </w:p>
          <w:p w14:paraId="4C5E5589" w14:textId="77777777" w:rsidR="00EE5B36" w:rsidRDefault="00EE5B36" w:rsidP="003F3FDB"/>
        </w:tc>
      </w:tr>
      <w:tr w:rsidR="00EE5B36" w14:paraId="27F51597" w14:textId="77777777" w:rsidTr="003F3FDB">
        <w:tc>
          <w:tcPr>
            <w:tcW w:w="1288" w:type="dxa"/>
          </w:tcPr>
          <w:p w14:paraId="70FAA6A7" w14:textId="77777777" w:rsidR="00EE5B36" w:rsidRDefault="00EE5B36" w:rsidP="003F3FDB">
            <w:r>
              <w:t>2-3 Paragraphs</w:t>
            </w:r>
          </w:p>
        </w:tc>
        <w:tc>
          <w:tcPr>
            <w:tcW w:w="1288" w:type="dxa"/>
          </w:tcPr>
          <w:p w14:paraId="5AD8388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1510</w:t>
            </w:r>
          </w:p>
          <w:p w14:paraId="33FE31A5" w14:textId="77777777" w:rsidR="00EE5B36" w:rsidRDefault="00EE5B36" w:rsidP="003F3FDB"/>
        </w:tc>
        <w:tc>
          <w:tcPr>
            <w:tcW w:w="1288" w:type="dxa"/>
          </w:tcPr>
          <w:p w14:paraId="39C3582A"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714285</w:t>
            </w:r>
          </w:p>
          <w:p w14:paraId="161A1934" w14:textId="77777777" w:rsidR="00EE5B36" w:rsidRDefault="00EE5B36" w:rsidP="003F3FDB"/>
        </w:tc>
        <w:tc>
          <w:tcPr>
            <w:tcW w:w="1288" w:type="dxa"/>
          </w:tcPr>
          <w:p w14:paraId="0245A07C"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68497</w:t>
            </w:r>
          </w:p>
          <w:p w14:paraId="442A5830" w14:textId="77777777" w:rsidR="00EE5B36" w:rsidRDefault="00EE5B36" w:rsidP="003F3FDB"/>
        </w:tc>
        <w:tc>
          <w:tcPr>
            <w:tcW w:w="1288" w:type="dxa"/>
          </w:tcPr>
          <w:p w14:paraId="27860A8C"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06725</w:t>
            </w:r>
          </w:p>
          <w:p w14:paraId="5C4F76EC" w14:textId="77777777" w:rsidR="00EE5B36" w:rsidRDefault="00EE5B36" w:rsidP="003F3FDB"/>
        </w:tc>
        <w:tc>
          <w:tcPr>
            <w:tcW w:w="1288" w:type="dxa"/>
          </w:tcPr>
          <w:p w14:paraId="6F92224F"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282</w:t>
            </w:r>
          </w:p>
          <w:p w14:paraId="543B2416" w14:textId="77777777" w:rsidR="00EE5B36" w:rsidRDefault="00EE5B36" w:rsidP="003F3FDB"/>
        </w:tc>
        <w:tc>
          <w:tcPr>
            <w:tcW w:w="1288" w:type="dxa"/>
          </w:tcPr>
          <w:p w14:paraId="7BE455B4"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40405</w:t>
            </w:r>
          </w:p>
          <w:p w14:paraId="01B8C1F2" w14:textId="77777777" w:rsidR="00EE5B36" w:rsidRDefault="00EE5B36" w:rsidP="003F3FDB"/>
        </w:tc>
      </w:tr>
      <w:tr w:rsidR="00EE5B36" w14:paraId="55138DF4" w14:textId="77777777" w:rsidTr="003F3FDB">
        <w:tc>
          <w:tcPr>
            <w:tcW w:w="1288" w:type="dxa"/>
          </w:tcPr>
          <w:p w14:paraId="004A0FF0" w14:textId="77777777" w:rsidR="00EE5B36" w:rsidRDefault="00EE5B36" w:rsidP="003F3FDB">
            <w:r>
              <w:t>Paragraph level</w:t>
            </w:r>
          </w:p>
        </w:tc>
        <w:tc>
          <w:tcPr>
            <w:tcW w:w="1288" w:type="dxa"/>
          </w:tcPr>
          <w:p w14:paraId="345218A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29385</w:t>
            </w:r>
          </w:p>
          <w:p w14:paraId="4C883D18" w14:textId="77777777" w:rsidR="00EE5B36" w:rsidRDefault="00EE5B36" w:rsidP="003F3FDB"/>
        </w:tc>
        <w:tc>
          <w:tcPr>
            <w:tcW w:w="1288" w:type="dxa"/>
          </w:tcPr>
          <w:p w14:paraId="219CB110"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0.878</w:t>
            </w:r>
          </w:p>
          <w:p w14:paraId="13418982" w14:textId="77777777" w:rsidR="00EE5B36" w:rsidRDefault="00EE5B36" w:rsidP="003F3FDB"/>
        </w:tc>
        <w:tc>
          <w:tcPr>
            <w:tcW w:w="1288" w:type="dxa"/>
          </w:tcPr>
          <w:p w14:paraId="5444F9C5" w14:textId="77777777" w:rsidR="00EE5B36" w:rsidRPr="00EE0A2E"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E0A2E">
              <w:rPr>
                <w:rFonts w:ascii="Courier New" w:eastAsia="Times New Roman" w:hAnsi="Courier New" w:cs="Courier New"/>
                <w:color w:val="000000"/>
                <w:sz w:val="21"/>
                <w:szCs w:val="21"/>
                <w:lang w:eastAsia="en-GB"/>
              </w:rPr>
              <w:t>-1.22018</w:t>
            </w:r>
          </w:p>
          <w:p w14:paraId="752EE796" w14:textId="77777777" w:rsidR="00EE5B36" w:rsidRDefault="00EE5B36" w:rsidP="003F3FDB"/>
        </w:tc>
        <w:tc>
          <w:tcPr>
            <w:tcW w:w="1288" w:type="dxa"/>
          </w:tcPr>
          <w:p w14:paraId="23774A59"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31741</w:t>
            </w:r>
          </w:p>
          <w:p w14:paraId="326BFEB1" w14:textId="77777777" w:rsidR="00EE5B36" w:rsidRDefault="00EE5B36" w:rsidP="003F3FDB"/>
        </w:tc>
        <w:tc>
          <w:tcPr>
            <w:tcW w:w="1288" w:type="dxa"/>
          </w:tcPr>
          <w:p w14:paraId="74169547"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0.9493</w:t>
            </w:r>
          </w:p>
          <w:p w14:paraId="2169C1DA" w14:textId="77777777" w:rsidR="00EE5B36" w:rsidRDefault="00EE5B36" w:rsidP="003F3FDB"/>
        </w:tc>
        <w:tc>
          <w:tcPr>
            <w:tcW w:w="1288" w:type="dxa"/>
          </w:tcPr>
          <w:p w14:paraId="713E81D0" w14:textId="77777777" w:rsidR="00EE5B36" w:rsidRPr="00B45EC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45ECB">
              <w:rPr>
                <w:rFonts w:ascii="Courier New" w:eastAsia="Times New Roman" w:hAnsi="Courier New" w:cs="Courier New"/>
                <w:color w:val="000000"/>
                <w:sz w:val="21"/>
                <w:szCs w:val="21"/>
                <w:lang w:eastAsia="en-GB"/>
              </w:rPr>
              <w:t>-1.71181</w:t>
            </w:r>
          </w:p>
          <w:p w14:paraId="0606FC8E" w14:textId="77777777" w:rsidR="00EE5B36" w:rsidRDefault="00EE5B36" w:rsidP="003F3FDB"/>
        </w:tc>
      </w:tr>
    </w:tbl>
    <w:p w14:paraId="6A39B696" w14:textId="77777777" w:rsidR="00EE5B36" w:rsidRDefault="00EE5B36" w:rsidP="00EE5B36"/>
    <w:p w14:paraId="431E7661" w14:textId="77777777" w:rsidR="00EE5B36" w:rsidRDefault="00EE5B36" w:rsidP="00EE5B36"/>
    <w:p w14:paraId="02B03192" w14:textId="77777777" w:rsidR="00EE5B36" w:rsidRDefault="00EE5B36" w:rsidP="00EE5B36">
      <w:r>
        <w:t>Mantel test for science – psychology (1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04CCEF0" w14:textId="77777777" w:rsidTr="003F3FDB">
        <w:tc>
          <w:tcPr>
            <w:tcW w:w="1288" w:type="dxa"/>
            <w:vMerge w:val="restart"/>
          </w:tcPr>
          <w:p w14:paraId="3C6A68B5" w14:textId="77777777" w:rsidR="00EE5B36" w:rsidRDefault="00EE5B36" w:rsidP="003F3FDB">
            <w:r>
              <w:t>Mantel Test</w:t>
            </w:r>
          </w:p>
        </w:tc>
        <w:tc>
          <w:tcPr>
            <w:tcW w:w="3864" w:type="dxa"/>
            <w:gridSpan w:val="3"/>
          </w:tcPr>
          <w:p w14:paraId="593FCA36" w14:textId="77777777" w:rsidR="00EE5B36" w:rsidRDefault="00EE5B36" w:rsidP="003F3FDB">
            <w:pPr>
              <w:jc w:val="center"/>
            </w:pPr>
            <w:r>
              <w:t>10-word network</w:t>
            </w:r>
          </w:p>
        </w:tc>
        <w:tc>
          <w:tcPr>
            <w:tcW w:w="3864" w:type="dxa"/>
            <w:gridSpan w:val="3"/>
          </w:tcPr>
          <w:p w14:paraId="7F3D5E04" w14:textId="77777777" w:rsidR="00EE5B36" w:rsidRDefault="00EE5B36" w:rsidP="003F3FDB">
            <w:pPr>
              <w:jc w:val="center"/>
            </w:pPr>
            <w:r>
              <w:t>20-word network</w:t>
            </w:r>
          </w:p>
        </w:tc>
      </w:tr>
      <w:tr w:rsidR="00EE5B36" w14:paraId="799898E9" w14:textId="77777777" w:rsidTr="003F3FDB">
        <w:tc>
          <w:tcPr>
            <w:tcW w:w="1288" w:type="dxa"/>
            <w:vMerge/>
          </w:tcPr>
          <w:p w14:paraId="4DABC765" w14:textId="77777777" w:rsidR="00EE5B36" w:rsidRDefault="00EE5B36" w:rsidP="003F3FDB"/>
        </w:tc>
        <w:tc>
          <w:tcPr>
            <w:tcW w:w="1288" w:type="dxa"/>
          </w:tcPr>
          <w:p w14:paraId="520D516C" w14:textId="77777777" w:rsidR="00EE5B36" w:rsidRDefault="00EE5B36" w:rsidP="003F3FDB">
            <w:r>
              <w:t>r</w:t>
            </w:r>
          </w:p>
        </w:tc>
        <w:tc>
          <w:tcPr>
            <w:tcW w:w="1288" w:type="dxa"/>
          </w:tcPr>
          <w:p w14:paraId="63F96D01" w14:textId="77777777" w:rsidR="00EE5B36" w:rsidRDefault="00EE5B36" w:rsidP="003F3FDB">
            <w:r>
              <w:t>p-value</w:t>
            </w:r>
          </w:p>
        </w:tc>
        <w:tc>
          <w:tcPr>
            <w:tcW w:w="1288" w:type="dxa"/>
          </w:tcPr>
          <w:p w14:paraId="72D7B838" w14:textId="77777777" w:rsidR="00EE5B36" w:rsidRDefault="00EE5B36" w:rsidP="003F3FDB">
            <w:r>
              <w:t>Z-score</w:t>
            </w:r>
          </w:p>
        </w:tc>
        <w:tc>
          <w:tcPr>
            <w:tcW w:w="1288" w:type="dxa"/>
          </w:tcPr>
          <w:p w14:paraId="58C33C05" w14:textId="77777777" w:rsidR="00EE5B36" w:rsidRDefault="00EE5B36" w:rsidP="003F3FDB">
            <w:r>
              <w:t>r</w:t>
            </w:r>
          </w:p>
        </w:tc>
        <w:tc>
          <w:tcPr>
            <w:tcW w:w="1288" w:type="dxa"/>
          </w:tcPr>
          <w:p w14:paraId="54E2796F" w14:textId="77777777" w:rsidR="00EE5B36" w:rsidRDefault="00EE5B36" w:rsidP="003F3FDB">
            <w:r>
              <w:t>p-value</w:t>
            </w:r>
          </w:p>
        </w:tc>
        <w:tc>
          <w:tcPr>
            <w:tcW w:w="1288" w:type="dxa"/>
          </w:tcPr>
          <w:p w14:paraId="0F598D90" w14:textId="77777777" w:rsidR="00EE5B36" w:rsidRDefault="00EE5B36" w:rsidP="003F3FDB">
            <w:r>
              <w:t>z-score</w:t>
            </w:r>
          </w:p>
        </w:tc>
      </w:tr>
      <w:tr w:rsidR="00EE5B36" w14:paraId="3D178145" w14:textId="77777777" w:rsidTr="003F3FDB">
        <w:tc>
          <w:tcPr>
            <w:tcW w:w="1288" w:type="dxa"/>
          </w:tcPr>
          <w:p w14:paraId="6E2F2D69" w14:textId="77777777" w:rsidR="00EE5B36" w:rsidRDefault="00EE5B36" w:rsidP="003F3FDB">
            <w:r>
              <w:t>Article Level</w:t>
            </w:r>
          </w:p>
        </w:tc>
        <w:tc>
          <w:tcPr>
            <w:tcW w:w="1288" w:type="dxa"/>
          </w:tcPr>
          <w:p w14:paraId="22EDFE45" w14:textId="77777777" w:rsidR="00EE5B36" w:rsidRDefault="00EE5B36" w:rsidP="003F3FDB">
            <w:r w:rsidRPr="00892517">
              <w:rPr>
                <w:rFonts w:ascii="Courier New" w:eastAsia="Times New Roman" w:hAnsi="Courier New" w:cs="Courier New"/>
                <w:color w:val="000000"/>
                <w:sz w:val="21"/>
                <w:szCs w:val="21"/>
                <w:lang w:eastAsia="en-GB"/>
              </w:rPr>
              <w:t>-0.31881</w:t>
            </w:r>
          </w:p>
        </w:tc>
        <w:tc>
          <w:tcPr>
            <w:tcW w:w="1288" w:type="dxa"/>
          </w:tcPr>
          <w:p w14:paraId="1F4070EA" w14:textId="77777777" w:rsidR="00EE5B36" w:rsidRDefault="00EE5B36" w:rsidP="003F3FDB">
            <w:r w:rsidRPr="003604E9">
              <w:rPr>
                <w:rFonts w:ascii="Courier New" w:eastAsia="Times New Roman" w:hAnsi="Courier New" w:cs="Courier New"/>
                <w:color w:val="000000"/>
                <w:sz w:val="21"/>
                <w:szCs w:val="21"/>
                <w:lang w:eastAsia="en-GB"/>
              </w:rPr>
              <w:t>0.87864</w:t>
            </w:r>
          </w:p>
        </w:tc>
        <w:tc>
          <w:tcPr>
            <w:tcW w:w="1288" w:type="dxa"/>
          </w:tcPr>
          <w:p w14:paraId="06387E4E" w14:textId="77777777" w:rsidR="00EE5B36" w:rsidRDefault="00EE5B36" w:rsidP="003F3FDB">
            <w:r w:rsidRPr="003604E9">
              <w:rPr>
                <w:rFonts w:ascii="Courier New" w:eastAsia="Times New Roman" w:hAnsi="Courier New" w:cs="Courier New"/>
                <w:color w:val="000000"/>
                <w:sz w:val="21"/>
                <w:szCs w:val="21"/>
                <w:lang w:eastAsia="en-GB"/>
              </w:rPr>
              <w:t>-1.20322</w:t>
            </w:r>
          </w:p>
        </w:tc>
        <w:tc>
          <w:tcPr>
            <w:tcW w:w="1288" w:type="dxa"/>
          </w:tcPr>
          <w:p w14:paraId="405219C7" w14:textId="77777777" w:rsidR="00EE5B36" w:rsidRDefault="00EE5B36" w:rsidP="003F3FDB">
            <w:r w:rsidRPr="007E412B">
              <w:rPr>
                <w:rFonts w:ascii="Courier New" w:eastAsia="Times New Roman" w:hAnsi="Courier New" w:cs="Courier New"/>
                <w:color w:val="000000"/>
                <w:sz w:val="21"/>
                <w:szCs w:val="21"/>
                <w:lang w:eastAsia="en-GB"/>
              </w:rPr>
              <w:t>-0.37001</w:t>
            </w:r>
          </w:p>
        </w:tc>
        <w:tc>
          <w:tcPr>
            <w:tcW w:w="1288" w:type="dxa"/>
          </w:tcPr>
          <w:p w14:paraId="28B3BDE9" w14:textId="77777777" w:rsidR="00EE5B36" w:rsidRDefault="00EE5B36" w:rsidP="003F3FDB">
            <w:r w:rsidRPr="007E412B">
              <w:rPr>
                <w:rFonts w:ascii="Courier New" w:eastAsia="Times New Roman" w:hAnsi="Courier New" w:cs="Courier New"/>
                <w:color w:val="000000"/>
                <w:sz w:val="21"/>
                <w:szCs w:val="21"/>
                <w:lang w:eastAsia="en-GB"/>
              </w:rPr>
              <w:t>0.96258</w:t>
            </w:r>
          </w:p>
        </w:tc>
        <w:tc>
          <w:tcPr>
            <w:tcW w:w="1288" w:type="dxa"/>
          </w:tcPr>
          <w:p w14:paraId="12896C96" w14:textId="77777777" w:rsidR="00EE5B36" w:rsidRDefault="00EE5B36" w:rsidP="003F3FDB">
            <w:r w:rsidRPr="007E412B">
              <w:rPr>
                <w:rFonts w:ascii="Courier New" w:eastAsia="Times New Roman" w:hAnsi="Courier New" w:cs="Courier New"/>
                <w:color w:val="000000"/>
                <w:sz w:val="21"/>
                <w:szCs w:val="21"/>
                <w:lang w:eastAsia="en-GB"/>
              </w:rPr>
              <w:t>-1.69272</w:t>
            </w:r>
          </w:p>
        </w:tc>
      </w:tr>
      <w:tr w:rsidR="00EE5B36" w14:paraId="766E7FAA" w14:textId="77777777" w:rsidTr="003F3FDB">
        <w:tc>
          <w:tcPr>
            <w:tcW w:w="1288" w:type="dxa"/>
          </w:tcPr>
          <w:p w14:paraId="49C7188C" w14:textId="77777777" w:rsidR="00EE5B36" w:rsidRDefault="00EE5B36" w:rsidP="003F3FDB">
            <w:r>
              <w:t>2-3 Paragraphs</w:t>
            </w:r>
          </w:p>
        </w:tc>
        <w:tc>
          <w:tcPr>
            <w:tcW w:w="1288" w:type="dxa"/>
          </w:tcPr>
          <w:p w14:paraId="76057C96" w14:textId="77777777" w:rsidR="00EE5B36" w:rsidRDefault="00EE5B36" w:rsidP="003F3FDB">
            <w:r w:rsidRPr="003604E9">
              <w:rPr>
                <w:rFonts w:ascii="Courier New" w:eastAsia="Times New Roman" w:hAnsi="Courier New" w:cs="Courier New"/>
                <w:color w:val="000000"/>
                <w:sz w:val="21"/>
                <w:szCs w:val="21"/>
                <w:lang w:eastAsia="en-GB"/>
              </w:rPr>
              <w:t>-0.12443</w:t>
            </w:r>
          </w:p>
        </w:tc>
        <w:tc>
          <w:tcPr>
            <w:tcW w:w="1288" w:type="dxa"/>
          </w:tcPr>
          <w:p w14:paraId="4B897C81" w14:textId="77777777" w:rsidR="00EE5B36" w:rsidRDefault="00EE5B36" w:rsidP="003F3FDB">
            <w:r w:rsidRPr="003604E9">
              <w:rPr>
                <w:rFonts w:ascii="Courier New" w:eastAsia="Times New Roman" w:hAnsi="Courier New" w:cs="Courier New"/>
                <w:color w:val="000000"/>
                <w:sz w:val="21"/>
                <w:szCs w:val="21"/>
                <w:lang w:eastAsia="en-GB"/>
              </w:rPr>
              <w:t>0.6625</w:t>
            </w:r>
          </w:p>
        </w:tc>
        <w:tc>
          <w:tcPr>
            <w:tcW w:w="1288" w:type="dxa"/>
          </w:tcPr>
          <w:p w14:paraId="747A3DFF" w14:textId="77777777" w:rsidR="00EE5B36" w:rsidRDefault="00EE5B36" w:rsidP="003F3FDB">
            <w:r w:rsidRPr="003604E9">
              <w:rPr>
                <w:rFonts w:ascii="Courier New" w:eastAsia="Times New Roman" w:hAnsi="Courier New" w:cs="Courier New"/>
                <w:color w:val="000000"/>
                <w:sz w:val="21"/>
                <w:szCs w:val="21"/>
                <w:lang w:eastAsia="en-GB"/>
              </w:rPr>
              <w:t>-0.52720</w:t>
            </w:r>
          </w:p>
        </w:tc>
        <w:tc>
          <w:tcPr>
            <w:tcW w:w="1288" w:type="dxa"/>
          </w:tcPr>
          <w:p w14:paraId="10A95760" w14:textId="77777777" w:rsidR="00EE5B36" w:rsidRDefault="00EE5B36" w:rsidP="003F3FDB">
            <w:r w:rsidRPr="00633107">
              <w:t>-0.16750</w:t>
            </w:r>
          </w:p>
        </w:tc>
        <w:tc>
          <w:tcPr>
            <w:tcW w:w="1288" w:type="dxa"/>
          </w:tcPr>
          <w:p w14:paraId="4B89BB8A" w14:textId="77777777" w:rsidR="00EE5B36" w:rsidRDefault="00EE5B36" w:rsidP="003F3FDB">
            <w:r w:rsidRPr="00633107">
              <w:t>0.88753</w:t>
            </w:r>
          </w:p>
        </w:tc>
        <w:tc>
          <w:tcPr>
            <w:tcW w:w="1288" w:type="dxa"/>
          </w:tcPr>
          <w:p w14:paraId="7DEC89C6" w14:textId="77777777" w:rsidR="00EE5B36" w:rsidRDefault="00EE5B36" w:rsidP="003F3FDB">
            <w:r w:rsidRPr="00633107">
              <w:t>-1.14787</w:t>
            </w:r>
          </w:p>
        </w:tc>
      </w:tr>
      <w:tr w:rsidR="00EE5B36" w14:paraId="48512CAA" w14:textId="77777777" w:rsidTr="003F3FDB">
        <w:tc>
          <w:tcPr>
            <w:tcW w:w="1288" w:type="dxa"/>
          </w:tcPr>
          <w:p w14:paraId="08249E03" w14:textId="77777777" w:rsidR="00EE5B36" w:rsidRDefault="00EE5B36" w:rsidP="003F3FDB">
            <w:r>
              <w:t>Paragraph level</w:t>
            </w:r>
          </w:p>
        </w:tc>
        <w:tc>
          <w:tcPr>
            <w:tcW w:w="1288" w:type="dxa"/>
          </w:tcPr>
          <w:p w14:paraId="7FCE994D" w14:textId="77777777" w:rsidR="00EE5B36" w:rsidRDefault="00EE5B36" w:rsidP="003F3FDB">
            <w:r w:rsidRPr="003604E9">
              <w:rPr>
                <w:rFonts w:ascii="Courier New" w:eastAsia="Times New Roman" w:hAnsi="Courier New" w:cs="Courier New"/>
                <w:color w:val="000000"/>
                <w:sz w:val="21"/>
                <w:szCs w:val="21"/>
                <w:lang w:eastAsia="en-GB"/>
              </w:rPr>
              <w:t>-0.32813</w:t>
            </w:r>
          </w:p>
        </w:tc>
        <w:tc>
          <w:tcPr>
            <w:tcW w:w="1288" w:type="dxa"/>
          </w:tcPr>
          <w:p w14:paraId="33DC125D" w14:textId="77777777" w:rsidR="00EE5B36" w:rsidRDefault="00EE5B36" w:rsidP="003F3FDB">
            <w:r w:rsidRPr="003604E9">
              <w:rPr>
                <w:rFonts w:ascii="Courier New" w:eastAsia="Times New Roman" w:hAnsi="Courier New" w:cs="Courier New"/>
                <w:color w:val="000000"/>
                <w:sz w:val="21"/>
                <w:szCs w:val="21"/>
                <w:lang w:eastAsia="en-GB"/>
              </w:rPr>
              <w:t>0.8417</w:t>
            </w:r>
          </w:p>
        </w:tc>
        <w:tc>
          <w:tcPr>
            <w:tcW w:w="1288" w:type="dxa"/>
          </w:tcPr>
          <w:p w14:paraId="1CB94923" w14:textId="77777777" w:rsidR="00EE5B36" w:rsidRDefault="00EE5B36" w:rsidP="003F3FDB">
            <w:r w:rsidRPr="003604E9">
              <w:rPr>
                <w:rFonts w:ascii="Courier New" w:eastAsia="Times New Roman" w:hAnsi="Courier New" w:cs="Courier New"/>
                <w:color w:val="000000"/>
                <w:sz w:val="21"/>
                <w:szCs w:val="21"/>
                <w:lang w:eastAsia="en-GB"/>
              </w:rPr>
              <w:t>-1.00066</w:t>
            </w:r>
          </w:p>
        </w:tc>
        <w:tc>
          <w:tcPr>
            <w:tcW w:w="1288" w:type="dxa"/>
          </w:tcPr>
          <w:p w14:paraId="0B3784E8" w14:textId="77777777" w:rsidR="00EE5B36" w:rsidRDefault="00EE5B36" w:rsidP="003F3FDB">
            <w:r w:rsidRPr="00633107">
              <w:t>-0.07063</w:t>
            </w:r>
          </w:p>
        </w:tc>
        <w:tc>
          <w:tcPr>
            <w:tcW w:w="1288" w:type="dxa"/>
          </w:tcPr>
          <w:p w14:paraId="6BF26CCE" w14:textId="77777777" w:rsidR="00EE5B36" w:rsidRDefault="00EE5B36" w:rsidP="003F3FDB">
            <w:r w:rsidRPr="00633107">
              <w:t>0.61801</w:t>
            </w:r>
          </w:p>
        </w:tc>
        <w:tc>
          <w:tcPr>
            <w:tcW w:w="1288" w:type="dxa"/>
          </w:tcPr>
          <w:p w14:paraId="4E450156" w14:textId="77777777" w:rsidR="00EE5B36" w:rsidRDefault="00EE5B36" w:rsidP="003F3FDB">
            <w:r w:rsidRPr="00633107">
              <w:t>-0.32868</w:t>
            </w:r>
          </w:p>
        </w:tc>
      </w:tr>
    </w:tbl>
    <w:p w14:paraId="6D2B493A" w14:textId="77777777" w:rsidR="00EE5B36" w:rsidRDefault="00EE5B36" w:rsidP="00EE5B36">
      <w:r>
        <w:t>Mantel test for science – psychology (15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035C123" w14:textId="77777777" w:rsidTr="003F3FDB">
        <w:tc>
          <w:tcPr>
            <w:tcW w:w="1288" w:type="dxa"/>
            <w:vMerge w:val="restart"/>
          </w:tcPr>
          <w:p w14:paraId="30A51D3F" w14:textId="77777777" w:rsidR="00EE5B36" w:rsidRDefault="00EE5B36" w:rsidP="003F3FDB">
            <w:r>
              <w:t>Mantel Test</w:t>
            </w:r>
          </w:p>
        </w:tc>
        <w:tc>
          <w:tcPr>
            <w:tcW w:w="3864" w:type="dxa"/>
            <w:gridSpan w:val="3"/>
          </w:tcPr>
          <w:p w14:paraId="495FD85F" w14:textId="77777777" w:rsidR="00EE5B36" w:rsidRDefault="00EE5B36" w:rsidP="003F3FDB">
            <w:pPr>
              <w:jc w:val="center"/>
            </w:pPr>
            <w:r>
              <w:t>10-word network</w:t>
            </w:r>
          </w:p>
        </w:tc>
        <w:tc>
          <w:tcPr>
            <w:tcW w:w="3864" w:type="dxa"/>
            <w:gridSpan w:val="3"/>
          </w:tcPr>
          <w:p w14:paraId="7CFC9038" w14:textId="77777777" w:rsidR="00EE5B36" w:rsidRDefault="00EE5B36" w:rsidP="003F3FDB">
            <w:pPr>
              <w:jc w:val="center"/>
            </w:pPr>
            <w:r>
              <w:t>20-word network</w:t>
            </w:r>
          </w:p>
        </w:tc>
      </w:tr>
      <w:tr w:rsidR="00EE5B36" w14:paraId="342CFC56" w14:textId="77777777" w:rsidTr="003F3FDB">
        <w:tc>
          <w:tcPr>
            <w:tcW w:w="1288" w:type="dxa"/>
            <w:vMerge/>
          </w:tcPr>
          <w:p w14:paraId="293F1AE2" w14:textId="77777777" w:rsidR="00EE5B36" w:rsidRDefault="00EE5B36" w:rsidP="003F3FDB"/>
        </w:tc>
        <w:tc>
          <w:tcPr>
            <w:tcW w:w="1288" w:type="dxa"/>
          </w:tcPr>
          <w:p w14:paraId="74F7084C" w14:textId="77777777" w:rsidR="00EE5B36" w:rsidRDefault="00EE5B36" w:rsidP="003F3FDB">
            <w:r>
              <w:t>r</w:t>
            </w:r>
          </w:p>
        </w:tc>
        <w:tc>
          <w:tcPr>
            <w:tcW w:w="1288" w:type="dxa"/>
          </w:tcPr>
          <w:p w14:paraId="44063CAD" w14:textId="77777777" w:rsidR="00EE5B36" w:rsidRDefault="00EE5B36" w:rsidP="003F3FDB">
            <w:r>
              <w:t>p-value</w:t>
            </w:r>
          </w:p>
        </w:tc>
        <w:tc>
          <w:tcPr>
            <w:tcW w:w="1288" w:type="dxa"/>
          </w:tcPr>
          <w:p w14:paraId="3E52966F" w14:textId="77777777" w:rsidR="00EE5B36" w:rsidRDefault="00EE5B36" w:rsidP="003F3FDB">
            <w:r>
              <w:t>Z-score</w:t>
            </w:r>
          </w:p>
        </w:tc>
        <w:tc>
          <w:tcPr>
            <w:tcW w:w="1288" w:type="dxa"/>
          </w:tcPr>
          <w:p w14:paraId="0161F526" w14:textId="77777777" w:rsidR="00EE5B36" w:rsidRDefault="00EE5B36" w:rsidP="003F3FDB">
            <w:r>
              <w:t>r</w:t>
            </w:r>
          </w:p>
        </w:tc>
        <w:tc>
          <w:tcPr>
            <w:tcW w:w="1288" w:type="dxa"/>
          </w:tcPr>
          <w:p w14:paraId="26065799" w14:textId="77777777" w:rsidR="00EE5B36" w:rsidRDefault="00EE5B36" w:rsidP="003F3FDB">
            <w:r>
              <w:t>p-value</w:t>
            </w:r>
          </w:p>
        </w:tc>
        <w:tc>
          <w:tcPr>
            <w:tcW w:w="1288" w:type="dxa"/>
          </w:tcPr>
          <w:p w14:paraId="5C5B432D" w14:textId="77777777" w:rsidR="00EE5B36" w:rsidRDefault="00EE5B36" w:rsidP="003F3FDB">
            <w:r>
              <w:t>z-score</w:t>
            </w:r>
          </w:p>
        </w:tc>
      </w:tr>
      <w:tr w:rsidR="00EE5B36" w14:paraId="1BA17826" w14:textId="77777777" w:rsidTr="003F3FDB">
        <w:tc>
          <w:tcPr>
            <w:tcW w:w="1288" w:type="dxa"/>
          </w:tcPr>
          <w:p w14:paraId="3CD94F73" w14:textId="77777777" w:rsidR="00EE5B36" w:rsidRDefault="00EE5B36" w:rsidP="003F3FDB">
            <w:r>
              <w:t>Article Level</w:t>
            </w:r>
          </w:p>
        </w:tc>
        <w:tc>
          <w:tcPr>
            <w:tcW w:w="1288" w:type="dxa"/>
          </w:tcPr>
          <w:p w14:paraId="77C9D14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5832</w:t>
            </w:r>
          </w:p>
          <w:p w14:paraId="146F9812" w14:textId="77777777" w:rsidR="00EE5B36" w:rsidRDefault="00EE5B36" w:rsidP="003F3FDB"/>
        </w:tc>
        <w:tc>
          <w:tcPr>
            <w:tcW w:w="1288" w:type="dxa"/>
          </w:tcPr>
          <w:p w14:paraId="1829B26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722</w:t>
            </w:r>
          </w:p>
          <w:p w14:paraId="12ADADF4" w14:textId="77777777" w:rsidR="00EE5B36" w:rsidRDefault="00EE5B36" w:rsidP="003F3FDB"/>
        </w:tc>
        <w:tc>
          <w:tcPr>
            <w:tcW w:w="1288" w:type="dxa"/>
          </w:tcPr>
          <w:p w14:paraId="2BF7144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76688</w:t>
            </w:r>
          </w:p>
          <w:p w14:paraId="40D1A8D5" w14:textId="77777777" w:rsidR="00EE5B36" w:rsidRDefault="00EE5B36" w:rsidP="003F3FDB"/>
        </w:tc>
        <w:tc>
          <w:tcPr>
            <w:tcW w:w="1288" w:type="dxa"/>
          </w:tcPr>
          <w:p w14:paraId="4646C055"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1870</w:t>
            </w:r>
          </w:p>
          <w:p w14:paraId="234D4543" w14:textId="77777777" w:rsidR="00EE5B36" w:rsidRDefault="00EE5B36" w:rsidP="003F3FDB"/>
        </w:tc>
        <w:tc>
          <w:tcPr>
            <w:tcW w:w="1288" w:type="dxa"/>
          </w:tcPr>
          <w:p w14:paraId="6666E0A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848</w:t>
            </w:r>
          </w:p>
          <w:p w14:paraId="13C51AD2" w14:textId="77777777" w:rsidR="00EE5B36" w:rsidRDefault="00EE5B36" w:rsidP="003F3FDB"/>
        </w:tc>
        <w:tc>
          <w:tcPr>
            <w:tcW w:w="1288" w:type="dxa"/>
          </w:tcPr>
          <w:p w14:paraId="0BA2ADF4"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9122</w:t>
            </w:r>
            <w:r>
              <w:rPr>
                <w:rFonts w:ascii="Courier New" w:eastAsia="Times New Roman" w:hAnsi="Courier New" w:cs="Courier New"/>
                <w:color w:val="000000"/>
                <w:sz w:val="21"/>
                <w:szCs w:val="21"/>
                <w:lang w:eastAsia="en-GB"/>
              </w:rPr>
              <w:t>2</w:t>
            </w:r>
          </w:p>
          <w:p w14:paraId="7AF81DF0" w14:textId="77777777" w:rsidR="00EE5B36" w:rsidRDefault="00EE5B36" w:rsidP="003F3FDB"/>
        </w:tc>
      </w:tr>
      <w:tr w:rsidR="00EE5B36" w14:paraId="7C930733" w14:textId="77777777" w:rsidTr="003F3FDB">
        <w:tc>
          <w:tcPr>
            <w:tcW w:w="1288" w:type="dxa"/>
          </w:tcPr>
          <w:p w14:paraId="1C8B1C4E" w14:textId="77777777" w:rsidR="00EE5B36" w:rsidRDefault="00EE5B36" w:rsidP="003F3FDB">
            <w:r>
              <w:t>2-3 Paragraphs</w:t>
            </w:r>
          </w:p>
        </w:tc>
        <w:tc>
          <w:tcPr>
            <w:tcW w:w="1288" w:type="dxa"/>
          </w:tcPr>
          <w:p w14:paraId="1FC98F4A"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2443</w:t>
            </w:r>
          </w:p>
          <w:p w14:paraId="128AD125" w14:textId="77777777" w:rsidR="00EE5B36" w:rsidRDefault="00EE5B36" w:rsidP="003F3FDB"/>
        </w:tc>
        <w:tc>
          <w:tcPr>
            <w:tcW w:w="1288" w:type="dxa"/>
          </w:tcPr>
          <w:p w14:paraId="728621F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6549</w:t>
            </w:r>
          </w:p>
          <w:p w14:paraId="1ED1593F" w14:textId="77777777" w:rsidR="00EE5B36" w:rsidRDefault="00EE5B36" w:rsidP="003F3FDB"/>
        </w:tc>
        <w:tc>
          <w:tcPr>
            <w:tcW w:w="1288" w:type="dxa"/>
          </w:tcPr>
          <w:p w14:paraId="60598400"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51143</w:t>
            </w:r>
          </w:p>
          <w:p w14:paraId="6529E417" w14:textId="77777777" w:rsidR="00EE5B36" w:rsidRDefault="00EE5B36" w:rsidP="003F3FDB"/>
        </w:tc>
        <w:tc>
          <w:tcPr>
            <w:tcW w:w="1288" w:type="dxa"/>
          </w:tcPr>
          <w:p w14:paraId="13203C5F"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15851</w:t>
            </w:r>
          </w:p>
          <w:p w14:paraId="56B8BF35" w14:textId="77777777" w:rsidR="00EE5B36" w:rsidRDefault="00EE5B36" w:rsidP="003F3FDB"/>
        </w:tc>
        <w:tc>
          <w:tcPr>
            <w:tcW w:w="1288" w:type="dxa"/>
          </w:tcPr>
          <w:p w14:paraId="088C4506"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535</w:t>
            </w:r>
          </w:p>
          <w:p w14:paraId="0840B8D2" w14:textId="77777777" w:rsidR="00EE5B36" w:rsidRDefault="00EE5B36" w:rsidP="003F3FDB"/>
        </w:tc>
        <w:tc>
          <w:tcPr>
            <w:tcW w:w="1288" w:type="dxa"/>
          </w:tcPr>
          <w:p w14:paraId="35FF0843"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4880</w:t>
            </w:r>
          </w:p>
          <w:p w14:paraId="13ECC01E" w14:textId="77777777" w:rsidR="00EE5B36" w:rsidRDefault="00EE5B36" w:rsidP="003F3FDB"/>
        </w:tc>
      </w:tr>
      <w:tr w:rsidR="00EE5B36" w14:paraId="37C207E2" w14:textId="77777777" w:rsidTr="003F3FDB">
        <w:tc>
          <w:tcPr>
            <w:tcW w:w="1288" w:type="dxa"/>
          </w:tcPr>
          <w:p w14:paraId="2F883A98" w14:textId="77777777" w:rsidR="00EE5B36" w:rsidRDefault="00EE5B36" w:rsidP="003F3FDB">
            <w:r>
              <w:t>Paragraph level</w:t>
            </w:r>
          </w:p>
        </w:tc>
        <w:tc>
          <w:tcPr>
            <w:tcW w:w="1288" w:type="dxa"/>
          </w:tcPr>
          <w:p w14:paraId="183CB7DB"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36722</w:t>
            </w:r>
          </w:p>
          <w:p w14:paraId="6C660FD8" w14:textId="77777777" w:rsidR="00EE5B36" w:rsidRDefault="00EE5B36" w:rsidP="003F3FDB"/>
        </w:tc>
        <w:tc>
          <w:tcPr>
            <w:tcW w:w="1288" w:type="dxa"/>
          </w:tcPr>
          <w:p w14:paraId="227AAFA8"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8156</w:t>
            </w:r>
          </w:p>
          <w:p w14:paraId="57B17FF2" w14:textId="77777777" w:rsidR="00EE5B36" w:rsidRDefault="00EE5B36" w:rsidP="003F3FDB"/>
        </w:tc>
        <w:tc>
          <w:tcPr>
            <w:tcW w:w="1288" w:type="dxa"/>
          </w:tcPr>
          <w:p w14:paraId="4F863E6E"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1.09169</w:t>
            </w:r>
          </w:p>
          <w:p w14:paraId="6C15E1CB" w14:textId="77777777" w:rsidR="00EE5B36" w:rsidRDefault="00EE5B36" w:rsidP="003F3FDB"/>
        </w:tc>
        <w:tc>
          <w:tcPr>
            <w:tcW w:w="1288" w:type="dxa"/>
          </w:tcPr>
          <w:p w14:paraId="1E840ECD"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47758</w:t>
            </w:r>
          </w:p>
          <w:p w14:paraId="4B38913C" w14:textId="77777777" w:rsidR="00EE5B36" w:rsidRDefault="00EE5B36" w:rsidP="003F3FDB"/>
        </w:tc>
        <w:tc>
          <w:tcPr>
            <w:tcW w:w="1288" w:type="dxa"/>
          </w:tcPr>
          <w:p w14:paraId="54287E91"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0.9934</w:t>
            </w:r>
          </w:p>
          <w:p w14:paraId="308C5D5D" w14:textId="77777777" w:rsidR="00EE5B36" w:rsidRDefault="00EE5B36" w:rsidP="003F3FDB"/>
        </w:tc>
        <w:tc>
          <w:tcPr>
            <w:tcW w:w="1288" w:type="dxa"/>
          </w:tcPr>
          <w:p w14:paraId="13E686B7" w14:textId="77777777" w:rsidR="00EE5B36" w:rsidRPr="00571BE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571BEA">
              <w:rPr>
                <w:rFonts w:ascii="Courier New" w:eastAsia="Times New Roman" w:hAnsi="Courier New" w:cs="Courier New"/>
                <w:color w:val="000000"/>
                <w:sz w:val="21"/>
                <w:szCs w:val="21"/>
                <w:lang w:eastAsia="en-GB"/>
              </w:rPr>
              <w:t>-2.17452</w:t>
            </w:r>
          </w:p>
          <w:p w14:paraId="0DCACA5D" w14:textId="77777777" w:rsidR="00EE5B36" w:rsidRDefault="00EE5B36" w:rsidP="003F3FDB"/>
        </w:tc>
      </w:tr>
    </w:tbl>
    <w:p w14:paraId="29B5487D" w14:textId="77777777" w:rsidR="00EE5B36" w:rsidRDefault="00EE5B36" w:rsidP="00EE5B36"/>
    <w:p w14:paraId="2AAA9FA7" w14:textId="77777777" w:rsidR="00EE5B36" w:rsidRDefault="00EE5B36" w:rsidP="00EE5B36">
      <w:r>
        <w:t>Mantel test for science – psychology (2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5B700F0" w14:textId="77777777" w:rsidTr="003F3FDB">
        <w:tc>
          <w:tcPr>
            <w:tcW w:w="1288" w:type="dxa"/>
            <w:vMerge w:val="restart"/>
          </w:tcPr>
          <w:p w14:paraId="6EBBA501" w14:textId="77777777" w:rsidR="00EE5B36" w:rsidRDefault="00EE5B36" w:rsidP="003F3FDB">
            <w:r>
              <w:t>Mantel Test</w:t>
            </w:r>
          </w:p>
        </w:tc>
        <w:tc>
          <w:tcPr>
            <w:tcW w:w="3864" w:type="dxa"/>
            <w:gridSpan w:val="3"/>
          </w:tcPr>
          <w:p w14:paraId="2FB60150" w14:textId="77777777" w:rsidR="00EE5B36" w:rsidRDefault="00EE5B36" w:rsidP="003F3FDB">
            <w:pPr>
              <w:jc w:val="center"/>
            </w:pPr>
            <w:r>
              <w:t>10-word network</w:t>
            </w:r>
          </w:p>
        </w:tc>
        <w:tc>
          <w:tcPr>
            <w:tcW w:w="3864" w:type="dxa"/>
            <w:gridSpan w:val="3"/>
          </w:tcPr>
          <w:p w14:paraId="745D2DE8" w14:textId="77777777" w:rsidR="00EE5B36" w:rsidRDefault="00EE5B36" w:rsidP="003F3FDB">
            <w:pPr>
              <w:jc w:val="center"/>
            </w:pPr>
            <w:r>
              <w:t>20-word network</w:t>
            </w:r>
          </w:p>
        </w:tc>
      </w:tr>
      <w:tr w:rsidR="00EE5B36" w14:paraId="1015810C" w14:textId="77777777" w:rsidTr="003F3FDB">
        <w:tc>
          <w:tcPr>
            <w:tcW w:w="1288" w:type="dxa"/>
            <w:vMerge/>
          </w:tcPr>
          <w:p w14:paraId="48ABC124" w14:textId="77777777" w:rsidR="00EE5B36" w:rsidRDefault="00EE5B36" w:rsidP="003F3FDB"/>
        </w:tc>
        <w:tc>
          <w:tcPr>
            <w:tcW w:w="1288" w:type="dxa"/>
          </w:tcPr>
          <w:p w14:paraId="001D66A3" w14:textId="77777777" w:rsidR="00EE5B36" w:rsidRDefault="00EE5B36" w:rsidP="003F3FDB">
            <w:r>
              <w:t>r</w:t>
            </w:r>
          </w:p>
        </w:tc>
        <w:tc>
          <w:tcPr>
            <w:tcW w:w="1288" w:type="dxa"/>
          </w:tcPr>
          <w:p w14:paraId="02F7258E" w14:textId="77777777" w:rsidR="00EE5B36" w:rsidRDefault="00EE5B36" w:rsidP="003F3FDB">
            <w:r>
              <w:t>p-value</w:t>
            </w:r>
          </w:p>
        </w:tc>
        <w:tc>
          <w:tcPr>
            <w:tcW w:w="1288" w:type="dxa"/>
          </w:tcPr>
          <w:p w14:paraId="5E685DC0" w14:textId="77777777" w:rsidR="00EE5B36" w:rsidRDefault="00EE5B36" w:rsidP="003F3FDB">
            <w:r>
              <w:t>Z-score</w:t>
            </w:r>
          </w:p>
        </w:tc>
        <w:tc>
          <w:tcPr>
            <w:tcW w:w="1288" w:type="dxa"/>
          </w:tcPr>
          <w:p w14:paraId="64E17A8F" w14:textId="77777777" w:rsidR="00EE5B36" w:rsidRDefault="00EE5B36" w:rsidP="003F3FDB">
            <w:r>
              <w:t>r</w:t>
            </w:r>
          </w:p>
        </w:tc>
        <w:tc>
          <w:tcPr>
            <w:tcW w:w="1288" w:type="dxa"/>
          </w:tcPr>
          <w:p w14:paraId="3927A87A" w14:textId="77777777" w:rsidR="00EE5B36" w:rsidRDefault="00EE5B36" w:rsidP="003F3FDB">
            <w:r>
              <w:t>p-value</w:t>
            </w:r>
          </w:p>
        </w:tc>
        <w:tc>
          <w:tcPr>
            <w:tcW w:w="1288" w:type="dxa"/>
          </w:tcPr>
          <w:p w14:paraId="417712B5" w14:textId="77777777" w:rsidR="00EE5B36" w:rsidRDefault="00EE5B36" w:rsidP="003F3FDB">
            <w:r>
              <w:t>z-score</w:t>
            </w:r>
          </w:p>
        </w:tc>
      </w:tr>
      <w:tr w:rsidR="00EE5B36" w14:paraId="1E1F21C4" w14:textId="77777777" w:rsidTr="003F3FDB">
        <w:tc>
          <w:tcPr>
            <w:tcW w:w="1288" w:type="dxa"/>
          </w:tcPr>
          <w:p w14:paraId="2404744A" w14:textId="77777777" w:rsidR="00EE5B36" w:rsidRDefault="00EE5B36" w:rsidP="003F3FDB">
            <w:r>
              <w:t>Article Level</w:t>
            </w:r>
          </w:p>
        </w:tc>
        <w:tc>
          <w:tcPr>
            <w:tcW w:w="1288" w:type="dxa"/>
          </w:tcPr>
          <w:p w14:paraId="59EE06EF" w14:textId="77777777" w:rsidR="00EE5B36" w:rsidRDefault="00EE5B36" w:rsidP="003F3FDB">
            <w:r w:rsidRPr="007E412B">
              <w:rPr>
                <w:rFonts w:ascii="Courier New" w:eastAsia="Times New Roman" w:hAnsi="Courier New" w:cs="Courier New"/>
                <w:color w:val="000000"/>
                <w:sz w:val="21"/>
                <w:szCs w:val="21"/>
                <w:lang w:eastAsia="en-GB"/>
              </w:rPr>
              <w:t>-0.45097</w:t>
            </w:r>
          </w:p>
        </w:tc>
        <w:tc>
          <w:tcPr>
            <w:tcW w:w="1288" w:type="dxa"/>
          </w:tcPr>
          <w:p w14:paraId="1B8CE6AD" w14:textId="77777777" w:rsidR="00EE5B36" w:rsidRDefault="00EE5B36" w:rsidP="003F3FDB">
            <w:r w:rsidRPr="007E412B">
              <w:rPr>
                <w:rFonts w:ascii="Courier New" w:eastAsia="Times New Roman" w:hAnsi="Courier New" w:cs="Courier New"/>
                <w:color w:val="000000"/>
                <w:sz w:val="21"/>
                <w:szCs w:val="21"/>
                <w:lang w:eastAsia="en-GB"/>
              </w:rPr>
              <w:t>0.92318</w:t>
            </w:r>
          </w:p>
        </w:tc>
        <w:tc>
          <w:tcPr>
            <w:tcW w:w="1288" w:type="dxa"/>
          </w:tcPr>
          <w:p w14:paraId="077A4B40" w14:textId="77777777" w:rsidR="00EE5B36" w:rsidRDefault="00EE5B36" w:rsidP="003F3FDB">
            <w:r w:rsidRPr="007E412B">
              <w:rPr>
                <w:rFonts w:ascii="Courier New" w:eastAsia="Times New Roman" w:hAnsi="Courier New" w:cs="Courier New"/>
                <w:color w:val="000000"/>
                <w:sz w:val="21"/>
                <w:szCs w:val="21"/>
                <w:lang w:eastAsia="en-GB"/>
              </w:rPr>
              <w:t>-1.40863</w:t>
            </w:r>
          </w:p>
        </w:tc>
        <w:tc>
          <w:tcPr>
            <w:tcW w:w="1288" w:type="dxa"/>
          </w:tcPr>
          <w:p w14:paraId="79A585E7" w14:textId="77777777" w:rsidR="00EE5B36" w:rsidRDefault="00EE5B36" w:rsidP="003F3FDB">
            <w:r w:rsidRPr="002E2DE8">
              <w:rPr>
                <w:rFonts w:ascii="Courier New" w:eastAsia="Times New Roman" w:hAnsi="Courier New" w:cs="Courier New"/>
                <w:color w:val="000000"/>
                <w:sz w:val="21"/>
                <w:szCs w:val="21"/>
                <w:lang w:eastAsia="en-GB"/>
              </w:rPr>
              <w:t>-0.45208</w:t>
            </w:r>
          </w:p>
        </w:tc>
        <w:tc>
          <w:tcPr>
            <w:tcW w:w="1288" w:type="dxa"/>
          </w:tcPr>
          <w:p w14:paraId="5E0EDCD6" w14:textId="77777777" w:rsidR="00EE5B36" w:rsidRDefault="00EE5B36" w:rsidP="003F3FDB">
            <w:r w:rsidRPr="002E2DE8">
              <w:rPr>
                <w:rFonts w:ascii="Courier New" w:eastAsia="Times New Roman" w:hAnsi="Courier New" w:cs="Courier New"/>
                <w:color w:val="000000"/>
                <w:sz w:val="21"/>
                <w:szCs w:val="21"/>
                <w:lang w:eastAsia="en-GB"/>
              </w:rPr>
              <w:t>0.99278</w:t>
            </w:r>
          </w:p>
        </w:tc>
        <w:tc>
          <w:tcPr>
            <w:tcW w:w="1288" w:type="dxa"/>
          </w:tcPr>
          <w:p w14:paraId="7B3AE990" w14:textId="77777777" w:rsidR="00EE5B36" w:rsidRDefault="00EE5B36" w:rsidP="003F3FDB">
            <w:r w:rsidRPr="002E2DE8">
              <w:rPr>
                <w:rFonts w:ascii="Courier New" w:eastAsia="Times New Roman" w:hAnsi="Courier New" w:cs="Courier New"/>
                <w:color w:val="000000"/>
                <w:sz w:val="21"/>
                <w:szCs w:val="21"/>
                <w:lang w:eastAsia="en-GB"/>
              </w:rPr>
              <w:t>-2.32042</w:t>
            </w:r>
          </w:p>
        </w:tc>
      </w:tr>
      <w:tr w:rsidR="00EE5B36" w14:paraId="688C1CDD" w14:textId="77777777" w:rsidTr="003F3FDB">
        <w:tc>
          <w:tcPr>
            <w:tcW w:w="1288" w:type="dxa"/>
          </w:tcPr>
          <w:p w14:paraId="2B5F17C6" w14:textId="77777777" w:rsidR="00EE5B36" w:rsidRDefault="00EE5B36" w:rsidP="003F3FDB">
            <w:r>
              <w:lastRenderedPageBreak/>
              <w:t>2-3 Paragraphs</w:t>
            </w:r>
          </w:p>
        </w:tc>
        <w:tc>
          <w:tcPr>
            <w:tcW w:w="1288" w:type="dxa"/>
          </w:tcPr>
          <w:p w14:paraId="7A1FC9EA" w14:textId="77777777" w:rsidR="00EE5B36" w:rsidRDefault="00EE5B36" w:rsidP="003F3FDB">
            <w:r w:rsidRPr="00A92CF1">
              <w:t>-0.12443</w:t>
            </w:r>
          </w:p>
        </w:tc>
        <w:tc>
          <w:tcPr>
            <w:tcW w:w="1288" w:type="dxa"/>
          </w:tcPr>
          <w:p w14:paraId="3091FEAF" w14:textId="77777777" w:rsidR="00EE5B36" w:rsidRDefault="00EE5B36" w:rsidP="003F3FDB">
            <w:r w:rsidRPr="007E412B">
              <w:rPr>
                <w:rFonts w:ascii="Courier New" w:eastAsia="Times New Roman" w:hAnsi="Courier New" w:cs="Courier New"/>
                <w:color w:val="000000"/>
                <w:sz w:val="21"/>
                <w:szCs w:val="21"/>
                <w:lang w:eastAsia="en-GB"/>
              </w:rPr>
              <w:t>0.65294</w:t>
            </w:r>
          </w:p>
        </w:tc>
        <w:tc>
          <w:tcPr>
            <w:tcW w:w="1288" w:type="dxa"/>
          </w:tcPr>
          <w:p w14:paraId="6BE44FF8" w14:textId="77777777" w:rsidR="00EE5B36" w:rsidRDefault="00EE5B36" w:rsidP="003F3FDB">
            <w:r w:rsidRPr="007E412B">
              <w:rPr>
                <w:rFonts w:ascii="Courier New" w:eastAsia="Times New Roman" w:hAnsi="Courier New" w:cs="Courier New"/>
                <w:color w:val="000000"/>
                <w:sz w:val="21"/>
                <w:szCs w:val="21"/>
                <w:lang w:eastAsia="en-GB"/>
              </w:rPr>
              <w:t>-0.51520</w:t>
            </w:r>
          </w:p>
        </w:tc>
        <w:tc>
          <w:tcPr>
            <w:tcW w:w="1288" w:type="dxa"/>
          </w:tcPr>
          <w:p w14:paraId="30DCD97A"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15851</w:t>
            </w:r>
          </w:p>
          <w:p w14:paraId="238FE4E1" w14:textId="77777777" w:rsidR="00EE5B36" w:rsidRDefault="00EE5B36" w:rsidP="003F3FDB"/>
        </w:tc>
        <w:tc>
          <w:tcPr>
            <w:tcW w:w="1288" w:type="dxa"/>
          </w:tcPr>
          <w:p w14:paraId="624C511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5532</w:t>
            </w:r>
          </w:p>
          <w:p w14:paraId="24D0F3BF" w14:textId="77777777" w:rsidR="00EE5B36" w:rsidRDefault="00EE5B36" w:rsidP="003F3FDB"/>
        </w:tc>
        <w:tc>
          <w:tcPr>
            <w:tcW w:w="1288" w:type="dxa"/>
          </w:tcPr>
          <w:p w14:paraId="7F23A5EC"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05703</w:t>
            </w:r>
          </w:p>
          <w:p w14:paraId="15A15023" w14:textId="77777777" w:rsidR="00EE5B36" w:rsidRDefault="00EE5B36" w:rsidP="003F3FDB"/>
        </w:tc>
      </w:tr>
      <w:tr w:rsidR="00EE5B36" w14:paraId="3A016FD9" w14:textId="77777777" w:rsidTr="003F3FDB">
        <w:tc>
          <w:tcPr>
            <w:tcW w:w="1288" w:type="dxa"/>
          </w:tcPr>
          <w:p w14:paraId="623C356E" w14:textId="77777777" w:rsidR="00EE5B36" w:rsidRDefault="00EE5B36" w:rsidP="003F3FDB">
            <w:r>
              <w:t>Paragraph level</w:t>
            </w:r>
          </w:p>
        </w:tc>
        <w:tc>
          <w:tcPr>
            <w:tcW w:w="1288" w:type="dxa"/>
          </w:tcPr>
          <w:p w14:paraId="3ADAB36C" w14:textId="77777777" w:rsidR="00EE5B36" w:rsidRDefault="00EE5B36" w:rsidP="003F3FDB">
            <w:r w:rsidRPr="007E412B">
              <w:rPr>
                <w:rFonts w:ascii="Courier New" w:eastAsia="Times New Roman" w:hAnsi="Courier New" w:cs="Courier New"/>
                <w:color w:val="000000"/>
                <w:sz w:val="21"/>
                <w:szCs w:val="21"/>
                <w:lang w:eastAsia="en-GB"/>
              </w:rPr>
              <w:t>-0.47229</w:t>
            </w:r>
          </w:p>
        </w:tc>
        <w:tc>
          <w:tcPr>
            <w:tcW w:w="1288" w:type="dxa"/>
          </w:tcPr>
          <w:p w14:paraId="732216BD" w14:textId="77777777" w:rsidR="00EE5B36" w:rsidRDefault="00EE5B36" w:rsidP="003F3FDB">
            <w:r w:rsidRPr="007E412B">
              <w:rPr>
                <w:rFonts w:ascii="Courier New" w:eastAsia="Times New Roman" w:hAnsi="Courier New" w:cs="Courier New"/>
                <w:color w:val="000000"/>
                <w:sz w:val="21"/>
                <w:szCs w:val="21"/>
                <w:lang w:eastAsia="en-GB"/>
              </w:rPr>
              <w:t>0.92942</w:t>
            </w:r>
          </w:p>
        </w:tc>
        <w:tc>
          <w:tcPr>
            <w:tcW w:w="1288" w:type="dxa"/>
          </w:tcPr>
          <w:p w14:paraId="7DCF4F10" w14:textId="77777777" w:rsidR="00EE5B36" w:rsidRDefault="00EE5B36" w:rsidP="003F3FDB">
            <w:r w:rsidRPr="007E412B">
              <w:rPr>
                <w:rFonts w:ascii="Courier New" w:eastAsia="Times New Roman" w:hAnsi="Courier New" w:cs="Courier New"/>
                <w:color w:val="000000"/>
                <w:sz w:val="21"/>
                <w:szCs w:val="21"/>
                <w:lang w:eastAsia="en-GB"/>
              </w:rPr>
              <w:t>-1.43762</w:t>
            </w:r>
          </w:p>
        </w:tc>
        <w:tc>
          <w:tcPr>
            <w:tcW w:w="1288" w:type="dxa"/>
          </w:tcPr>
          <w:p w14:paraId="15190324"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26062</w:t>
            </w:r>
          </w:p>
          <w:p w14:paraId="7B9A25F6" w14:textId="77777777" w:rsidR="00EE5B36" w:rsidRDefault="00EE5B36" w:rsidP="003F3FDB"/>
        </w:tc>
        <w:tc>
          <w:tcPr>
            <w:tcW w:w="1288" w:type="dxa"/>
          </w:tcPr>
          <w:p w14:paraId="63AF3CCF"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0.88279</w:t>
            </w:r>
          </w:p>
          <w:p w14:paraId="54BCC783" w14:textId="77777777" w:rsidR="00EE5B36" w:rsidRDefault="00EE5B36" w:rsidP="003F3FDB"/>
        </w:tc>
        <w:tc>
          <w:tcPr>
            <w:tcW w:w="1288" w:type="dxa"/>
          </w:tcPr>
          <w:p w14:paraId="693EBF29" w14:textId="77777777" w:rsidR="00EE5B36" w:rsidRPr="007E412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E412B">
              <w:rPr>
                <w:rFonts w:ascii="Courier New" w:eastAsia="Times New Roman" w:hAnsi="Courier New" w:cs="Courier New"/>
                <w:color w:val="000000"/>
                <w:sz w:val="21"/>
                <w:szCs w:val="21"/>
                <w:lang w:eastAsia="en-GB"/>
              </w:rPr>
              <w:t>-1.19640</w:t>
            </w:r>
          </w:p>
          <w:p w14:paraId="2738682E" w14:textId="77777777" w:rsidR="00EE5B36" w:rsidRDefault="00EE5B36" w:rsidP="003F3FDB"/>
        </w:tc>
      </w:tr>
    </w:tbl>
    <w:p w14:paraId="642CA814" w14:textId="77777777" w:rsidR="00EE5B36" w:rsidRDefault="00EE5B36" w:rsidP="00EE5B36"/>
    <w:p w14:paraId="2038F5B6" w14:textId="77777777" w:rsidR="00EE5B36" w:rsidRDefault="00EE5B36" w:rsidP="00EE5B36"/>
    <w:p w14:paraId="443716EA" w14:textId="77777777" w:rsidR="00EE5B36" w:rsidRDefault="00EE5B36" w:rsidP="00EE5B36">
      <w:r>
        <w:t>Mantel test for science – psychology (3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18880E46" w14:textId="77777777" w:rsidTr="003F3FDB">
        <w:tc>
          <w:tcPr>
            <w:tcW w:w="1288" w:type="dxa"/>
            <w:vMerge w:val="restart"/>
          </w:tcPr>
          <w:p w14:paraId="1076FA02" w14:textId="77777777" w:rsidR="00EE5B36" w:rsidRDefault="00EE5B36" w:rsidP="003F3FDB">
            <w:r>
              <w:t>Mantel Test</w:t>
            </w:r>
          </w:p>
        </w:tc>
        <w:tc>
          <w:tcPr>
            <w:tcW w:w="3864" w:type="dxa"/>
            <w:gridSpan w:val="3"/>
          </w:tcPr>
          <w:p w14:paraId="3F61E0E3" w14:textId="77777777" w:rsidR="00EE5B36" w:rsidRDefault="00EE5B36" w:rsidP="003F3FDB">
            <w:pPr>
              <w:jc w:val="center"/>
            </w:pPr>
            <w:r>
              <w:t>10-word network</w:t>
            </w:r>
          </w:p>
        </w:tc>
        <w:tc>
          <w:tcPr>
            <w:tcW w:w="3864" w:type="dxa"/>
            <w:gridSpan w:val="3"/>
          </w:tcPr>
          <w:p w14:paraId="28FD4D37" w14:textId="77777777" w:rsidR="00EE5B36" w:rsidRDefault="00EE5B36" w:rsidP="003F3FDB">
            <w:pPr>
              <w:jc w:val="center"/>
            </w:pPr>
            <w:r>
              <w:t>20-word network</w:t>
            </w:r>
          </w:p>
        </w:tc>
      </w:tr>
      <w:tr w:rsidR="00EE5B36" w14:paraId="347A035F" w14:textId="77777777" w:rsidTr="003F3FDB">
        <w:tc>
          <w:tcPr>
            <w:tcW w:w="1288" w:type="dxa"/>
            <w:vMerge/>
          </w:tcPr>
          <w:p w14:paraId="36985E5C" w14:textId="77777777" w:rsidR="00EE5B36" w:rsidRDefault="00EE5B36" w:rsidP="003F3FDB"/>
        </w:tc>
        <w:tc>
          <w:tcPr>
            <w:tcW w:w="1288" w:type="dxa"/>
          </w:tcPr>
          <w:p w14:paraId="0E68BB7A" w14:textId="77777777" w:rsidR="00EE5B36" w:rsidRDefault="00EE5B36" w:rsidP="003F3FDB">
            <w:r>
              <w:t>r</w:t>
            </w:r>
          </w:p>
        </w:tc>
        <w:tc>
          <w:tcPr>
            <w:tcW w:w="1288" w:type="dxa"/>
          </w:tcPr>
          <w:p w14:paraId="62ECF8CE" w14:textId="77777777" w:rsidR="00EE5B36" w:rsidRDefault="00EE5B36" w:rsidP="003F3FDB">
            <w:r>
              <w:t>p-value</w:t>
            </w:r>
          </w:p>
        </w:tc>
        <w:tc>
          <w:tcPr>
            <w:tcW w:w="1288" w:type="dxa"/>
          </w:tcPr>
          <w:p w14:paraId="3811ED99" w14:textId="77777777" w:rsidR="00EE5B36" w:rsidRDefault="00EE5B36" w:rsidP="003F3FDB">
            <w:r>
              <w:t>Z-score</w:t>
            </w:r>
          </w:p>
        </w:tc>
        <w:tc>
          <w:tcPr>
            <w:tcW w:w="1288" w:type="dxa"/>
          </w:tcPr>
          <w:p w14:paraId="22D4DC9A" w14:textId="77777777" w:rsidR="00EE5B36" w:rsidRDefault="00EE5B36" w:rsidP="003F3FDB">
            <w:r>
              <w:t>r</w:t>
            </w:r>
          </w:p>
        </w:tc>
        <w:tc>
          <w:tcPr>
            <w:tcW w:w="1288" w:type="dxa"/>
          </w:tcPr>
          <w:p w14:paraId="5B1FC780" w14:textId="77777777" w:rsidR="00EE5B36" w:rsidRDefault="00EE5B36" w:rsidP="003F3FDB">
            <w:r>
              <w:t>p-value</w:t>
            </w:r>
          </w:p>
        </w:tc>
        <w:tc>
          <w:tcPr>
            <w:tcW w:w="1288" w:type="dxa"/>
          </w:tcPr>
          <w:p w14:paraId="6D35653F" w14:textId="77777777" w:rsidR="00EE5B36" w:rsidRDefault="00EE5B36" w:rsidP="003F3FDB">
            <w:r>
              <w:t>z-score</w:t>
            </w:r>
          </w:p>
        </w:tc>
      </w:tr>
      <w:tr w:rsidR="00EE5B36" w14:paraId="533CF558" w14:textId="77777777" w:rsidTr="003F3FDB">
        <w:tc>
          <w:tcPr>
            <w:tcW w:w="1288" w:type="dxa"/>
          </w:tcPr>
          <w:p w14:paraId="47E01320" w14:textId="77777777" w:rsidR="00EE5B36" w:rsidRDefault="00EE5B36" w:rsidP="003F3FDB">
            <w:r>
              <w:t>Article Level</w:t>
            </w:r>
          </w:p>
        </w:tc>
        <w:tc>
          <w:tcPr>
            <w:tcW w:w="1288" w:type="dxa"/>
          </w:tcPr>
          <w:p w14:paraId="7A4A94A1"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4085</w:t>
            </w:r>
          </w:p>
          <w:p w14:paraId="1A34D4CF" w14:textId="77777777" w:rsidR="00EE5B36" w:rsidRDefault="00EE5B36" w:rsidP="003F3FDB"/>
        </w:tc>
        <w:tc>
          <w:tcPr>
            <w:tcW w:w="1288" w:type="dxa"/>
          </w:tcPr>
          <w:p w14:paraId="77D4C77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074</w:t>
            </w:r>
          </w:p>
          <w:p w14:paraId="38F4F7E6" w14:textId="77777777" w:rsidR="00EE5B36" w:rsidRDefault="00EE5B36" w:rsidP="003F3FDB"/>
        </w:tc>
        <w:tc>
          <w:tcPr>
            <w:tcW w:w="1288" w:type="dxa"/>
          </w:tcPr>
          <w:p w14:paraId="28D6F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33729</w:t>
            </w:r>
          </w:p>
          <w:p w14:paraId="5A45EFEB" w14:textId="77777777" w:rsidR="00EE5B36" w:rsidRDefault="00EE5B36" w:rsidP="003F3FDB"/>
        </w:tc>
        <w:tc>
          <w:tcPr>
            <w:tcW w:w="1288" w:type="dxa"/>
          </w:tcPr>
          <w:p w14:paraId="4811EBD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3052</w:t>
            </w:r>
          </w:p>
          <w:p w14:paraId="7291F018" w14:textId="77777777" w:rsidR="00EE5B36" w:rsidRDefault="00EE5B36" w:rsidP="003F3FDB"/>
        </w:tc>
        <w:tc>
          <w:tcPr>
            <w:tcW w:w="1288" w:type="dxa"/>
          </w:tcPr>
          <w:p w14:paraId="63B4CA1E"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7165</w:t>
            </w:r>
          </w:p>
          <w:p w14:paraId="29BAD56A" w14:textId="77777777" w:rsidR="00EE5B36" w:rsidRDefault="00EE5B36" w:rsidP="003F3FDB"/>
        </w:tc>
        <w:tc>
          <w:tcPr>
            <w:tcW w:w="1288" w:type="dxa"/>
          </w:tcPr>
          <w:p w14:paraId="7F9A084A"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8437</w:t>
            </w:r>
          </w:p>
        </w:tc>
      </w:tr>
      <w:tr w:rsidR="00EE5B36" w14:paraId="6EE63F6D" w14:textId="77777777" w:rsidTr="003F3FDB">
        <w:tc>
          <w:tcPr>
            <w:tcW w:w="1288" w:type="dxa"/>
          </w:tcPr>
          <w:p w14:paraId="649D118D" w14:textId="77777777" w:rsidR="00EE5B36" w:rsidRDefault="00EE5B36" w:rsidP="003F3FDB">
            <w:r>
              <w:t>2-3 Paragraphs</w:t>
            </w:r>
          </w:p>
        </w:tc>
        <w:tc>
          <w:tcPr>
            <w:tcW w:w="1288" w:type="dxa"/>
          </w:tcPr>
          <w:p w14:paraId="78B72D3B"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2443</w:t>
            </w:r>
          </w:p>
          <w:p w14:paraId="264F1690" w14:textId="77777777" w:rsidR="00EE5B36" w:rsidRDefault="00EE5B36" w:rsidP="003F3FDB"/>
        </w:tc>
        <w:tc>
          <w:tcPr>
            <w:tcW w:w="1288" w:type="dxa"/>
          </w:tcPr>
          <w:p w14:paraId="43215BF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6558</w:t>
            </w:r>
          </w:p>
          <w:p w14:paraId="71D201C5" w14:textId="77777777" w:rsidR="00EE5B36" w:rsidRDefault="00EE5B36" w:rsidP="003F3FDB"/>
        </w:tc>
        <w:tc>
          <w:tcPr>
            <w:tcW w:w="1288" w:type="dxa"/>
          </w:tcPr>
          <w:p w14:paraId="209AEA1D"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51814</w:t>
            </w:r>
          </w:p>
          <w:p w14:paraId="721424A3" w14:textId="77777777" w:rsidR="00EE5B36" w:rsidRDefault="00EE5B36" w:rsidP="003F3FDB"/>
        </w:tc>
        <w:tc>
          <w:tcPr>
            <w:tcW w:w="1288" w:type="dxa"/>
          </w:tcPr>
          <w:p w14:paraId="09CE73B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16750</w:t>
            </w:r>
          </w:p>
          <w:p w14:paraId="5039AF35" w14:textId="77777777" w:rsidR="00EE5B36" w:rsidRDefault="00EE5B36" w:rsidP="003F3FDB"/>
        </w:tc>
        <w:tc>
          <w:tcPr>
            <w:tcW w:w="1288" w:type="dxa"/>
          </w:tcPr>
          <w:p w14:paraId="500376E5"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8834</w:t>
            </w:r>
          </w:p>
          <w:p w14:paraId="2FF50596" w14:textId="77777777" w:rsidR="00EE5B36" w:rsidRDefault="00EE5B36" w:rsidP="003F3FDB"/>
        </w:tc>
        <w:tc>
          <w:tcPr>
            <w:tcW w:w="1288" w:type="dxa"/>
          </w:tcPr>
          <w:p w14:paraId="65E40F8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1.15334</w:t>
            </w:r>
          </w:p>
          <w:p w14:paraId="7934852E" w14:textId="77777777" w:rsidR="00EE5B36" w:rsidRDefault="00EE5B36" w:rsidP="003F3FDB"/>
        </w:tc>
      </w:tr>
      <w:tr w:rsidR="00EE5B36" w14:paraId="231A1232" w14:textId="77777777" w:rsidTr="003F3FDB">
        <w:tc>
          <w:tcPr>
            <w:tcW w:w="1288" w:type="dxa"/>
          </w:tcPr>
          <w:p w14:paraId="121C3369" w14:textId="77777777" w:rsidR="00EE5B36" w:rsidRDefault="00EE5B36" w:rsidP="003F3FDB">
            <w:r>
              <w:t>Paragraph level</w:t>
            </w:r>
          </w:p>
        </w:tc>
        <w:tc>
          <w:tcPr>
            <w:tcW w:w="1288" w:type="dxa"/>
          </w:tcPr>
          <w:p w14:paraId="5EECEB88"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42116</w:t>
            </w:r>
          </w:p>
          <w:p w14:paraId="42149693" w14:textId="77777777" w:rsidR="00EE5B36" w:rsidRDefault="00EE5B36" w:rsidP="003F3FDB"/>
        </w:tc>
        <w:tc>
          <w:tcPr>
            <w:tcW w:w="1288" w:type="dxa"/>
          </w:tcPr>
          <w:p w14:paraId="2AE15AE6" w14:textId="77777777" w:rsidR="00EE5B36" w:rsidRPr="00AB265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B2656">
              <w:rPr>
                <w:rFonts w:ascii="Courier New" w:eastAsia="Times New Roman" w:hAnsi="Courier New" w:cs="Courier New"/>
                <w:color w:val="000000"/>
                <w:sz w:val="21"/>
                <w:szCs w:val="21"/>
                <w:lang w:eastAsia="en-GB"/>
              </w:rPr>
              <w:t>0.9493</w:t>
            </w:r>
          </w:p>
          <w:p w14:paraId="2268E6B3" w14:textId="77777777" w:rsidR="00EE5B36" w:rsidRDefault="00EE5B36" w:rsidP="003F3FDB"/>
        </w:tc>
        <w:tc>
          <w:tcPr>
            <w:tcW w:w="1288" w:type="dxa"/>
          </w:tcPr>
          <w:p w14:paraId="2D671CE6"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29004</w:t>
            </w:r>
          </w:p>
          <w:p w14:paraId="67CC5C0C" w14:textId="77777777" w:rsidR="00EE5B36" w:rsidRDefault="00EE5B36" w:rsidP="003F3FDB"/>
        </w:tc>
        <w:tc>
          <w:tcPr>
            <w:tcW w:w="1288" w:type="dxa"/>
          </w:tcPr>
          <w:p w14:paraId="25F436EA"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36792</w:t>
            </w:r>
          </w:p>
          <w:p w14:paraId="24EB80D5" w14:textId="77777777" w:rsidR="00EE5B36" w:rsidRDefault="00EE5B36" w:rsidP="003F3FDB"/>
        </w:tc>
        <w:tc>
          <w:tcPr>
            <w:tcW w:w="1288" w:type="dxa"/>
          </w:tcPr>
          <w:p w14:paraId="79BA2C57" w14:textId="77777777" w:rsidR="00EE5B36" w:rsidRPr="00E1225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0.9549</w:t>
            </w:r>
          </w:p>
          <w:p w14:paraId="7643F1F3" w14:textId="77777777" w:rsidR="00EE5B36" w:rsidRDefault="00EE5B36" w:rsidP="003F3FDB"/>
        </w:tc>
        <w:tc>
          <w:tcPr>
            <w:tcW w:w="1288" w:type="dxa"/>
          </w:tcPr>
          <w:p w14:paraId="27A5EA4B" w14:textId="77777777" w:rsidR="00EE5B36" w:rsidRPr="00C314A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E12257">
              <w:rPr>
                <w:rFonts w:ascii="Courier New" w:eastAsia="Times New Roman" w:hAnsi="Courier New" w:cs="Courier New"/>
                <w:color w:val="000000"/>
                <w:sz w:val="21"/>
                <w:szCs w:val="21"/>
                <w:lang w:eastAsia="en-GB"/>
              </w:rPr>
              <w:t>-1.65607</w:t>
            </w:r>
          </w:p>
        </w:tc>
      </w:tr>
    </w:tbl>
    <w:p w14:paraId="3A38BE90" w14:textId="77777777" w:rsidR="00EE5B36" w:rsidRDefault="00EE5B36" w:rsidP="00EE5B36"/>
    <w:p w14:paraId="2DF36F35" w14:textId="77777777" w:rsidR="00EE5B36" w:rsidRDefault="00EE5B36" w:rsidP="00EE5B36">
      <w:r>
        <w:t>Mantel test for science – psychology (40 articles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2BD2D0F" w14:textId="77777777" w:rsidTr="003F3FDB">
        <w:tc>
          <w:tcPr>
            <w:tcW w:w="1288" w:type="dxa"/>
            <w:vMerge w:val="restart"/>
          </w:tcPr>
          <w:p w14:paraId="6EFE165F" w14:textId="77777777" w:rsidR="00EE5B36" w:rsidRDefault="00EE5B36" w:rsidP="003F3FDB">
            <w:r>
              <w:t>Mantel Test</w:t>
            </w:r>
          </w:p>
        </w:tc>
        <w:tc>
          <w:tcPr>
            <w:tcW w:w="3864" w:type="dxa"/>
            <w:gridSpan w:val="3"/>
          </w:tcPr>
          <w:p w14:paraId="24AD3DB7" w14:textId="77777777" w:rsidR="00EE5B36" w:rsidRDefault="00EE5B36" w:rsidP="003F3FDB">
            <w:pPr>
              <w:jc w:val="center"/>
            </w:pPr>
            <w:r>
              <w:t>10-word network</w:t>
            </w:r>
          </w:p>
        </w:tc>
        <w:tc>
          <w:tcPr>
            <w:tcW w:w="3864" w:type="dxa"/>
            <w:gridSpan w:val="3"/>
          </w:tcPr>
          <w:p w14:paraId="25254B0E" w14:textId="77777777" w:rsidR="00EE5B36" w:rsidRDefault="00EE5B36" w:rsidP="003F3FDB">
            <w:pPr>
              <w:jc w:val="center"/>
            </w:pPr>
            <w:r>
              <w:t>20-word network</w:t>
            </w:r>
          </w:p>
        </w:tc>
      </w:tr>
      <w:tr w:rsidR="00EE5B36" w14:paraId="47F5C99E" w14:textId="77777777" w:rsidTr="003F3FDB">
        <w:tc>
          <w:tcPr>
            <w:tcW w:w="1288" w:type="dxa"/>
            <w:vMerge/>
          </w:tcPr>
          <w:p w14:paraId="4E764B2D" w14:textId="77777777" w:rsidR="00EE5B36" w:rsidRDefault="00EE5B36" w:rsidP="003F3FDB"/>
        </w:tc>
        <w:tc>
          <w:tcPr>
            <w:tcW w:w="1288" w:type="dxa"/>
          </w:tcPr>
          <w:p w14:paraId="2B2ED610" w14:textId="77777777" w:rsidR="00EE5B36" w:rsidRDefault="00EE5B36" w:rsidP="003F3FDB">
            <w:r>
              <w:t>r</w:t>
            </w:r>
          </w:p>
        </w:tc>
        <w:tc>
          <w:tcPr>
            <w:tcW w:w="1288" w:type="dxa"/>
          </w:tcPr>
          <w:p w14:paraId="3ED7000D" w14:textId="77777777" w:rsidR="00EE5B36" w:rsidRDefault="00EE5B36" w:rsidP="003F3FDB">
            <w:r>
              <w:t>p-value</w:t>
            </w:r>
          </w:p>
        </w:tc>
        <w:tc>
          <w:tcPr>
            <w:tcW w:w="1288" w:type="dxa"/>
          </w:tcPr>
          <w:p w14:paraId="5929BD33" w14:textId="77777777" w:rsidR="00EE5B36" w:rsidRDefault="00EE5B36" w:rsidP="003F3FDB">
            <w:r>
              <w:t>Z-score</w:t>
            </w:r>
          </w:p>
        </w:tc>
        <w:tc>
          <w:tcPr>
            <w:tcW w:w="1288" w:type="dxa"/>
          </w:tcPr>
          <w:p w14:paraId="314C3C7F" w14:textId="77777777" w:rsidR="00EE5B36" w:rsidRDefault="00EE5B36" w:rsidP="003F3FDB">
            <w:r>
              <w:t>r</w:t>
            </w:r>
          </w:p>
        </w:tc>
        <w:tc>
          <w:tcPr>
            <w:tcW w:w="1288" w:type="dxa"/>
          </w:tcPr>
          <w:p w14:paraId="54B9AE59" w14:textId="77777777" w:rsidR="00EE5B36" w:rsidRDefault="00EE5B36" w:rsidP="003F3FDB">
            <w:r>
              <w:t>p-value</w:t>
            </w:r>
          </w:p>
        </w:tc>
        <w:tc>
          <w:tcPr>
            <w:tcW w:w="1288" w:type="dxa"/>
          </w:tcPr>
          <w:p w14:paraId="726280D8" w14:textId="77777777" w:rsidR="00EE5B36" w:rsidRDefault="00EE5B36" w:rsidP="003F3FDB">
            <w:r>
              <w:t>z-score</w:t>
            </w:r>
          </w:p>
        </w:tc>
      </w:tr>
      <w:tr w:rsidR="00EE5B36" w14:paraId="026A3613" w14:textId="77777777" w:rsidTr="003F3FDB">
        <w:tc>
          <w:tcPr>
            <w:tcW w:w="1288" w:type="dxa"/>
          </w:tcPr>
          <w:p w14:paraId="3B4482A6" w14:textId="77777777" w:rsidR="00EE5B36" w:rsidRDefault="00EE5B36" w:rsidP="003F3FDB">
            <w:r>
              <w:t>Article Level</w:t>
            </w:r>
          </w:p>
        </w:tc>
        <w:tc>
          <w:tcPr>
            <w:tcW w:w="1288" w:type="dxa"/>
          </w:tcPr>
          <w:p w14:paraId="4E54E2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0233</w:t>
            </w:r>
          </w:p>
          <w:p w14:paraId="297DBFC4" w14:textId="77777777" w:rsidR="00EE5B36" w:rsidRDefault="00EE5B36" w:rsidP="003F3FDB"/>
        </w:tc>
        <w:tc>
          <w:tcPr>
            <w:tcW w:w="1288" w:type="dxa"/>
          </w:tcPr>
          <w:p w14:paraId="583286D6"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6703</w:t>
            </w:r>
          </w:p>
          <w:p w14:paraId="256BA845" w14:textId="77777777" w:rsidR="00EE5B36" w:rsidRDefault="00EE5B36" w:rsidP="003F3FDB"/>
        </w:tc>
        <w:tc>
          <w:tcPr>
            <w:tcW w:w="1288" w:type="dxa"/>
          </w:tcPr>
          <w:p w14:paraId="2E232174"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45536</w:t>
            </w:r>
          </w:p>
          <w:p w14:paraId="14C7366F" w14:textId="77777777" w:rsidR="00EE5B36" w:rsidRDefault="00EE5B36" w:rsidP="003F3FDB"/>
        </w:tc>
        <w:tc>
          <w:tcPr>
            <w:tcW w:w="1288" w:type="dxa"/>
          </w:tcPr>
          <w:p w14:paraId="39800B41" w14:textId="77777777" w:rsidR="00EE5B36" w:rsidRDefault="00EE5B36" w:rsidP="003F3FDB">
            <w:r w:rsidRPr="00892517">
              <w:rPr>
                <w:rFonts w:ascii="Courier New" w:eastAsia="Times New Roman" w:hAnsi="Courier New" w:cs="Courier New"/>
                <w:color w:val="000000"/>
                <w:sz w:val="21"/>
                <w:szCs w:val="21"/>
                <w:lang w:eastAsia="en-GB"/>
              </w:rPr>
              <w:t>0.16347</w:t>
            </w:r>
          </w:p>
        </w:tc>
        <w:tc>
          <w:tcPr>
            <w:tcW w:w="1288" w:type="dxa"/>
          </w:tcPr>
          <w:p w14:paraId="003C88AB" w14:textId="77777777" w:rsidR="00EE5B36" w:rsidRDefault="00EE5B36" w:rsidP="003F3FDB">
            <w:r w:rsidRPr="00892517">
              <w:rPr>
                <w:rFonts w:ascii="Courier New" w:eastAsia="Times New Roman" w:hAnsi="Courier New" w:cs="Courier New"/>
                <w:color w:val="000000"/>
                <w:sz w:val="21"/>
                <w:szCs w:val="21"/>
                <w:lang w:eastAsia="en-GB"/>
              </w:rPr>
              <w:t>0.3104</w:t>
            </w:r>
          </w:p>
        </w:tc>
        <w:tc>
          <w:tcPr>
            <w:tcW w:w="1288" w:type="dxa"/>
          </w:tcPr>
          <w:p w14:paraId="2D53C99C" w14:textId="77777777" w:rsidR="00EE5B36" w:rsidRDefault="00EE5B36" w:rsidP="003F3FDB">
            <w:r w:rsidRPr="00892517">
              <w:rPr>
                <w:rFonts w:ascii="Courier New" w:eastAsia="Times New Roman" w:hAnsi="Courier New" w:cs="Courier New"/>
                <w:color w:val="000000"/>
                <w:sz w:val="21"/>
                <w:szCs w:val="21"/>
                <w:lang w:eastAsia="en-GB"/>
              </w:rPr>
              <w:t>0.5929</w:t>
            </w:r>
          </w:p>
        </w:tc>
      </w:tr>
      <w:tr w:rsidR="00EE5B36" w14:paraId="5B87596B" w14:textId="77777777" w:rsidTr="003F3FDB">
        <w:tc>
          <w:tcPr>
            <w:tcW w:w="1288" w:type="dxa"/>
          </w:tcPr>
          <w:p w14:paraId="3FA934F1" w14:textId="77777777" w:rsidR="00EE5B36" w:rsidRDefault="00EE5B36" w:rsidP="003F3FDB">
            <w:r>
              <w:t>2-3 Paragraphs</w:t>
            </w:r>
          </w:p>
        </w:tc>
        <w:tc>
          <w:tcPr>
            <w:tcW w:w="1288" w:type="dxa"/>
          </w:tcPr>
          <w:p w14:paraId="5960EAA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16750</w:t>
            </w:r>
          </w:p>
          <w:p w14:paraId="7617D99E" w14:textId="77777777" w:rsidR="00EE5B36" w:rsidRDefault="00EE5B36" w:rsidP="003F3FDB"/>
        </w:tc>
        <w:tc>
          <w:tcPr>
            <w:tcW w:w="1288" w:type="dxa"/>
          </w:tcPr>
          <w:p w14:paraId="0C047C63"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8881</w:t>
            </w:r>
          </w:p>
          <w:p w14:paraId="23248A5A" w14:textId="77777777" w:rsidR="00EE5B36" w:rsidRDefault="00EE5B36" w:rsidP="003F3FDB"/>
        </w:tc>
        <w:tc>
          <w:tcPr>
            <w:tcW w:w="1288" w:type="dxa"/>
          </w:tcPr>
          <w:p w14:paraId="4BDC74DD"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14848</w:t>
            </w:r>
          </w:p>
          <w:p w14:paraId="637C17C7" w14:textId="77777777" w:rsidR="00EE5B36" w:rsidRDefault="00EE5B36" w:rsidP="003F3FDB"/>
        </w:tc>
        <w:tc>
          <w:tcPr>
            <w:tcW w:w="1288" w:type="dxa"/>
          </w:tcPr>
          <w:p w14:paraId="2AA910CD" w14:textId="77777777" w:rsidR="00EE5B36" w:rsidRDefault="00EE5B36" w:rsidP="003F3FDB">
            <w:r w:rsidRPr="003604E9">
              <w:rPr>
                <w:rFonts w:ascii="Courier New" w:eastAsia="Times New Roman" w:hAnsi="Courier New" w:cs="Courier New"/>
                <w:color w:val="000000"/>
                <w:sz w:val="21"/>
                <w:szCs w:val="21"/>
                <w:lang w:eastAsia="en-GB"/>
              </w:rPr>
              <w:t>-0.2556</w:t>
            </w:r>
          </w:p>
        </w:tc>
        <w:tc>
          <w:tcPr>
            <w:tcW w:w="1288" w:type="dxa"/>
          </w:tcPr>
          <w:p w14:paraId="32F64457" w14:textId="77777777" w:rsidR="00EE5B36" w:rsidRDefault="00EE5B36" w:rsidP="003F3FDB">
            <w:r w:rsidRPr="003604E9">
              <w:rPr>
                <w:rFonts w:ascii="Courier New" w:eastAsia="Times New Roman" w:hAnsi="Courier New" w:cs="Courier New"/>
                <w:color w:val="000000"/>
                <w:sz w:val="21"/>
                <w:szCs w:val="21"/>
                <w:lang w:eastAsia="en-GB"/>
              </w:rPr>
              <w:t>1.0</w:t>
            </w:r>
          </w:p>
        </w:tc>
        <w:tc>
          <w:tcPr>
            <w:tcW w:w="1288" w:type="dxa"/>
          </w:tcPr>
          <w:p w14:paraId="2CA89C77" w14:textId="77777777" w:rsidR="00EE5B36" w:rsidRDefault="00EE5B36" w:rsidP="003F3FDB">
            <w:r w:rsidRPr="003604E9">
              <w:rPr>
                <w:rFonts w:ascii="Courier New" w:eastAsia="Times New Roman" w:hAnsi="Courier New" w:cs="Courier New"/>
                <w:color w:val="000000"/>
                <w:sz w:val="21"/>
                <w:szCs w:val="21"/>
                <w:lang w:eastAsia="en-GB"/>
              </w:rPr>
              <w:t>-1.1348</w:t>
            </w:r>
          </w:p>
        </w:tc>
      </w:tr>
      <w:tr w:rsidR="00EE5B36" w14:paraId="321708D9" w14:textId="77777777" w:rsidTr="003F3FDB">
        <w:tc>
          <w:tcPr>
            <w:tcW w:w="1288" w:type="dxa"/>
          </w:tcPr>
          <w:p w14:paraId="727E560E" w14:textId="77777777" w:rsidR="00EE5B36" w:rsidRDefault="00EE5B36" w:rsidP="003F3FDB">
            <w:r>
              <w:t>Paragraph level</w:t>
            </w:r>
          </w:p>
        </w:tc>
        <w:tc>
          <w:tcPr>
            <w:tcW w:w="1288" w:type="dxa"/>
          </w:tcPr>
          <w:p w14:paraId="73B83E69"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29198</w:t>
            </w:r>
          </w:p>
          <w:p w14:paraId="7E3F2E90" w14:textId="77777777" w:rsidR="00EE5B36" w:rsidRDefault="00EE5B36" w:rsidP="003F3FDB"/>
        </w:tc>
        <w:tc>
          <w:tcPr>
            <w:tcW w:w="1288" w:type="dxa"/>
          </w:tcPr>
          <w:p w14:paraId="58EA4438"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0.9005</w:t>
            </w:r>
          </w:p>
          <w:p w14:paraId="2E480691" w14:textId="77777777" w:rsidR="00EE5B36" w:rsidRDefault="00EE5B36" w:rsidP="003F3FDB"/>
        </w:tc>
        <w:tc>
          <w:tcPr>
            <w:tcW w:w="1288" w:type="dxa"/>
          </w:tcPr>
          <w:p w14:paraId="1C30A392" w14:textId="77777777" w:rsidR="00EE5B36" w:rsidRPr="00166689"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166689">
              <w:rPr>
                <w:rFonts w:ascii="Courier New" w:eastAsia="Times New Roman" w:hAnsi="Courier New" w:cs="Courier New"/>
                <w:color w:val="000000"/>
                <w:sz w:val="21"/>
                <w:szCs w:val="21"/>
                <w:lang w:eastAsia="en-GB"/>
              </w:rPr>
              <w:t>-1.29744</w:t>
            </w:r>
          </w:p>
          <w:p w14:paraId="10FFE90A" w14:textId="77777777" w:rsidR="00EE5B36" w:rsidRDefault="00EE5B36" w:rsidP="003F3FDB"/>
        </w:tc>
        <w:tc>
          <w:tcPr>
            <w:tcW w:w="1288" w:type="dxa"/>
          </w:tcPr>
          <w:p w14:paraId="449BE5AC" w14:textId="77777777" w:rsidR="00EE5B36" w:rsidRDefault="00EE5B36" w:rsidP="003F3FDB">
            <w:r w:rsidRPr="003604E9">
              <w:rPr>
                <w:rFonts w:ascii="Courier New" w:eastAsia="Times New Roman" w:hAnsi="Courier New" w:cs="Courier New"/>
                <w:color w:val="000000"/>
                <w:sz w:val="21"/>
                <w:szCs w:val="21"/>
                <w:lang w:eastAsia="en-GB"/>
              </w:rPr>
              <w:t>-0.04745</w:t>
            </w:r>
          </w:p>
        </w:tc>
        <w:tc>
          <w:tcPr>
            <w:tcW w:w="1288" w:type="dxa"/>
          </w:tcPr>
          <w:p w14:paraId="2BC6C470" w14:textId="77777777" w:rsidR="00EE5B36" w:rsidRDefault="00EE5B36" w:rsidP="003F3FDB">
            <w:r w:rsidRPr="003604E9">
              <w:rPr>
                <w:rFonts w:ascii="Courier New" w:eastAsia="Times New Roman" w:hAnsi="Courier New" w:cs="Courier New"/>
                <w:color w:val="000000"/>
                <w:sz w:val="21"/>
                <w:szCs w:val="21"/>
                <w:lang w:eastAsia="en-GB"/>
              </w:rPr>
              <w:t>0.5642</w:t>
            </w:r>
          </w:p>
        </w:tc>
        <w:tc>
          <w:tcPr>
            <w:tcW w:w="1288" w:type="dxa"/>
          </w:tcPr>
          <w:p w14:paraId="036AC512" w14:textId="77777777" w:rsidR="00EE5B36" w:rsidRDefault="00EE5B36" w:rsidP="003F3FDB">
            <w:r w:rsidRPr="003604E9">
              <w:rPr>
                <w:rFonts w:ascii="Courier New" w:eastAsia="Times New Roman" w:hAnsi="Courier New" w:cs="Courier New"/>
                <w:color w:val="000000"/>
                <w:sz w:val="21"/>
                <w:szCs w:val="21"/>
                <w:lang w:eastAsia="en-GB"/>
              </w:rPr>
              <w:t>-0.17695</w:t>
            </w:r>
          </w:p>
        </w:tc>
      </w:tr>
    </w:tbl>
    <w:p w14:paraId="38BB4759" w14:textId="77777777" w:rsidR="00EE5B36" w:rsidRDefault="00EE5B36" w:rsidP="00EE5B36"/>
    <w:p w14:paraId="03ACE4FF" w14:textId="77777777" w:rsidR="00EE5B36" w:rsidRDefault="00EE5B36" w:rsidP="00EE5B36"/>
    <w:p w14:paraId="1AD9BEF0" w14:textId="77777777" w:rsidR="00EE5B36" w:rsidRDefault="00EE5B36" w:rsidP="00EE5B36"/>
    <w:p w14:paraId="2E7ECEC9" w14:textId="77777777" w:rsidR="00EE5B36" w:rsidRDefault="00EE5B36" w:rsidP="00EE5B36"/>
    <w:p w14:paraId="51CFC771" w14:textId="77777777" w:rsidR="00EE5B36" w:rsidRDefault="00EE5B36" w:rsidP="00EE5B36">
      <w:r>
        <w:t>Mantel test results vertical comparison</w:t>
      </w:r>
    </w:p>
    <w:p w14:paraId="2B230C66" w14:textId="77777777" w:rsidR="00EE5B36" w:rsidRDefault="00EE5B36" w:rsidP="00EE5B36">
      <w:r>
        <w:t>X</w:t>
      </w:r>
      <w:r>
        <w:tab/>
      </w:r>
      <w:r>
        <w:tab/>
        <w:t>Y</w:t>
      </w:r>
    </w:p>
    <w:p w14:paraId="7A9F706E" w14:textId="77777777" w:rsidR="00EE5B36" w:rsidRDefault="00EE5B36" w:rsidP="00EE5B36">
      <w:r>
        <w:t xml:space="preserve">Article </w:t>
      </w:r>
      <w:r>
        <w:tab/>
      </w:r>
      <w:r>
        <w:tab/>
        <w:t xml:space="preserve"> 2-3 p</w:t>
      </w:r>
    </w:p>
    <w:p w14:paraId="51A921D3" w14:textId="77777777" w:rsidR="00EE5B36" w:rsidRDefault="00EE5B36" w:rsidP="00EE5B36">
      <w:r>
        <w:t xml:space="preserve">Article </w:t>
      </w:r>
      <w:r>
        <w:tab/>
      </w:r>
      <w:r>
        <w:tab/>
        <w:t xml:space="preserve"> paragraph</w:t>
      </w:r>
    </w:p>
    <w:p w14:paraId="60836ADA" w14:textId="77777777" w:rsidR="00EE5B36" w:rsidRDefault="00EE5B36" w:rsidP="00EE5B36">
      <w:r>
        <w:t xml:space="preserve">2-3 p </w:t>
      </w:r>
      <w:r>
        <w:tab/>
      </w:r>
      <w:r>
        <w:tab/>
        <w:t xml:space="preserve"> paragraph</w:t>
      </w:r>
    </w:p>
    <w:p w14:paraId="2CA706D0" w14:textId="77777777" w:rsidR="00EE5B36" w:rsidRDefault="00EE5B36" w:rsidP="00EE5B36">
      <w:r>
        <w:t>mantel (X”, Y”)</w:t>
      </w:r>
    </w:p>
    <w:p w14:paraId="1EBD1655" w14:textId="77777777" w:rsidR="00EE5B36" w:rsidRDefault="00EE5B36" w:rsidP="00EE5B36">
      <w:r>
        <w:tab/>
        <w:t>where X”, Y” are pairwise distances between top words respectively.</w:t>
      </w:r>
    </w:p>
    <w:p w14:paraId="570E7A44" w14:textId="77777777" w:rsidR="00EE5B36" w:rsidRDefault="00EE5B36" w:rsidP="00EE5B36">
      <w:r>
        <w:t>For each dataset Law dataset, non-Law dataset, Covid science dataset (40 articles and 20 articles), Covid psychology dataset (40 articles and 20 articles.</w:t>
      </w:r>
    </w:p>
    <w:p w14:paraId="6175762A" w14:textId="77777777" w:rsidR="00EE5B36" w:rsidRDefault="00EE5B36" w:rsidP="00EE5B36">
      <w:pPr>
        <w:rPr>
          <w:u w:val="single"/>
        </w:rPr>
      </w:pPr>
      <w:r w:rsidRPr="0020418C">
        <w:rPr>
          <w:u w:val="single"/>
        </w:rPr>
        <w:t>Results generated from mantel test with 10 words network</w:t>
      </w:r>
      <w:r>
        <w:rPr>
          <w:u w:val="single"/>
        </w:rPr>
        <w:t xml:space="preserve"> and 20-word network</w:t>
      </w:r>
    </w:p>
    <w:p w14:paraId="724325F0" w14:textId="77777777" w:rsidR="00EE5B36" w:rsidRDefault="00EE5B36" w:rsidP="00EE5B36">
      <w:pPr>
        <w:rPr>
          <w:u w:val="single"/>
        </w:rPr>
      </w:pPr>
    </w:p>
    <w:p w14:paraId="15134B9F" w14:textId="77777777" w:rsidR="00EE5B36" w:rsidRDefault="00EE5B36" w:rsidP="00EE5B36">
      <w:r w:rsidRPr="00ED165A">
        <w:t>10-word network: By comparing Top 5 words from each dataset</w:t>
      </w:r>
    </w:p>
    <w:p w14:paraId="2048C7BD" w14:textId="77777777" w:rsidR="00EE5B36" w:rsidRDefault="00EE5B36" w:rsidP="00EE5B36">
      <w:r>
        <w:t>2</w:t>
      </w:r>
      <w:r w:rsidRPr="00ED165A">
        <w:t xml:space="preserve">0-word network: By comparing Top </w:t>
      </w:r>
      <w:r>
        <w:t>10</w:t>
      </w:r>
      <w:r w:rsidRPr="00ED165A">
        <w:t xml:space="preserve"> words from each datase</w:t>
      </w:r>
      <w:r>
        <w:t>t</w:t>
      </w:r>
    </w:p>
    <w:p w14:paraId="2323613F" w14:textId="77777777" w:rsidR="00EE5B36" w:rsidRDefault="00EE5B36" w:rsidP="00EE5B36"/>
    <w:p w14:paraId="1F568195" w14:textId="77777777" w:rsidR="00EE5B36" w:rsidRDefault="00EE5B36" w:rsidP="00EE5B36">
      <w:r>
        <w:t>Law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B4FF74B" w14:textId="77777777" w:rsidTr="003F3FDB">
        <w:tc>
          <w:tcPr>
            <w:tcW w:w="1288" w:type="dxa"/>
            <w:vMerge w:val="restart"/>
          </w:tcPr>
          <w:p w14:paraId="54B606D9" w14:textId="77777777" w:rsidR="00EE5B36" w:rsidRDefault="00EE5B36" w:rsidP="003F3FDB">
            <w:r>
              <w:t>Mantel Test</w:t>
            </w:r>
          </w:p>
        </w:tc>
        <w:tc>
          <w:tcPr>
            <w:tcW w:w="3864" w:type="dxa"/>
            <w:gridSpan w:val="3"/>
          </w:tcPr>
          <w:p w14:paraId="663184E0" w14:textId="77777777" w:rsidR="00EE5B36" w:rsidRDefault="00EE5B36" w:rsidP="003F3FDB">
            <w:pPr>
              <w:jc w:val="center"/>
            </w:pPr>
            <w:r>
              <w:t>10-word network</w:t>
            </w:r>
          </w:p>
        </w:tc>
        <w:tc>
          <w:tcPr>
            <w:tcW w:w="3864" w:type="dxa"/>
            <w:gridSpan w:val="3"/>
          </w:tcPr>
          <w:p w14:paraId="14C3819C" w14:textId="77777777" w:rsidR="00EE5B36" w:rsidRDefault="00EE5B36" w:rsidP="003F3FDB">
            <w:pPr>
              <w:jc w:val="center"/>
            </w:pPr>
            <w:r>
              <w:t>20-word network</w:t>
            </w:r>
          </w:p>
        </w:tc>
      </w:tr>
      <w:tr w:rsidR="00EE5B36" w14:paraId="5CC118BE" w14:textId="77777777" w:rsidTr="003F3FDB">
        <w:tc>
          <w:tcPr>
            <w:tcW w:w="1288" w:type="dxa"/>
            <w:vMerge/>
          </w:tcPr>
          <w:p w14:paraId="35CEC5DF" w14:textId="77777777" w:rsidR="00EE5B36" w:rsidRDefault="00EE5B36" w:rsidP="003F3FDB"/>
        </w:tc>
        <w:tc>
          <w:tcPr>
            <w:tcW w:w="1288" w:type="dxa"/>
          </w:tcPr>
          <w:p w14:paraId="5889DCBE" w14:textId="77777777" w:rsidR="00EE5B36" w:rsidRDefault="00EE5B36" w:rsidP="003F3FDB">
            <w:r>
              <w:t>r</w:t>
            </w:r>
          </w:p>
        </w:tc>
        <w:tc>
          <w:tcPr>
            <w:tcW w:w="1288" w:type="dxa"/>
          </w:tcPr>
          <w:p w14:paraId="3BE651F8" w14:textId="77777777" w:rsidR="00EE5B36" w:rsidRDefault="00EE5B36" w:rsidP="003F3FDB">
            <w:r>
              <w:t>p-value</w:t>
            </w:r>
          </w:p>
        </w:tc>
        <w:tc>
          <w:tcPr>
            <w:tcW w:w="1288" w:type="dxa"/>
          </w:tcPr>
          <w:p w14:paraId="0DE374FB" w14:textId="77777777" w:rsidR="00EE5B36" w:rsidRDefault="00EE5B36" w:rsidP="003F3FDB">
            <w:r>
              <w:t>Z-score</w:t>
            </w:r>
          </w:p>
        </w:tc>
        <w:tc>
          <w:tcPr>
            <w:tcW w:w="1288" w:type="dxa"/>
          </w:tcPr>
          <w:p w14:paraId="6A0B8B83" w14:textId="77777777" w:rsidR="00EE5B36" w:rsidRDefault="00EE5B36" w:rsidP="003F3FDB">
            <w:r>
              <w:t>r</w:t>
            </w:r>
          </w:p>
        </w:tc>
        <w:tc>
          <w:tcPr>
            <w:tcW w:w="1288" w:type="dxa"/>
          </w:tcPr>
          <w:p w14:paraId="57F4019F" w14:textId="77777777" w:rsidR="00EE5B36" w:rsidRDefault="00EE5B36" w:rsidP="003F3FDB">
            <w:r>
              <w:t>p-value</w:t>
            </w:r>
          </w:p>
        </w:tc>
        <w:tc>
          <w:tcPr>
            <w:tcW w:w="1288" w:type="dxa"/>
          </w:tcPr>
          <w:p w14:paraId="46EF1338" w14:textId="77777777" w:rsidR="00EE5B36" w:rsidRDefault="00EE5B36" w:rsidP="003F3FDB">
            <w:r>
              <w:t>z-score</w:t>
            </w:r>
          </w:p>
        </w:tc>
      </w:tr>
      <w:tr w:rsidR="00EE5B36" w14:paraId="494CC2CE" w14:textId="77777777" w:rsidTr="003F3FDB">
        <w:tc>
          <w:tcPr>
            <w:tcW w:w="1288" w:type="dxa"/>
          </w:tcPr>
          <w:p w14:paraId="76DF2336" w14:textId="77777777" w:rsidR="00EE5B36" w:rsidRDefault="00EE5B36" w:rsidP="003F3FDB">
            <w:r>
              <w:t>Article ---&gt; 2-3 P</w:t>
            </w:r>
          </w:p>
        </w:tc>
        <w:tc>
          <w:tcPr>
            <w:tcW w:w="1288" w:type="dxa"/>
          </w:tcPr>
          <w:p w14:paraId="6956C7E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9916</w:t>
            </w:r>
          </w:p>
          <w:p w14:paraId="4140ABEF" w14:textId="77777777" w:rsidR="00EE5B36" w:rsidRDefault="00EE5B36" w:rsidP="003F3FDB"/>
        </w:tc>
        <w:tc>
          <w:tcPr>
            <w:tcW w:w="1288" w:type="dxa"/>
          </w:tcPr>
          <w:p w14:paraId="6910CBA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375</w:t>
            </w:r>
          </w:p>
          <w:p w14:paraId="4462ECF0" w14:textId="77777777" w:rsidR="00EE5B36" w:rsidRDefault="00EE5B36" w:rsidP="003F3FDB"/>
        </w:tc>
        <w:tc>
          <w:tcPr>
            <w:tcW w:w="1288" w:type="dxa"/>
          </w:tcPr>
          <w:p w14:paraId="22289067"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6904</w:t>
            </w:r>
          </w:p>
          <w:p w14:paraId="09387166" w14:textId="77777777" w:rsidR="00EE5B36" w:rsidRDefault="00EE5B36" w:rsidP="003F3FDB"/>
        </w:tc>
        <w:tc>
          <w:tcPr>
            <w:tcW w:w="1288" w:type="dxa"/>
          </w:tcPr>
          <w:p w14:paraId="55630F73"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6939</w:t>
            </w:r>
          </w:p>
          <w:p w14:paraId="54548DDC" w14:textId="77777777" w:rsidR="00EE5B36" w:rsidRDefault="00EE5B36" w:rsidP="003F3FDB"/>
        </w:tc>
        <w:tc>
          <w:tcPr>
            <w:tcW w:w="1288" w:type="dxa"/>
          </w:tcPr>
          <w:p w14:paraId="4AD31E0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9614</w:t>
            </w:r>
          </w:p>
          <w:p w14:paraId="20336B47" w14:textId="77777777" w:rsidR="00EE5B36" w:rsidRDefault="00EE5B36" w:rsidP="003F3FDB"/>
        </w:tc>
        <w:tc>
          <w:tcPr>
            <w:tcW w:w="1288" w:type="dxa"/>
          </w:tcPr>
          <w:p w14:paraId="6FA744E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58676</w:t>
            </w:r>
          </w:p>
          <w:p w14:paraId="7F0A4D84" w14:textId="77777777" w:rsidR="00EE5B36" w:rsidRDefault="00EE5B36" w:rsidP="003F3FDB"/>
        </w:tc>
      </w:tr>
      <w:tr w:rsidR="00EE5B36" w14:paraId="7BBC34EA" w14:textId="77777777" w:rsidTr="003F3FDB">
        <w:tc>
          <w:tcPr>
            <w:tcW w:w="1288" w:type="dxa"/>
          </w:tcPr>
          <w:p w14:paraId="20DA2A6F" w14:textId="77777777" w:rsidR="00EE5B36" w:rsidRDefault="00EE5B36" w:rsidP="003F3FDB">
            <w:r>
              <w:t>Article ---&gt; Paragraph</w:t>
            </w:r>
          </w:p>
        </w:tc>
        <w:tc>
          <w:tcPr>
            <w:tcW w:w="1288" w:type="dxa"/>
          </w:tcPr>
          <w:p w14:paraId="6C9AB6BE"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533</w:t>
            </w:r>
          </w:p>
          <w:p w14:paraId="06618FBD" w14:textId="77777777" w:rsidR="00EE5B36" w:rsidRDefault="00EE5B36" w:rsidP="003F3FDB"/>
        </w:tc>
        <w:tc>
          <w:tcPr>
            <w:tcW w:w="1288" w:type="dxa"/>
          </w:tcPr>
          <w:p w14:paraId="67D3EAB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83333</w:t>
            </w:r>
          </w:p>
          <w:p w14:paraId="47E19E38" w14:textId="77777777" w:rsidR="00EE5B36" w:rsidRDefault="00EE5B36" w:rsidP="003F3FDB"/>
        </w:tc>
        <w:tc>
          <w:tcPr>
            <w:tcW w:w="1288" w:type="dxa"/>
          </w:tcPr>
          <w:p w14:paraId="357F95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0028</w:t>
            </w:r>
          </w:p>
          <w:p w14:paraId="7A914A59" w14:textId="77777777" w:rsidR="00EE5B36" w:rsidRDefault="00EE5B36" w:rsidP="003F3FDB"/>
        </w:tc>
        <w:tc>
          <w:tcPr>
            <w:tcW w:w="1288" w:type="dxa"/>
          </w:tcPr>
          <w:p w14:paraId="32DE426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9004</w:t>
            </w:r>
          </w:p>
          <w:p w14:paraId="13A72073" w14:textId="77777777" w:rsidR="00EE5B36" w:rsidRDefault="00EE5B36" w:rsidP="003F3FDB"/>
        </w:tc>
        <w:tc>
          <w:tcPr>
            <w:tcW w:w="1288" w:type="dxa"/>
          </w:tcPr>
          <w:p w14:paraId="0D948EE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036</w:t>
            </w:r>
          </w:p>
          <w:p w14:paraId="173A22EF" w14:textId="77777777" w:rsidR="00EE5B36" w:rsidRDefault="00EE5B36" w:rsidP="003F3FDB"/>
        </w:tc>
        <w:tc>
          <w:tcPr>
            <w:tcW w:w="1288" w:type="dxa"/>
          </w:tcPr>
          <w:p w14:paraId="2C5AF27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44017</w:t>
            </w:r>
          </w:p>
          <w:p w14:paraId="38143EDB" w14:textId="77777777" w:rsidR="00EE5B36" w:rsidRDefault="00EE5B36" w:rsidP="003F3FDB"/>
        </w:tc>
      </w:tr>
      <w:tr w:rsidR="00EE5B36" w14:paraId="4F2AA282" w14:textId="77777777" w:rsidTr="003F3FDB">
        <w:tc>
          <w:tcPr>
            <w:tcW w:w="1288" w:type="dxa"/>
          </w:tcPr>
          <w:p w14:paraId="7E4701A5" w14:textId="77777777" w:rsidR="00EE5B36" w:rsidRDefault="00EE5B36" w:rsidP="003F3FDB">
            <w:r>
              <w:t>2-3 P ---&gt; Paragraph</w:t>
            </w:r>
          </w:p>
        </w:tc>
        <w:tc>
          <w:tcPr>
            <w:tcW w:w="1288" w:type="dxa"/>
          </w:tcPr>
          <w:p w14:paraId="051714E6"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1549</w:t>
            </w:r>
          </w:p>
          <w:p w14:paraId="61897C11" w14:textId="77777777" w:rsidR="00EE5B36" w:rsidRDefault="00EE5B36" w:rsidP="003F3FDB"/>
        </w:tc>
        <w:tc>
          <w:tcPr>
            <w:tcW w:w="1288" w:type="dxa"/>
          </w:tcPr>
          <w:p w14:paraId="7269811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4583</w:t>
            </w:r>
          </w:p>
          <w:p w14:paraId="54899B21" w14:textId="77777777" w:rsidR="00EE5B36" w:rsidRDefault="00EE5B36" w:rsidP="003F3FDB"/>
        </w:tc>
        <w:tc>
          <w:tcPr>
            <w:tcW w:w="1288" w:type="dxa"/>
          </w:tcPr>
          <w:p w14:paraId="3E112A1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21009</w:t>
            </w:r>
          </w:p>
          <w:p w14:paraId="33896E4E" w14:textId="77777777" w:rsidR="00EE5B36" w:rsidRDefault="00EE5B36" w:rsidP="003F3FDB"/>
        </w:tc>
        <w:tc>
          <w:tcPr>
            <w:tcW w:w="1288" w:type="dxa"/>
          </w:tcPr>
          <w:p w14:paraId="3A59830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9494</w:t>
            </w:r>
          </w:p>
          <w:p w14:paraId="17044B1C" w14:textId="77777777" w:rsidR="00EE5B36" w:rsidRDefault="00EE5B36" w:rsidP="003F3FDB"/>
        </w:tc>
        <w:tc>
          <w:tcPr>
            <w:tcW w:w="1288" w:type="dxa"/>
          </w:tcPr>
          <w:p w14:paraId="1AC2210E"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558</w:t>
            </w:r>
          </w:p>
          <w:p w14:paraId="247ACC30" w14:textId="77777777" w:rsidR="00EE5B36" w:rsidRDefault="00EE5B36" w:rsidP="003F3FDB"/>
        </w:tc>
        <w:tc>
          <w:tcPr>
            <w:tcW w:w="1288" w:type="dxa"/>
          </w:tcPr>
          <w:p w14:paraId="15F80676"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1.68612</w:t>
            </w:r>
          </w:p>
          <w:p w14:paraId="671C991C" w14:textId="77777777" w:rsidR="00EE5B36" w:rsidRDefault="00EE5B36" w:rsidP="003F3FDB"/>
        </w:tc>
      </w:tr>
    </w:tbl>
    <w:p w14:paraId="31A93F2D" w14:textId="77777777" w:rsidR="00EE5B36" w:rsidRPr="00ED165A" w:rsidRDefault="00EE5B36" w:rsidP="00EE5B36"/>
    <w:p w14:paraId="44E9750B" w14:textId="77777777" w:rsidR="00EE5B36" w:rsidRDefault="00EE5B36" w:rsidP="00EE5B36">
      <w:r>
        <w:t>Non-Law dataset</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1FD34A1" w14:textId="77777777" w:rsidTr="003F3FDB">
        <w:tc>
          <w:tcPr>
            <w:tcW w:w="1288" w:type="dxa"/>
            <w:vMerge w:val="restart"/>
          </w:tcPr>
          <w:p w14:paraId="4B3BFCB7" w14:textId="77777777" w:rsidR="00EE5B36" w:rsidRDefault="00EE5B36" w:rsidP="003F3FDB">
            <w:r>
              <w:t>Mantel Test</w:t>
            </w:r>
          </w:p>
        </w:tc>
        <w:tc>
          <w:tcPr>
            <w:tcW w:w="3864" w:type="dxa"/>
            <w:gridSpan w:val="3"/>
          </w:tcPr>
          <w:p w14:paraId="575ACA87" w14:textId="77777777" w:rsidR="00EE5B36" w:rsidRDefault="00EE5B36" w:rsidP="003F3FDB">
            <w:pPr>
              <w:jc w:val="center"/>
            </w:pPr>
            <w:r>
              <w:t>10-word network</w:t>
            </w:r>
          </w:p>
        </w:tc>
        <w:tc>
          <w:tcPr>
            <w:tcW w:w="3864" w:type="dxa"/>
            <w:gridSpan w:val="3"/>
          </w:tcPr>
          <w:p w14:paraId="511872E9" w14:textId="77777777" w:rsidR="00EE5B36" w:rsidRDefault="00EE5B36" w:rsidP="003F3FDB">
            <w:pPr>
              <w:jc w:val="center"/>
            </w:pPr>
            <w:r>
              <w:t>20-word network</w:t>
            </w:r>
          </w:p>
        </w:tc>
      </w:tr>
      <w:tr w:rsidR="00EE5B36" w14:paraId="059CEA93" w14:textId="77777777" w:rsidTr="003F3FDB">
        <w:tc>
          <w:tcPr>
            <w:tcW w:w="1288" w:type="dxa"/>
            <w:vMerge/>
          </w:tcPr>
          <w:p w14:paraId="59D8D21D" w14:textId="77777777" w:rsidR="00EE5B36" w:rsidRDefault="00EE5B36" w:rsidP="003F3FDB"/>
        </w:tc>
        <w:tc>
          <w:tcPr>
            <w:tcW w:w="1288" w:type="dxa"/>
          </w:tcPr>
          <w:p w14:paraId="6E018344" w14:textId="77777777" w:rsidR="00EE5B36" w:rsidRDefault="00EE5B36" w:rsidP="003F3FDB">
            <w:r>
              <w:t>r</w:t>
            </w:r>
          </w:p>
        </w:tc>
        <w:tc>
          <w:tcPr>
            <w:tcW w:w="1288" w:type="dxa"/>
          </w:tcPr>
          <w:p w14:paraId="4B15B4A6" w14:textId="77777777" w:rsidR="00EE5B36" w:rsidRDefault="00EE5B36" w:rsidP="003F3FDB">
            <w:r>
              <w:t>p-value</w:t>
            </w:r>
          </w:p>
        </w:tc>
        <w:tc>
          <w:tcPr>
            <w:tcW w:w="1288" w:type="dxa"/>
          </w:tcPr>
          <w:p w14:paraId="1AC02258" w14:textId="77777777" w:rsidR="00EE5B36" w:rsidRDefault="00EE5B36" w:rsidP="003F3FDB">
            <w:r>
              <w:t>Z-score</w:t>
            </w:r>
          </w:p>
        </w:tc>
        <w:tc>
          <w:tcPr>
            <w:tcW w:w="1288" w:type="dxa"/>
          </w:tcPr>
          <w:p w14:paraId="57F23BDF" w14:textId="77777777" w:rsidR="00EE5B36" w:rsidRDefault="00EE5B36" w:rsidP="003F3FDB">
            <w:r>
              <w:t>r</w:t>
            </w:r>
          </w:p>
        </w:tc>
        <w:tc>
          <w:tcPr>
            <w:tcW w:w="1288" w:type="dxa"/>
          </w:tcPr>
          <w:p w14:paraId="02EFB2CE" w14:textId="77777777" w:rsidR="00EE5B36" w:rsidRDefault="00EE5B36" w:rsidP="003F3FDB">
            <w:r>
              <w:t>p-value</w:t>
            </w:r>
          </w:p>
        </w:tc>
        <w:tc>
          <w:tcPr>
            <w:tcW w:w="1288" w:type="dxa"/>
          </w:tcPr>
          <w:p w14:paraId="40AB45AE" w14:textId="77777777" w:rsidR="00EE5B36" w:rsidRDefault="00EE5B36" w:rsidP="003F3FDB">
            <w:r>
              <w:t>z-score</w:t>
            </w:r>
          </w:p>
        </w:tc>
      </w:tr>
      <w:tr w:rsidR="00EE5B36" w14:paraId="04B9D407" w14:textId="77777777" w:rsidTr="003F3FDB">
        <w:tc>
          <w:tcPr>
            <w:tcW w:w="1288" w:type="dxa"/>
          </w:tcPr>
          <w:p w14:paraId="6FDFC305" w14:textId="77777777" w:rsidR="00EE5B36" w:rsidRDefault="00EE5B36" w:rsidP="003F3FDB">
            <w:r>
              <w:t>Article ---&gt; 2-3 P</w:t>
            </w:r>
          </w:p>
        </w:tc>
        <w:tc>
          <w:tcPr>
            <w:tcW w:w="1288" w:type="dxa"/>
          </w:tcPr>
          <w:p w14:paraId="76498AC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8840</w:t>
            </w:r>
          </w:p>
          <w:p w14:paraId="7E5EE191" w14:textId="77777777" w:rsidR="00EE5B36" w:rsidRDefault="00EE5B36" w:rsidP="003F3FDB"/>
        </w:tc>
        <w:tc>
          <w:tcPr>
            <w:tcW w:w="1288" w:type="dxa"/>
          </w:tcPr>
          <w:p w14:paraId="190064B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01</w:t>
            </w:r>
          </w:p>
          <w:p w14:paraId="3F23E598" w14:textId="77777777" w:rsidR="00EE5B36" w:rsidRDefault="00EE5B36" w:rsidP="003F3FDB"/>
        </w:tc>
        <w:tc>
          <w:tcPr>
            <w:tcW w:w="1288" w:type="dxa"/>
          </w:tcPr>
          <w:p w14:paraId="5F2BC56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2033</w:t>
            </w:r>
          </w:p>
          <w:p w14:paraId="2D4090FB" w14:textId="77777777" w:rsidR="00EE5B36" w:rsidRDefault="00EE5B36" w:rsidP="003F3FDB"/>
        </w:tc>
        <w:tc>
          <w:tcPr>
            <w:tcW w:w="1288" w:type="dxa"/>
          </w:tcPr>
          <w:p w14:paraId="2106A622"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8802</w:t>
            </w:r>
          </w:p>
          <w:p w14:paraId="17201BA1" w14:textId="77777777" w:rsidR="00EE5B36" w:rsidRDefault="00EE5B36" w:rsidP="003F3FDB"/>
        </w:tc>
        <w:tc>
          <w:tcPr>
            <w:tcW w:w="1288" w:type="dxa"/>
          </w:tcPr>
          <w:p w14:paraId="45D0A895"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2293</w:t>
            </w:r>
          </w:p>
          <w:p w14:paraId="70E045B3" w14:textId="77777777" w:rsidR="00EE5B36" w:rsidRDefault="00EE5B36" w:rsidP="003F3FDB"/>
        </w:tc>
        <w:tc>
          <w:tcPr>
            <w:tcW w:w="1288" w:type="dxa"/>
          </w:tcPr>
          <w:p w14:paraId="66DEE19B"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8101</w:t>
            </w:r>
          </w:p>
          <w:p w14:paraId="0F81E1A3" w14:textId="77777777" w:rsidR="00EE5B36" w:rsidRDefault="00EE5B36" w:rsidP="003F3FDB"/>
        </w:tc>
      </w:tr>
      <w:tr w:rsidR="00EE5B36" w14:paraId="56BE3A13" w14:textId="77777777" w:rsidTr="003F3FDB">
        <w:tc>
          <w:tcPr>
            <w:tcW w:w="1288" w:type="dxa"/>
          </w:tcPr>
          <w:p w14:paraId="6807D1A7" w14:textId="77777777" w:rsidR="00EE5B36" w:rsidRDefault="00EE5B36" w:rsidP="003F3FDB">
            <w:r>
              <w:t>Article ---&gt; Paragraph</w:t>
            </w:r>
          </w:p>
        </w:tc>
        <w:tc>
          <w:tcPr>
            <w:tcW w:w="1288" w:type="dxa"/>
          </w:tcPr>
          <w:p w14:paraId="0F02EDF4"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3517</w:t>
            </w:r>
          </w:p>
          <w:p w14:paraId="7E6F6DE6" w14:textId="77777777" w:rsidR="00EE5B36" w:rsidRDefault="00EE5B36" w:rsidP="003F3FDB"/>
        </w:tc>
        <w:tc>
          <w:tcPr>
            <w:tcW w:w="1288" w:type="dxa"/>
          </w:tcPr>
          <w:p w14:paraId="13D7FC9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1626</w:t>
            </w:r>
          </w:p>
          <w:p w14:paraId="60027716" w14:textId="77777777" w:rsidR="00EE5B36" w:rsidRDefault="00EE5B36" w:rsidP="003F3FDB"/>
        </w:tc>
        <w:tc>
          <w:tcPr>
            <w:tcW w:w="1288" w:type="dxa"/>
          </w:tcPr>
          <w:p w14:paraId="599F6A5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81199</w:t>
            </w:r>
          </w:p>
          <w:p w14:paraId="53BFACA0" w14:textId="77777777" w:rsidR="00EE5B36" w:rsidRDefault="00EE5B36" w:rsidP="003F3FDB"/>
        </w:tc>
        <w:tc>
          <w:tcPr>
            <w:tcW w:w="1288" w:type="dxa"/>
          </w:tcPr>
          <w:p w14:paraId="7B4E5D39"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5781</w:t>
            </w:r>
          </w:p>
          <w:p w14:paraId="085B5184" w14:textId="77777777" w:rsidR="00EE5B36" w:rsidRDefault="00EE5B36" w:rsidP="003F3FDB"/>
        </w:tc>
        <w:tc>
          <w:tcPr>
            <w:tcW w:w="1288" w:type="dxa"/>
          </w:tcPr>
          <w:p w14:paraId="3252E788"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001</w:t>
            </w:r>
          </w:p>
          <w:p w14:paraId="31891730" w14:textId="77777777" w:rsidR="00EE5B36" w:rsidRDefault="00EE5B36" w:rsidP="003F3FDB"/>
        </w:tc>
        <w:tc>
          <w:tcPr>
            <w:tcW w:w="1288" w:type="dxa"/>
          </w:tcPr>
          <w:p w14:paraId="734B4A8D"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2.73972</w:t>
            </w:r>
          </w:p>
          <w:p w14:paraId="2A77F351" w14:textId="77777777" w:rsidR="00EE5B36" w:rsidRDefault="00EE5B36" w:rsidP="003F3FDB"/>
        </w:tc>
      </w:tr>
      <w:tr w:rsidR="00EE5B36" w14:paraId="0DF0E770" w14:textId="77777777" w:rsidTr="003F3FDB">
        <w:tc>
          <w:tcPr>
            <w:tcW w:w="1288" w:type="dxa"/>
          </w:tcPr>
          <w:p w14:paraId="5AC6C7F6" w14:textId="77777777" w:rsidR="00EE5B36" w:rsidRDefault="00EE5B36" w:rsidP="003F3FDB">
            <w:r>
              <w:t>2-3 P ---&gt; Paragraph</w:t>
            </w:r>
          </w:p>
        </w:tc>
        <w:tc>
          <w:tcPr>
            <w:tcW w:w="1288" w:type="dxa"/>
          </w:tcPr>
          <w:p w14:paraId="16F2192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4308</w:t>
            </w:r>
          </w:p>
          <w:p w14:paraId="60BB155A" w14:textId="77777777" w:rsidR="00EE5B36" w:rsidRDefault="00EE5B36" w:rsidP="003F3FDB"/>
        </w:tc>
        <w:tc>
          <w:tcPr>
            <w:tcW w:w="1288" w:type="dxa"/>
          </w:tcPr>
          <w:p w14:paraId="042EFC0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751</w:t>
            </w:r>
          </w:p>
          <w:p w14:paraId="19878CAF" w14:textId="77777777" w:rsidR="00EE5B36" w:rsidRDefault="00EE5B36" w:rsidP="003F3FDB"/>
        </w:tc>
        <w:tc>
          <w:tcPr>
            <w:tcW w:w="1288" w:type="dxa"/>
          </w:tcPr>
          <w:p w14:paraId="002CDDE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898</w:t>
            </w:r>
          </w:p>
          <w:p w14:paraId="5448E571" w14:textId="77777777" w:rsidR="00EE5B36" w:rsidRDefault="00EE5B36" w:rsidP="003F3FDB"/>
        </w:tc>
        <w:tc>
          <w:tcPr>
            <w:tcW w:w="1288" w:type="dxa"/>
          </w:tcPr>
          <w:p w14:paraId="0B96FEB1"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11016</w:t>
            </w:r>
          </w:p>
          <w:p w14:paraId="3AB5779C" w14:textId="77777777" w:rsidR="00EE5B36" w:rsidRDefault="00EE5B36" w:rsidP="003F3FDB"/>
        </w:tc>
        <w:tc>
          <w:tcPr>
            <w:tcW w:w="1288" w:type="dxa"/>
          </w:tcPr>
          <w:p w14:paraId="5EBA750F"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7182</w:t>
            </w:r>
          </w:p>
          <w:p w14:paraId="3229B50A" w14:textId="77777777" w:rsidR="00EE5B36" w:rsidRDefault="00EE5B36" w:rsidP="003F3FDB"/>
        </w:tc>
        <w:tc>
          <w:tcPr>
            <w:tcW w:w="1288" w:type="dxa"/>
          </w:tcPr>
          <w:p w14:paraId="05130C64" w14:textId="77777777" w:rsidR="00EE5B36" w:rsidRPr="00A72164"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2164">
              <w:rPr>
                <w:rFonts w:ascii="Courier New" w:eastAsia="Times New Roman" w:hAnsi="Courier New" w:cs="Courier New"/>
                <w:color w:val="000000"/>
                <w:sz w:val="21"/>
                <w:szCs w:val="21"/>
                <w:lang w:eastAsia="en-GB"/>
              </w:rPr>
              <w:t>-0.56198</w:t>
            </w:r>
          </w:p>
          <w:p w14:paraId="46CEFDF1" w14:textId="77777777" w:rsidR="00EE5B36" w:rsidRDefault="00EE5B36" w:rsidP="003F3FDB"/>
        </w:tc>
      </w:tr>
    </w:tbl>
    <w:p w14:paraId="6DEB61D7" w14:textId="77777777" w:rsidR="00EE5B36" w:rsidRDefault="00EE5B36" w:rsidP="00EE5B36"/>
    <w:p w14:paraId="7A15711C" w14:textId="77777777" w:rsidR="00EE5B36" w:rsidRDefault="00EE5B36" w:rsidP="00EE5B36"/>
    <w:p w14:paraId="23A130B1" w14:textId="77777777" w:rsidR="00EE5B36" w:rsidRDefault="00EE5B36" w:rsidP="00EE5B36">
      <w:r>
        <w:t>Covid science dataset (15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3A5D7B2" w14:textId="77777777" w:rsidTr="003F3FDB">
        <w:tc>
          <w:tcPr>
            <w:tcW w:w="1288" w:type="dxa"/>
            <w:vMerge w:val="restart"/>
          </w:tcPr>
          <w:p w14:paraId="79D5B0F7" w14:textId="77777777" w:rsidR="00EE5B36" w:rsidRDefault="00EE5B36" w:rsidP="003F3FDB">
            <w:r>
              <w:t>Mantel Test</w:t>
            </w:r>
          </w:p>
        </w:tc>
        <w:tc>
          <w:tcPr>
            <w:tcW w:w="3864" w:type="dxa"/>
            <w:gridSpan w:val="3"/>
          </w:tcPr>
          <w:p w14:paraId="15F2FC8D" w14:textId="77777777" w:rsidR="00EE5B36" w:rsidRDefault="00EE5B36" w:rsidP="003F3FDB">
            <w:pPr>
              <w:jc w:val="center"/>
            </w:pPr>
            <w:r>
              <w:t>10-word network</w:t>
            </w:r>
          </w:p>
        </w:tc>
        <w:tc>
          <w:tcPr>
            <w:tcW w:w="3864" w:type="dxa"/>
            <w:gridSpan w:val="3"/>
          </w:tcPr>
          <w:p w14:paraId="25CF7AC6" w14:textId="77777777" w:rsidR="00EE5B36" w:rsidRDefault="00EE5B36" w:rsidP="003F3FDB">
            <w:pPr>
              <w:jc w:val="center"/>
            </w:pPr>
            <w:r>
              <w:t>20-word network</w:t>
            </w:r>
          </w:p>
        </w:tc>
      </w:tr>
      <w:tr w:rsidR="00EE5B36" w14:paraId="0D85C987" w14:textId="77777777" w:rsidTr="003F3FDB">
        <w:tc>
          <w:tcPr>
            <w:tcW w:w="1288" w:type="dxa"/>
            <w:vMerge/>
          </w:tcPr>
          <w:p w14:paraId="2C50925E" w14:textId="77777777" w:rsidR="00EE5B36" w:rsidRDefault="00EE5B36" w:rsidP="003F3FDB"/>
        </w:tc>
        <w:tc>
          <w:tcPr>
            <w:tcW w:w="1288" w:type="dxa"/>
          </w:tcPr>
          <w:p w14:paraId="2A0BFDA9" w14:textId="77777777" w:rsidR="00EE5B36" w:rsidRDefault="00EE5B36" w:rsidP="003F3FDB">
            <w:r>
              <w:t>r</w:t>
            </w:r>
          </w:p>
        </w:tc>
        <w:tc>
          <w:tcPr>
            <w:tcW w:w="1288" w:type="dxa"/>
          </w:tcPr>
          <w:p w14:paraId="290F0A3F" w14:textId="77777777" w:rsidR="00EE5B36" w:rsidRDefault="00EE5B36" w:rsidP="003F3FDB">
            <w:r>
              <w:t>p-value</w:t>
            </w:r>
          </w:p>
        </w:tc>
        <w:tc>
          <w:tcPr>
            <w:tcW w:w="1288" w:type="dxa"/>
          </w:tcPr>
          <w:p w14:paraId="4108E229" w14:textId="77777777" w:rsidR="00EE5B36" w:rsidRDefault="00EE5B36" w:rsidP="003F3FDB">
            <w:r>
              <w:t>Z-score</w:t>
            </w:r>
          </w:p>
        </w:tc>
        <w:tc>
          <w:tcPr>
            <w:tcW w:w="1288" w:type="dxa"/>
          </w:tcPr>
          <w:p w14:paraId="0CD91F7B" w14:textId="77777777" w:rsidR="00EE5B36" w:rsidRDefault="00EE5B36" w:rsidP="003F3FDB">
            <w:r>
              <w:t>r</w:t>
            </w:r>
          </w:p>
        </w:tc>
        <w:tc>
          <w:tcPr>
            <w:tcW w:w="1288" w:type="dxa"/>
          </w:tcPr>
          <w:p w14:paraId="00996A55" w14:textId="77777777" w:rsidR="00EE5B36" w:rsidRDefault="00EE5B36" w:rsidP="003F3FDB">
            <w:r>
              <w:t>p-value</w:t>
            </w:r>
          </w:p>
        </w:tc>
        <w:tc>
          <w:tcPr>
            <w:tcW w:w="1288" w:type="dxa"/>
          </w:tcPr>
          <w:p w14:paraId="1890FEA5" w14:textId="77777777" w:rsidR="00EE5B36" w:rsidRDefault="00EE5B36" w:rsidP="003F3FDB">
            <w:r>
              <w:t>z-score</w:t>
            </w:r>
          </w:p>
        </w:tc>
      </w:tr>
      <w:tr w:rsidR="00EE5B36" w14:paraId="0B97BE4E" w14:textId="77777777" w:rsidTr="003F3FDB">
        <w:tc>
          <w:tcPr>
            <w:tcW w:w="1288" w:type="dxa"/>
          </w:tcPr>
          <w:p w14:paraId="6090E6E4" w14:textId="77777777" w:rsidR="00EE5B36" w:rsidRDefault="00EE5B36" w:rsidP="003F3FDB">
            <w:r>
              <w:t>Article ---&gt; 2-3 P</w:t>
            </w:r>
          </w:p>
        </w:tc>
        <w:tc>
          <w:tcPr>
            <w:tcW w:w="1288" w:type="dxa"/>
          </w:tcPr>
          <w:p w14:paraId="31F6ACC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7763</w:t>
            </w:r>
          </w:p>
          <w:p w14:paraId="5F4F3EAF" w14:textId="77777777" w:rsidR="00EE5B36" w:rsidRDefault="00EE5B36" w:rsidP="003F3FDB"/>
        </w:tc>
        <w:tc>
          <w:tcPr>
            <w:tcW w:w="1288" w:type="dxa"/>
          </w:tcPr>
          <w:p w14:paraId="7E24AB18"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65,</w:t>
            </w:r>
          </w:p>
          <w:p w14:paraId="5FC4AAA8" w14:textId="77777777" w:rsidR="00EE5B36" w:rsidRDefault="00EE5B36" w:rsidP="003F3FDB"/>
        </w:tc>
        <w:tc>
          <w:tcPr>
            <w:tcW w:w="1288" w:type="dxa"/>
          </w:tcPr>
          <w:p w14:paraId="16D3E17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6224</w:t>
            </w:r>
          </w:p>
          <w:p w14:paraId="597CBA43" w14:textId="77777777" w:rsidR="00EE5B36" w:rsidRDefault="00EE5B36" w:rsidP="003F3FDB"/>
        </w:tc>
        <w:tc>
          <w:tcPr>
            <w:tcW w:w="1288" w:type="dxa"/>
          </w:tcPr>
          <w:p w14:paraId="2102931A"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13258</w:t>
            </w:r>
          </w:p>
          <w:p w14:paraId="7AD22276" w14:textId="77777777" w:rsidR="00EE5B36" w:rsidRDefault="00EE5B36" w:rsidP="003F3FDB"/>
        </w:tc>
        <w:tc>
          <w:tcPr>
            <w:tcW w:w="1288" w:type="dxa"/>
          </w:tcPr>
          <w:p w14:paraId="6A80F6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2438</w:t>
            </w:r>
          </w:p>
          <w:p w14:paraId="708868D7" w14:textId="77777777" w:rsidR="00EE5B36" w:rsidRDefault="00EE5B36" w:rsidP="003F3FDB"/>
        </w:tc>
        <w:tc>
          <w:tcPr>
            <w:tcW w:w="1288" w:type="dxa"/>
          </w:tcPr>
          <w:p w14:paraId="3C2AE88E"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72441</w:t>
            </w:r>
          </w:p>
          <w:p w14:paraId="55287184" w14:textId="77777777" w:rsidR="00EE5B36" w:rsidRDefault="00EE5B36" w:rsidP="003F3FDB"/>
        </w:tc>
      </w:tr>
      <w:tr w:rsidR="00EE5B36" w14:paraId="16C4B104" w14:textId="77777777" w:rsidTr="003F3FDB">
        <w:tc>
          <w:tcPr>
            <w:tcW w:w="1288" w:type="dxa"/>
          </w:tcPr>
          <w:p w14:paraId="576C78A5" w14:textId="77777777" w:rsidR="00EE5B36" w:rsidRDefault="00EE5B36" w:rsidP="003F3FDB">
            <w:r>
              <w:t>Article ---&gt; Paragraph</w:t>
            </w:r>
          </w:p>
        </w:tc>
        <w:tc>
          <w:tcPr>
            <w:tcW w:w="1288" w:type="dxa"/>
          </w:tcPr>
          <w:p w14:paraId="775D48A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69915</w:t>
            </w:r>
          </w:p>
          <w:p w14:paraId="50B81789" w14:textId="77777777" w:rsidR="00EE5B36" w:rsidRDefault="00EE5B36" w:rsidP="003F3FDB"/>
        </w:tc>
        <w:tc>
          <w:tcPr>
            <w:tcW w:w="1288" w:type="dxa"/>
          </w:tcPr>
          <w:p w14:paraId="416BD4E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1805</w:t>
            </w:r>
          </w:p>
          <w:p w14:paraId="60D2D471" w14:textId="77777777" w:rsidR="00EE5B36" w:rsidRDefault="00EE5B36" w:rsidP="003F3FDB"/>
        </w:tc>
        <w:tc>
          <w:tcPr>
            <w:tcW w:w="1288" w:type="dxa"/>
          </w:tcPr>
          <w:p w14:paraId="132CD3F0"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78310</w:t>
            </w:r>
          </w:p>
          <w:p w14:paraId="39CB4C58" w14:textId="77777777" w:rsidR="00EE5B36" w:rsidRDefault="00EE5B36" w:rsidP="003F3FDB"/>
        </w:tc>
        <w:tc>
          <w:tcPr>
            <w:tcW w:w="1288" w:type="dxa"/>
          </w:tcPr>
          <w:p w14:paraId="473CA19D"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9915</w:t>
            </w:r>
          </w:p>
          <w:p w14:paraId="7C10CF1C" w14:textId="77777777" w:rsidR="00EE5B36" w:rsidRDefault="00EE5B36" w:rsidP="003F3FDB"/>
        </w:tc>
        <w:tc>
          <w:tcPr>
            <w:tcW w:w="1288" w:type="dxa"/>
          </w:tcPr>
          <w:p w14:paraId="2BE665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57</w:t>
            </w:r>
          </w:p>
          <w:p w14:paraId="40D1A55D" w14:textId="77777777" w:rsidR="00EE5B36" w:rsidRDefault="00EE5B36" w:rsidP="003F3FDB"/>
        </w:tc>
        <w:tc>
          <w:tcPr>
            <w:tcW w:w="1288" w:type="dxa"/>
          </w:tcPr>
          <w:p w14:paraId="45C1B8E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66534</w:t>
            </w:r>
          </w:p>
          <w:p w14:paraId="33DF40C6" w14:textId="77777777" w:rsidR="00EE5B36" w:rsidRDefault="00EE5B36" w:rsidP="003F3FDB"/>
        </w:tc>
      </w:tr>
      <w:tr w:rsidR="00EE5B36" w14:paraId="6D4F7A9D" w14:textId="77777777" w:rsidTr="003F3FDB">
        <w:tc>
          <w:tcPr>
            <w:tcW w:w="1288" w:type="dxa"/>
          </w:tcPr>
          <w:p w14:paraId="12C7AC11" w14:textId="77777777" w:rsidR="00EE5B36" w:rsidRDefault="00EE5B36" w:rsidP="003F3FDB">
            <w:r>
              <w:t>2-3 P ---&gt; Paragraph</w:t>
            </w:r>
          </w:p>
        </w:tc>
        <w:tc>
          <w:tcPr>
            <w:tcW w:w="1288" w:type="dxa"/>
          </w:tcPr>
          <w:p w14:paraId="1120B1D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22988</w:t>
            </w:r>
          </w:p>
          <w:p w14:paraId="2E533848" w14:textId="77777777" w:rsidR="00EE5B36" w:rsidRDefault="00EE5B36" w:rsidP="003F3FDB"/>
        </w:tc>
        <w:tc>
          <w:tcPr>
            <w:tcW w:w="1288" w:type="dxa"/>
          </w:tcPr>
          <w:p w14:paraId="49A2FE51"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795</w:t>
            </w:r>
          </w:p>
          <w:p w14:paraId="0D03534E" w14:textId="77777777" w:rsidR="00EE5B36" w:rsidRDefault="00EE5B36" w:rsidP="003F3FDB"/>
        </w:tc>
        <w:tc>
          <w:tcPr>
            <w:tcW w:w="1288" w:type="dxa"/>
          </w:tcPr>
          <w:p w14:paraId="539F7DB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1.02993</w:t>
            </w:r>
          </w:p>
          <w:p w14:paraId="28A615DE" w14:textId="77777777" w:rsidR="00EE5B36" w:rsidRDefault="00EE5B36" w:rsidP="003F3FDB"/>
        </w:tc>
        <w:tc>
          <w:tcPr>
            <w:tcW w:w="1288" w:type="dxa"/>
          </w:tcPr>
          <w:p w14:paraId="06A1B753"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02976</w:t>
            </w:r>
          </w:p>
          <w:p w14:paraId="05029E2F" w14:textId="77777777" w:rsidR="00EE5B36" w:rsidRDefault="00EE5B36" w:rsidP="003F3FDB"/>
        </w:tc>
        <w:tc>
          <w:tcPr>
            <w:tcW w:w="1288" w:type="dxa"/>
          </w:tcPr>
          <w:p w14:paraId="507B18EF"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4411</w:t>
            </w:r>
          </w:p>
          <w:p w14:paraId="1D787AF1" w14:textId="77777777" w:rsidR="00EE5B36" w:rsidRDefault="00EE5B36" w:rsidP="003F3FDB"/>
        </w:tc>
        <w:tc>
          <w:tcPr>
            <w:tcW w:w="1288" w:type="dxa"/>
          </w:tcPr>
          <w:p w14:paraId="32113B87" w14:textId="77777777" w:rsidR="00EE5B36" w:rsidRPr="00D40413"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D40413">
              <w:rPr>
                <w:rFonts w:ascii="Courier New" w:eastAsia="Times New Roman" w:hAnsi="Courier New" w:cs="Courier New"/>
                <w:color w:val="000000"/>
                <w:sz w:val="21"/>
                <w:szCs w:val="21"/>
                <w:lang w:eastAsia="en-GB"/>
              </w:rPr>
              <w:t>0.18913</w:t>
            </w:r>
          </w:p>
          <w:p w14:paraId="5A258AED" w14:textId="77777777" w:rsidR="00EE5B36" w:rsidRDefault="00EE5B36" w:rsidP="003F3FDB"/>
        </w:tc>
      </w:tr>
    </w:tbl>
    <w:p w14:paraId="1D1FD50B" w14:textId="77777777" w:rsidR="00EE5B36" w:rsidRDefault="00EE5B36" w:rsidP="00EE5B36"/>
    <w:p w14:paraId="693CD226" w14:textId="77777777" w:rsidR="00EE5B36" w:rsidRDefault="00EE5B36" w:rsidP="00EE5B36">
      <w:r>
        <w:t>Covid psychology dataset (15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C191317" w14:textId="77777777" w:rsidTr="003F3FDB">
        <w:tc>
          <w:tcPr>
            <w:tcW w:w="1288" w:type="dxa"/>
            <w:vMerge w:val="restart"/>
          </w:tcPr>
          <w:p w14:paraId="5D56DCC3" w14:textId="77777777" w:rsidR="00EE5B36" w:rsidRDefault="00EE5B36" w:rsidP="003F3FDB">
            <w:r>
              <w:t>Mantel Test</w:t>
            </w:r>
          </w:p>
        </w:tc>
        <w:tc>
          <w:tcPr>
            <w:tcW w:w="3864" w:type="dxa"/>
            <w:gridSpan w:val="3"/>
          </w:tcPr>
          <w:p w14:paraId="68600053" w14:textId="77777777" w:rsidR="00EE5B36" w:rsidRDefault="00EE5B36" w:rsidP="003F3FDB">
            <w:pPr>
              <w:jc w:val="center"/>
            </w:pPr>
            <w:r>
              <w:t>10-word network</w:t>
            </w:r>
          </w:p>
        </w:tc>
        <w:tc>
          <w:tcPr>
            <w:tcW w:w="3864" w:type="dxa"/>
            <w:gridSpan w:val="3"/>
          </w:tcPr>
          <w:p w14:paraId="45F9680A" w14:textId="77777777" w:rsidR="00EE5B36" w:rsidRDefault="00EE5B36" w:rsidP="003F3FDB">
            <w:pPr>
              <w:jc w:val="center"/>
            </w:pPr>
            <w:r>
              <w:t>20-word network</w:t>
            </w:r>
          </w:p>
        </w:tc>
      </w:tr>
      <w:tr w:rsidR="00EE5B36" w14:paraId="45C7E08B" w14:textId="77777777" w:rsidTr="003F3FDB">
        <w:tc>
          <w:tcPr>
            <w:tcW w:w="1288" w:type="dxa"/>
            <w:vMerge/>
          </w:tcPr>
          <w:p w14:paraId="38FE0976" w14:textId="77777777" w:rsidR="00EE5B36" w:rsidRDefault="00EE5B36" w:rsidP="003F3FDB"/>
        </w:tc>
        <w:tc>
          <w:tcPr>
            <w:tcW w:w="1288" w:type="dxa"/>
          </w:tcPr>
          <w:p w14:paraId="04BDBEE0" w14:textId="77777777" w:rsidR="00EE5B36" w:rsidRDefault="00EE5B36" w:rsidP="003F3FDB">
            <w:r>
              <w:t>r</w:t>
            </w:r>
          </w:p>
        </w:tc>
        <w:tc>
          <w:tcPr>
            <w:tcW w:w="1288" w:type="dxa"/>
          </w:tcPr>
          <w:p w14:paraId="7E504407" w14:textId="77777777" w:rsidR="00EE5B36" w:rsidRDefault="00EE5B36" w:rsidP="003F3FDB">
            <w:r>
              <w:t>p-value</w:t>
            </w:r>
          </w:p>
        </w:tc>
        <w:tc>
          <w:tcPr>
            <w:tcW w:w="1288" w:type="dxa"/>
          </w:tcPr>
          <w:p w14:paraId="684ECAA2" w14:textId="77777777" w:rsidR="00EE5B36" w:rsidRDefault="00EE5B36" w:rsidP="003F3FDB">
            <w:r>
              <w:t>Z-score</w:t>
            </w:r>
          </w:p>
        </w:tc>
        <w:tc>
          <w:tcPr>
            <w:tcW w:w="1288" w:type="dxa"/>
          </w:tcPr>
          <w:p w14:paraId="31C0A010" w14:textId="77777777" w:rsidR="00EE5B36" w:rsidRDefault="00EE5B36" w:rsidP="003F3FDB">
            <w:r>
              <w:t>r</w:t>
            </w:r>
          </w:p>
        </w:tc>
        <w:tc>
          <w:tcPr>
            <w:tcW w:w="1288" w:type="dxa"/>
          </w:tcPr>
          <w:p w14:paraId="45C95F47" w14:textId="77777777" w:rsidR="00EE5B36" w:rsidRDefault="00EE5B36" w:rsidP="003F3FDB">
            <w:r>
              <w:t>p-value</w:t>
            </w:r>
          </w:p>
        </w:tc>
        <w:tc>
          <w:tcPr>
            <w:tcW w:w="1288" w:type="dxa"/>
          </w:tcPr>
          <w:p w14:paraId="5958FBFC" w14:textId="77777777" w:rsidR="00EE5B36" w:rsidRDefault="00EE5B36" w:rsidP="003F3FDB">
            <w:r>
              <w:t>z-score</w:t>
            </w:r>
          </w:p>
        </w:tc>
      </w:tr>
      <w:tr w:rsidR="00EE5B36" w14:paraId="4AAE4A5C" w14:textId="77777777" w:rsidTr="003F3FDB">
        <w:tc>
          <w:tcPr>
            <w:tcW w:w="1288" w:type="dxa"/>
          </w:tcPr>
          <w:p w14:paraId="1FFE00DA" w14:textId="77777777" w:rsidR="00EE5B36" w:rsidRDefault="00EE5B36" w:rsidP="003F3FDB">
            <w:r>
              <w:t>Article ---&gt; 2-3 P</w:t>
            </w:r>
          </w:p>
        </w:tc>
        <w:tc>
          <w:tcPr>
            <w:tcW w:w="1288" w:type="dxa"/>
          </w:tcPr>
          <w:p w14:paraId="6E736231" w14:textId="77777777" w:rsidR="00EE5B36" w:rsidRPr="00AF04DB"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F04DB">
              <w:rPr>
                <w:rFonts w:ascii="Courier New" w:eastAsia="Times New Roman" w:hAnsi="Courier New" w:cs="Courier New"/>
                <w:color w:val="000000"/>
                <w:sz w:val="21"/>
                <w:szCs w:val="21"/>
                <w:lang w:eastAsia="en-GB"/>
              </w:rPr>
              <w:t>-0.63556</w:t>
            </w:r>
          </w:p>
          <w:p w14:paraId="5B8AD814" w14:textId="77777777" w:rsidR="00EE5B36" w:rsidRDefault="00EE5B36" w:rsidP="003F3FDB"/>
        </w:tc>
        <w:tc>
          <w:tcPr>
            <w:tcW w:w="1288" w:type="dxa"/>
          </w:tcPr>
          <w:p w14:paraId="78904ED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678</w:t>
            </w:r>
          </w:p>
          <w:p w14:paraId="532E0E5C" w14:textId="77777777" w:rsidR="00EE5B36" w:rsidRDefault="00EE5B36" w:rsidP="003F3FDB"/>
        </w:tc>
        <w:tc>
          <w:tcPr>
            <w:tcW w:w="1288" w:type="dxa"/>
          </w:tcPr>
          <w:p w14:paraId="28E9C15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2.00749</w:t>
            </w:r>
          </w:p>
          <w:p w14:paraId="2AAB830C" w14:textId="77777777" w:rsidR="00EE5B36" w:rsidRDefault="00EE5B36" w:rsidP="003F3FDB"/>
        </w:tc>
        <w:tc>
          <w:tcPr>
            <w:tcW w:w="1288" w:type="dxa"/>
          </w:tcPr>
          <w:p w14:paraId="10CF25A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8840</w:t>
            </w:r>
          </w:p>
        </w:tc>
        <w:tc>
          <w:tcPr>
            <w:tcW w:w="1288" w:type="dxa"/>
          </w:tcPr>
          <w:p w14:paraId="75E507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284</w:t>
            </w:r>
          </w:p>
          <w:p w14:paraId="6E695F3F" w14:textId="77777777" w:rsidR="00EE5B36" w:rsidRDefault="00EE5B36" w:rsidP="003F3FDB"/>
        </w:tc>
        <w:tc>
          <w:tcPr>
            <w:tcW w:w="1288" w:type="dxa"/>
          </w:tcPr>
          <w:p w14:paraId="5B77E60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47024</w:t>
            </w:r>
          </w:p>
          <w:p w14:paraId="21BF806B" w14:textId="77777777" w:rsidR="00EE5B36" w:rsidRDefault="00EE5B36" w:rsidP="003F3FDB"/>
        </w:tc>
      </w:tr>
      <w:tr w:rsidR="00EE5B36" w14:paraId="5512D1F6" w14:textId="77777777" w:rsidTr="003F3FDB">
        <w:tc>
          <w:tcPr>
            <w:tcW w:w="1288" w:type="dxa"/>
          </w:tcPr>
          <w:p w14:paraId="1B677BD3" w14:textId="77777777" w:rsidR="00EE5B36" w:rsidRDefault="00EE5B36" w:rsidP="003F3FDB">
            <w:r>
              <w:t>Article ---&gt; Paragraph</w:t>
            </w:r>
          </w:p>
        </w:tc>
        <w:tc>
          <w:tcPr>
            <w:tcW w:w="1288" w:type="dxa"/>
          </w:tcPr>
          <w:p w14:paraId="6C05FD4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37749</w:t>
            </w:r>
          </w:p>
          <w:p w14:paraId="3CD38742" w14:textId="77777777" w:rsidR="00EE5B36" w:rsidRDefault="00EE5B36" w:rsidP="003F3FDB"/>
        </w:tc>
        <w:tc>
          <w:tcPr>
            <w:tcW w:w="1288" w:type="dxa"/>
          </w:tcPr>
          <w:p w14:paraId="19F8B470"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17301</w:t>
            </w:r>
          </w:p>
          <w:p w14:paraId="752EEEC5" w14:textId="77777777" w:rsidR="00EE5B36" w:rsidRDefault="00EE5B36" w:rsidP="003F3FDB"/>
        </w:tc>
        <w:tc>
          <w:tcPr>
            <w:tcW w:w="1288" w:type="dxa"/>
          </w:tcPr>
          <w:p w14:paraId="248B03B7"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94661</w:t>
            </w:r>
          </w:p>
          <w:p w14:paraId="041A389C" w14:textId="77777777" w:rsidR="00EE5B36" w:rsidRDefault="00EE5B36" w:rsidP="003F3FDB"/>
        </w:tc>
        <w:tc>
          <w:tcPr>
            <w:tcW w:w="1288" w:type="dxa"/>
          </w:tcPr>
          <w:p w14:paraId="7CFA63D4"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43386</w:t>
            </w:r>
          </w:p>
          <w:p w14:paraId="2CD4ADD5" w14:textId="77777777" w:rsidR="00EE5B36" w:rsidRDefault="00EE5B36" w:rsidP="003F3FDB"/>
        </w:tc>
        <w:tc>
          <w:tcPr>
            <w:tcW w:w="1288" w:type="dxa"/>
          </w:tcPr>
          <w:p w14:paraId="761D9AEB"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0024</w:t>
            </w:r>
          </w:p>
          <w:p w14:paraId="68CD21B4" w14:textId="77777777" w:rsidR="00EE5B36" w:rsidRDefault="00EE5B36" w:rsidP="003F3FDB"/>
        </w:tc>
        <w:tc>
          <w:tcPr>
            <w:tcW w:w="1288" w:type="dxa"/>
          </w:tcPr>
          <w:p w14:paraId="2092EBCE"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85060</w:t>
            </w:r>
          </w:p>
          <w:p w14:paraId="3F6D0984" w14:textId="77777777" w:rsidR="00EE5B36" w:rsidRDefault="00EE5B36" w:rsidP="003F3FDB"/>
        </w:tc>
      </w:tr>
      <w:tr w:rsidR="00EE5B36" w14:paraId="18BFC437" w14:textId="77777777" w:rsidTr="003F3FDB">
        <w:tc>
          <w:tcPr>
            <w:tcW w:w="1288" w:type="dxa"/>
          </w:tcPr>
          <w:p w14:paraId="4E0DAF5F" w14:textId="77777777" w:rsidR="00EE5B36" w:rsidRDefault="00EE5B36" w:rsidP="003F3FDB">
            <w:r>
              <w:lastRenderedPageBreak/>
              <w:t>2-3 P ---&gt; Paragraph</w:t>
            </w:r>
          </w:p>
        </w:tc>
        <w:tc>
          <w:tcPr>
            <w:tcW w:w="1288" w:type="dxa"/>
          </w:tcPr>
          <w:p w14:paraId="7E0DA3A7"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2156</w:t>
            </w:r>
          </w:p>
          <w:p w14:paraId="6C4C3D32" w14:textId="77777777" w:rsidR="00EE5B36" w:rsidRDefault="00EE5B36" w:rsidP="003F3FDB"/>
        </w:tc>
        <w:tc>
          <w:tcPr>
            <w:tcW w:w="1288" w:type="dxa"/>
          </w:tcPr>
          <w:p w14:paraId="43D486FF"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4867</w:t>
            </w:r>
          </w:p>
          <w:p w14:paraId="4B4BCAC3" w14:textId="77777777" w:rsidR="00EE5B36" w:rsidRDefault="00EE5B36" w:rsidP="003F3FDB"/>
        </w:tc>
        <w:tc>
          <w:tcPr>
            <w:tcW w:w="1288" w:type="dxa"/>
          </w:tcPr>
          <w:p w14:paraId="35AE8AC9" w14:textId="77777777" w:rsidR="00EE5B36" w:rsidRPr="000A3F6A"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0A3F6A">
              <w:rPr>
                <w:rFonts w:ascii="Courier New" w:eastAsia="Times New Roman" w:hAnsi="Courier New" w:cs="Courier New"/>
                <w:color w:val="000000"/>
                <w:sz w:val="21"/>
                <w:szCs w:val="21"/>
                <w:lang w:eastAsia="en-GB"/>
              </w:rPr>
              <w:t>-0.06129</w:t>
            </w:r>
          </w:p>
          <w:p w14:paraId="040F02BC" w14:textId="77777777" w:rsidR="00EE5B36" w:rsidRDefault="00EE5B36" w:rsidP="003F3FDB"/>
        </w:tc>
        <w:tc>
          <w:tcPr>
            <w:tcW w:w="1288" w:type="dxa"/>
          </w:tcPr>
          <w:p w14:paraId="4EE8A53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22712</w:t>
            </w:r>
          </w:p>
          <w:p w14:paraId="4E17DED0" w14:textId="77777777" w:rsidR="00EE5B36" w:rsidRDefault="00EE5B36" w:rsidP="003F3FDB"/>
        </w:tc>
        <w:tc>
          <w:tcPr>
            <w:tcW w:w="1288" w:type="dxa"/>
          </w:tcPr>
          <w:p w14:paraId="04CBC09C"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0.8713</w:t>
            </w:r>
          </w:p>
          <w:p w14:paraId="17A8DB7E" w14:textId="77777777" w:rsidR="00EE5B36" w:rsidRDefault="00EE5B36" w:rsidP="003F3FDB"/>
        </w:tc>
        <w:tc>
          <w:tcPr>
            <w:tcW w:w="1288" w:type="dxa"/>
          </w:tcPr>
          <w:p w14:paraId="43F93ACD" w14:textId="77777777" w:rsidR="00EE5B36" w:rsidRPr="003424C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424C1">
              <w:rPr>
                <w:rFonts w:ascii="Courier New" w:eastAsia="Times New Roman" w:hAnsi="Courier New" w:cs="Courier New"/>
                <w:color w:val="000000"/>
                <w:sz w:val="21"/>
                <w:szCs w:val="21"/>
                <w:lang w:eastAsia="en-GB"/>
              </w:rPr>
              <w:t>-1.17128</w:t>
            </w:r>
          </w:p>
          <w:p w14:paraId="4B51B5FF" w14:textId="77777777" w:rsidR="00EE5B36" w:rsidRDefault="00EE5B36" w:rsidP="003F3FDB"/>
        </w:tc>
      </w:tr>
    </w:tbl>
    <w:p w14:paraId="0FD73DE3" w14:textId="77777777" w:rsidR="00EE5B36" w:rsidRDefault="00EE5B36" w:rsidP="00EE5B36"/>
    <w:p w14:paraId="4F6DE104" w14:textId="77777777" w:rsidR="00EE5B36" w:rsidRDefault="00EE5B36" w:rsidP="00EE5B36"/>
    <w:p w14:paraId="455E2F18" w14:textId="77777777" w:rsidR="00EE5B36" w:rsidRDefault="00EE5B36" w:rsidP="00EE5B36"/>
    <w:p w14:paraId="494180FD" w14:textId="77777777" w:rsidR="00EE5B36" w:rsidRDefault="00EE5B36" w:rsidP="00EE5B36"/>
    <w:p w14:paraId="70FE3882" w14:textId="77777777" w:rsidR="00EE5B36" w:rsidRDefault="00EE5B36" w:rsidP="00EE5B36"/>
    <w:p w14:paraId="63CAC1D2" w14:textId="77777777" w:rsidR="00EE5B36" w:rsidRDefault="00EE5B36" w:rsidP="00EE5B36"/>
    <w:p w14:paraId="747A7305" w14:textId="77777777" w:rsidR="00EE5B36" w:rsidRDefault="00EE5B36" w:rsidP="00EE5B36"/>
    <w:p w14:paraId="189B8FF0" w14:textId="77777777" w:rsidR="00EE5B36" w:rsidRDefault="00EE5B36" w:rsidP="00EE5B36">
      <w:r>
        <w:t>Covid science dataset (2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411D4A19" w14:textId="77777777" w:rsidTr="003F3FDB">
        <w:tc>
          <w:tcPr>
            <w:tcW w:w="1288" w:type="dxa"/>
            <w:vMerge w:val="restart"/>
          </w:tcPr>
          <w:p w14:paraId="22EDAD40" w14:textId="77777777" w:rsidR="00EE5B36" w:rsidRDefault="00EE5B36" w:rsidP="003F3FDB">
            <w:r>
              <w:t>Mantel Test</w:t>
            </w:r>
          </w:p>
        </w:tc>
        <w:tc>
          <w:tcPr>
            <w:tcW w:w="3864" w:type="dxa"/>
            <w:gridSpan w:val="3"/>
          </w:tcPr>
          <w:p w14:paraId="131C3988" w14:textId="77777777" w:rsidR="00EE5B36" w:rsidRDefault="00EE5B36" w:rsidP="003F3FDB">
            <w:pPr>
              <w:jc w:val="center"/>
            </w:pPr>
            <w:r>
              <w:t>10-word network</w:t>
            </w:r>
          </w:p>
        </w:tc>
        <w:tc>
          <w:tcPr>
            <w:tcW w:w="3864" w:type="dxa"/>
            <w:gridSpan w:val="3"/>
          </w:tcPr>
          <w:p w14:paraId="3CD7E29C" w14:textId="77777777" w:rsidR="00EE5B36" w:rsidRDefault="00EE5B36" w:rsidP="003F3FDB">
            <w:pPr>
              <w:jc w:val="center"/>
            </w:pPr>
            <w:r>
              <w:t>20-word network</w:t>
            </w:r>
          </w:p>
        </w:tc>
      </w:tr>
      <w:tr w:rsidR="00EE5B36" w14:paraId="24E5ACEA" w14:textId="77777777" w:rsidTr="003F3FDB">
        <w:tc>
          <w:tcPr>
            <w:tcW w:w="1288" w:type="dxa"/>
            <w:vMerge/>
          </w:tcPr>
          <w:p w14:paraId="1BB0693E" w14:textId="77777777" w:rsidR="00EE5B36" w:rsidRDefault="00EE5B36" w:rsidP="003F3FDB"/>
        </w:tc>
        <w:tc>
          <w:tcPr>
            <w:tcW w:w="1288" w:type="dxa"/>
          </w:tcPr>
          <w:p w14:paraId="59C21FED" w14:textId="77777777" w:rsidR="00EE5B36" w:rsidRDefault="00EE5B36" w:rsidP="003F3FDB">
            <w:r>
              <w:t>r</w:t>
            </w:r>
          </w:p>
        </w:tc>
        <w:tc>
          <w:tcPr>
            <w:tcW w:w="1288" w:type="dxa"/>
          </w:tcPr>
          <w:p w14:paraId="074FADFA" w14:textId="77777777" w:rsidR="00EE5B36" w:rsidRDefault="00EE5B36" w:rsidP="003F3FDB">
            <w:r>
              <w:t>p-value</w:t>
            </w:r>
          </w:p>
        </w:tc>
        <w:tc>
          <w:tcPr>
            <w:tcW w:w="1288" w:type="dxa"/>
          </w:tcPr>
          <w:p w14:paraId="16D2125C" w14:textId="77777777" w:rsidR="00EE5B36" w:rsidRDefault="00EE5B36" w:rsidP="003F3FDB">
            <w:r>
              <w:t>Z-score</w:t>
            </w:r>
          </w:p>
        </w:tc>
        <w:tc>
          <w:tcPr>
            <w:tcW w:w="1288" w:type="dxa"/>
          </w:tcPr>
          <w:p w14:paraId="1417124A" w14:textId="77777777" w:rsidR="00EE5B36" w:rsidRDefault="00EE5B36" w:rsidP="003F3FDB">
            <w:r>
              <w:t>r</w:t>
            </w:r>
          </w:p>
        </w:tc>
        <w:tc>
          <w:tcPr>
            <w:tcW w:w="1288" w:type="dxa"/>
          </w:tcPr>
          <w:p w14:paraId="54256391" w14:textId="77777777" w:rsidR="00EE5B36" w:rsidRDefault="00EE5B36" w:rsidP="003F3FDB">
            <w:r>
              <w:t>p-value</w:t>
            </w:r>
          </w:p>
        </w:tc>
        <w:tc>
          <w:tcPr>
            <w:tcW w:w="1288" w:type="dxa"/>
          </w:tcPr>
          <w:p w14:paraId="3969A4D7" w14:textId="77777777" w:rsidR="00EE5B36" w:rsidRDefault="00EE5B36" w:rsidP="003F3FDB">
            <w:r>
              <w:t>z-score</w:t>
            </w:r>
          </w:p>
        </w:tc>
      </w:tr>
      <w:tr w:rsidR="00EE5B36" w14:paraId="633B8B1E" w14:textId="77777777" w:rsidTr="003F3FDB">
        <w:tc>
          <w:tcPr>
            <w:tcW w:w="1288" w:type="dxa"/>
          </w:tcPr>
          <w:p w14:paraId="1A275A90" w14:textId="77777777" w:rsidR="00EE5B36" w:rsidRDefault="00EE5B36" w:rsidP="003F3FDB">
            <w:r>
              <w:t>Article ---&gt; 2-3 P</w:t>
            </w:r>
          </w:p>
        </w:tc>
        <w:tc>
          <w:tcPr>
            <w:tcW w:w="1288" w:type="dxa"/>
          </w:tcPr>
          <w:p w14:paraId="72C9F9B6"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8155</w:t>
            </w:r>
          </w:p>
          <w:p w14:paraId="497DAC2F" w14:textId="77777777" w:rsidR="00EE5B36" w:rsidRDefault="00EE5B36" w:rsidP="003F3FDB"/>
        </w:tc>
        <w:tc>
          <w:tcPr>
            <w:tcW w:w="1288" w:type="dxa"/>
          </w:tcPr>
          <w:p w14:paraId="754364A8"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844</w:t>
            </w:r>
          </w:p>
          <w:p w14:paraId="35797C37" w14:textId="77777777" w:rsidR="00EE5B36" w:rsidRDefault="00EE5B36" w:rsidP="003F3FDB"/>
        </w:tc>
        <w:tc>
          <w:tcPr>
            <w:tcW w:w="1288" w:type="dxa"/>
          </w:tcPr>
          <w:p w14:paraId="109F152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04480</w:t>
            </w:r>
          </w:p>
          <w:p w14:paraId="41FA9A4F" w14:textId="77777777" w:rsidR="00EE5B36" w:rsidRDefault="00EE5B36" w:rsidP="003F3FDB"/>
        </w:tc>
        <w:tc>
          <w:tcPr>
            <w:tcW w:w="1288" w:type="dxa"/>
          </w:tcPr>
          <w:p w14:paraId="45FEA43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8832</w:t>
            </w:r>
          </w:p>
          <w:p w14:paraId="54ED96F5" w14:textId="77777777" w:rsidR="00EE5B36" w:rsidRDefault="00EE5B36" w:rsidP="003F3FDB"/>
        </w:tc>
        <w:tc>
          <w:tcPr>
            <w:tcW w:w="1288" w:type="dxa"/>
          </w:tcPr>
          <w:p w14:paraId="39C526D2"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1602</w:t>
            </w:r>
          </w:p>
          <w:p w14:paraId="5B6F1CC1" w14:textId="77777777" w:rsidR="00EE5B36" w:rsidRDefault="00EE5B36" w:rsidP="003F3FDB"/>
        </w:tc>
        <w:tc>
          <w:tcPr>
            <w:tcW w:w="1288" w:type="dxa"/>
          </w:tcPr>
          <w:p w14:paraId="50AF09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03448</w:t>
            </w:r>
          </w:p>
          <w:p w14:paraId="660B86B4" w14:textId="77777777" w:rsidR="00EE5B36" w:rsidRDefault="00EE5B36" w:rsidP="003F3FDB"/>
        </w:tc>
      </w:tr>
      <w:tr w:rsidR="00EE5B36" w14:paraId="59631242" w14:textId="77777777" w:rsidTr="003F3FDB">
        <w:tc>
          <w:tcPr>
            <w:tcW w:w="1288" w:type="dxa"/>
          </w:tcPr>
          <w:p w14:paraId="7E54F508" w14:textId="77777777" w:rsidR="00EE5B36" w:rsidRDefault="00EE5B36" w:rsidP="003F3FDB">
            <w:r>
              <w:t>Article ---&gt; Paragraph</w:t>
            </w:r>
          </w:p>
        </w:tc>
        <w:tc>
          <w:tcPr>
            <w:tcW w:w="1288" w:type="dxa"/>
          </w:tcPr>
          <w:p w14:paraId="1C492CC5"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78462</w:t>
            </w:r>
          </w:p>
          <w:p w14:paraId="3E473498" w14:textId="77777777" w:rsidR="00EE5B36" w:rsidRDefault="00EE5B36" w:rsidP="003F3FDB"/>
        </w:tc>
        <w:tc>
          <w:tcPr>
            <w:tcW w:w="1288" w:type="dxa"/>
          </w:tcPr>
          <w:p w14:paraId="4CB97972" w14:textId="77777777" w:rsidR="00EE5B36" w:rsidRDefault="00EE5B36" w:rsidP="003F3FDB">
            <w:r w:rsidRPr="002E7AE8">
              <w:rPr>
                <w:rFonts w:ascii="Courier New" w:eastAsia="Times New Roman" w:hAnsi="Courier New" w:cs="Courier New"/>
                <w:color w:val="000000"/>
                <w:sz w:val="21"/>
                <w:szCs w:val="21"/>
                <w:lang w:eastAsia="en-GB"/>
              </w:rPr>
              <w:t>0.02916</w:t>
            </w:r>
          </w:p>
        </w:tc>
        <w:tc>
          <w:tcPr>
            <w:tcW w:w="1288" w:type="dxa"/>
          </w:tcPr>
          <w:p w14:paraId="0274D62C" w14:textId="77777777" w:rsidR="00EE5B36" w:rsidRDefault="00EE5B36" w:rsidP="003F3FDB">
            <w:r w:rsidRPr="002E7AE8">
              <w:rPr>
                <w:rFonts w:ascii="Courier New" w:eastAsia="Times New Roman" w:hAnsi="Courier New" w:cs="Courier New"/>
                <w:color w:val="000000"/>
                <w:sz w:val="21"/>
                <w:szCs w:val="21"/>
                <w:lang w:eastAsia="en-GB"/>
              </w:rPr>
              <w:t>1.83809</w:t>
            </w:r>
          </w:p>
        </w:tc>
        <w:tc>
          <w:tcPr>
            <w:tcW w:w="1288" w:type="dxa"/>
          </w:tcPr>
          <w:p w14:paraId="5748FB99"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48517</w:t>
            </w:r>
          </w:p>
          <w:p w14:paraId="25E8FD78" w14:textId="77777777" w:rsidR="00EE5B36" w:rsidRDefault="00EE5B36" w:rsidP="003F3FDB"/>
        </w:tc>
        <w:tc>
          <w:tcPr>
            <w:tcW w:w="1288" w:type="dxa"/>
          </w:tcPr>
          <w:p w14:paraId="7650A9C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43</w:t>
            </w:r>
          </w:p>
          <w:p w14:paraId="0F8D1DB1" w14:textId="77777777" w:rsidR="00EE5B36" w:rsidRDefault="00EE5B36" w:rsidP="003F3FDB"/>
        </w:tc>
        <w:tc>
          <w:tcPr>
            <w:tcW w:w="1288" w:type="dxa"/>
          </w:tcPr>
          <w:p w14:paraId="33B8DB5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1.67499</w:t>
            </w:r>
          </w:p>
          <w:p w14:paraId="55C3F38B" w14:textId="77777777" w:rsidR="00EE5B36" w:rsidRDefault="00EE5B36" w:rsidP="003F3FDB"/>
        </w:tc>
      </w:tr>
      <w:tr w:rsidR="00EE5B36" w14:paraId="307CFBD4" w14:textId="77777777" w:rsidTr="003F3FDB">
        <w:tc>
          <w:tcPr>
            <w:tcW w:w="1288" w:type="dxa"/>
          </w:tcPr>
          <w:p w14:paraId="48C043FE" w14:textId="77777777" w:rsidR="00EE5B36" w:rsidRDefault="00EE5B36" w:rsidP="003F3FDB">
            <w:r>
              <w:t>2-3 P ---&gt; Paragraph</w:t>
            </w:r>
          </w:p>
        </w:tc>
        <w:tc>
          <w:tcPr>
            <w:tcW w:w="1288" w:type="dxa"/>
          </w:tcPr>
          <w:p w14:paraId="12FD5532"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26279</w:t>
            </w:r>
          </w:p>
          <w:p w14:paraId="1BBA248D" w14:textId="77777777" w:rsidR="00EE5B36" w:rsidRDefault="00EE5B36" w:rsidP="003F3FDB"/>
        </w:tc>
        <w:tc>
          <w:tcPr>
            <w:tcW w:w="1288" w:type="dxa"/>
          </w:tcPr>
          <w:p w14:paraId="4F18F057"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0.1414</w:t>
            </w:r>
          </w:p>
          <w:p w14:paraId="0AC91F83" w14:textId="77777777" w:rsidR="00EE5B36" w:rsidRDefault="00EE5B36" w:rsidP="003F3FDB"/>
        </w:tc>
        <w:tc>
          <w:tcPr>
            <w:tcW w:w="1288" w:type="dxa"/>
          </w:tcPr>
          <w:p w14:paraId="60CA9943" w14:textId="77777777" w:rsidR="00EE5B36" w:rsidRPr="002E7AE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7AE8">
              <w:rPr>
                <w:rFonts w:ascii="Courier New" w:eastAsia="Times New Roman" w:hAnsi="Courier New" w:cs="Courier New"/>
                <w:color w:val="000000"/>
                <w:sz w:val="21"/>
                <w:szCs w:val="21"/>
                <w:lang w:eastAsia="en-GB"/>
              </w:rPr>
              <w:t>1.17312</w:t>
            </w:r>
          </w:p>
          <w:p w14:paraId="576693C7" w14:textId="77777777" w:rsidR="00EE5B36" w:rsidRDefault="00EE5B36" w:rsidP="003F3FDB"/>
        </w:tc>
        <w:tc>
          <w:tcPr>
            <w:tcW w:w="1288" w:type="dxa"/>
          </w:tcPr>
          <w:p w14:paraId="15401D7A"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0810</w:t>
            </w:r>
          </w:p>
          <w:p w14:paraId="57B77F2D" w14:textId="77777777" w:rsidR="00EE5B36" w:rsidRDefault="00EE5B36" w:rsidP="003F3FDB"/>
        </w:tc>
        <w:tc>
          <w:tcPr>
            <w:tcW w:w="1288" w:type="dxa"/>
          </w:tcPr>
          <w:p w14:paraId="3596C17B"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5304</w:t>
            </w:r>
          </w:p>
          <w:p w14:paraId="7389673E" w14:textId="77777777" w:rsidR="00EE5B36" w:rsidRDefault="00EE5B36" w:rsidP="003F3FDB"/>
        </w:tc>
        <w:tc>
          <w:tcPr>
            <w:tcW w:w="1288" w:type="dxa"/>
          </w:tcPr>
          <w:p w14:paraId="794AB460" w14:textId="77777777" w:rsidR="00EE5B36" w:rsidRPr="007831EC"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7831EC">
              <w:rPr>
                <w:rFonts w:ascii="Courier New" w:eastAsia="Times New Roman" w:hAnsi="Courier New" w:cs="Courier New"/>
                <w:color w:val="000000"/>
                <w:sz w:val="21"/>
                <w:szCs w:val="21"/>
                <w:lang w:eastAsia="en-GB"/>
              </w:rPr>
              <w:t>-0.05190</w:t>
            </w:r>
          </w:p>
          <w:p w14:paraId="41F6B4A5" w14:textId="77777777" w:rsidR="00EE5B36" w:rsidRDefault="00EE5B36" w:rsidP="003F3FDB"/>
        </w:tc>
      </w:tr>
    </w:tbl>
    <w:p w14:paraId="45D5BE58" w14:textId="77777777" w:rsidR="00EE5B36" w:rsidRDefault="00EE5B36" w:rsidP="00EE5B36"/>
    <w:p w14:paraId="33F41700" w14:textId="77777777" w:rsidR="00EE5B36" w:rsidRDefault="00EE5B36" w:rsidP="00EE5B36">
      <w:r>
        <w:t>Covid psychology dataset (2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02A2431F" w14:textId="77777777" w:rsidTr="003F3FDB">
        <w:tc>
          <w:tcPr>
            <w:tcW w:w="1288" w:type="dxa"/>
            <w:vMerge w:val="restart"/>
          </w:tcPr>
          <w:p w14:paraId="36233D75" w14:textId="77777777" w:rsidR="00EE5B36" w:rsidRDefault="00EE5B36" w:rsidP="003F3FDB">
            <w:r>
              <w:t>Mantel Test</w:t>
            </w:r>
          </w:p>
        </w:tc>
        <w:tc>
          <w:tcPr>
            <w:tcW w:w="3864" w:type="dxa"/>
            <w:gridSpan w:val="3"/>
          </w:tcPr>
          <w:p w14:paraId="00F97EE9" w14:textId="77777777" w:rsidR="00EE5B36" w:rsidRDefault="00EE5B36" w:rsidP="003F3FDB">
            <w:pPr>
              <w:jc w:val="center"/>
            </w:pPr>
            <w:r>
              <w:t>10-word network</w:t>
            </w:r>
          </w:p>
        </w:tc>
        <w:tc>
          <w:tcPr>
            <w:tcW w:w="3864" w:type="dxa"/>
            <w:gridSpan w:val="3"/>
          </w:tcPr>
          <w:p w14:paraId="7E86561B" w14:textId="77777777" w:rsidR="00EE5B36" w:rsidRDefault="00EE5B36" w:rsidP="003F3FDB">
            <w:pPr>
              <w:jc w:val="center"/>
            </w:pPr>
            <w:r>
              <w:t>20-word network</w:t>
            </w:r>
          </w:p>
        </w:tc>
      </w:tr>
      <w:tr w:rsidR="00EE5B36" w14:paraId="20563245" w14:textId="77777777" w:rsidTr="003F3FDB">
        <w:tc>
          <w:tcPr>
            <w:tcW w:w="1288" w:type="dxa"/>
            <w:vMerge/>
          </w:tcPr>
          <w:p w14:paraId="25F5BE47" w14:textId="77777777" w:rsidR="00EE5B36" w:rsidRDefault="00EE5B36" w:rsidP="003F3FDB"/>
        </w:tc>
        <w:tc>
          <w:tcPr>
            <w:tcW w:w="1288" w:type="dxa"/>
          </w:tcPr>
          <w:p w14:paraId="5F915E3E" w14:textId="77777777" w:rsidR="00EE5B36" w:rsidRDefault="00EE5B36" w:rsidP="003F3FDB">
            <w:r>
              <w:t>r</w:t>
            </w:r>
          </w:p>
        </w:tc>
        <w:tc>
          <w:tcPr>
            <w:tcW w:w="1288" w:type="dxa"/>
          </w:tcPr>
          <w:p w14:paraId="66D9670F" w14:textId="77777777" w:rsidR="00EE5B36" w:rsidRDefault="00EE5B36" w:rsidP="003F3FDB">
            <w:r>
              <w:t>p-value</w:t>
            </w:r>
          </w:p>
        </w:tc>
        <w:tc>
          <w:tcPr>
            <w:tcW w:w="1288" w:type="dxa"/>
          </w:tcPr>
          <w:p w14:paraId="3D5391ED" w14:textId="77777777" w:rsidR="00EE5B36" w:rsidRDefault="00EE5B36" w:rsidP="003F3FDB">
            <w:r>
              <w:t>Z-score</w:t>
            </w:r>
          </w:p>
        </w:tc>
        <w:tc>
          <w:tcPr>
            <w:tcW w:w="1288" w:type="dxa"/>
          </w:tcPr>
          <w:p w14:paraId="4A120504" w14:textId="77777777" w:rsidR="00EE5B36" w:rsidRDefault="00EE5B36" w:rsidP="003F3FDB">
            <w:r>
              <w:t>r</w:t>
            </w:r>
          </w:p>
        </w:tc>
        <w:tc>
          <w:tcPr>
            <w:tcW w:w="1288" w:type="dxa"/>
          </w:tcPr>
          <w:p w14:paraId="30575514" w14:textId="77777777" w:rsidR="00EE5B36" w:rsidRDefault="00EE5B36" w:rsidP="003F3FDB">
            <w:r>
              <w:t>p-value</w:t>
            </w:r>
          </w:p>
        </w:tc>
        <w:tc>
          <w:tcPr>
            <w:tcW w:w="1288" w:type="dxa"/>
          </w:tcPr>
          <w:p w14:paraId="2167A5F3" w14:textId="77777777" w:rsidR="00EE5B36" w:rsidRDefault="00EE5B36" w:rsidP="003F3FDB">
            <w:r>
              <w:t>z-score</w:t>
            </w:r>
          </w:p>
        </w:tc>
      </w:tr>
      <w:tr w:rsidR="00EE5B36" w14:paraId="60B86B2D" w14:textId="77777777" w:rsidTr="003F3FDB">
        <w:tc>
          <w:tcPr>
            <w:tcW w:w="1288" w:type="dxa"/>
          </w:tcPr>
          <w:p w14:paraId="25D3567D" w14:textId="77777777" w:rsidR="00EE5B36" w:rsidRDefault="00EE5B36" w:rsidP="003F3FDB">
            <w:r>
              <w:t>Article ---&gt; 2-3 P</w:t>
            </w:r>
          </w:p>
        </w:tc>
        <w:tc>
          <w:tcPr>
            <w:tcW w:w="1288" w:type="dxa"/>
          </w:tcPr>
          <w:p w14:paraId="37A9AF9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12292</w:t>
            </w:r>
          </w:p>
          <w:p w14:paraId="03C1CD7C" w14:textId="77777777" w:rsidR="00EE5B36" w:rsidRDefault="00EE5B36" w:rsidP="003F3FDB"/>
        </w:tc>
        <w:tc>
          <w:tcPr>
            <w:tcW w:w="1288" w:type="dxa"/>
          </w:tcPr>
          <w:p w14:paraId="3CF4C62B"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418</w:t>
            </w:r>
          </w:p>
          <w:p w14:paraId="15633B56" w14:textId="77777777" w:rsidR="00EE5B36" w:rsidRDefault="00EE5B36" w:rsidP="003F3FDB"/>
        </w:tc>
        <w:tc>
          <w:tcPr>
            <w:tcW w:w="1288" w:type="dxa"/>
          </w:tcPr>
          <w:p w14:paraId="1AE8124F"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54131FCA" w14:textId="77777777" w:rsidR="00EE5B36" w:rsidRDefault="00EE5B36" w:rsidP="003F3FDB"/>
        </w:tc>
        <w:tc>
          <w:tcPr>
            <w:tcW w:w="1288" w:type="dxa"/>
          </w:tcPr>
          <w:p w14:paraId="7CB75FF8"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2976</w:t>
            </w:r>
          </w:p>
          <w:p w14:paraId="21E9BA43" w14:textId="77777777" w:rsidR="00EE5B36" w:rsidRDefault="00EE5B36" w:rsidP="003F3FDB"/>
        </w:tc>
        <w:tc>
          <w:tcPr>
            <w:tcW w:w="1288" w:type="dxa"/>
          </w:tcPr>
          <w:p w14:paraId="1E9B57E9"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873</w:t>
            </w:r>
          </w:p>
          <w:p w14:paraId="488848A1" w14:textId="77777777" w:rsidR="00EE5B36" w:rsidRDefault="00EE5B36" w:rsidP="003F3FDB"/>
        </w:tc>
        <w:tc>
          <w:tcPr>
            <w:tcW w:w="1288" w:type="dxa"/>
          </w:tcPr>
          <w:p w14:paraId="2F57312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1.17834</w:t>
            </w:r>
          </w:p>
          <w:p w14:paraId="3F05E895" w14:textId="77777777" w:rsidR="00EE5B36" w:rsidRDefault="00EE5B36" w:rsidP="003F3FDB"/>
        </w:tc>
      </w:tr>
      <w:tr w:rsidR="00EE5B36" w14:paraId="2D0E6EA9" w14:textId="77777777" w:rsidTr="003F3FDB">
        <w:tc>
          <w:tcPr>
            <w:tcW w:w="1288" w:type="dxa"/>
          </w:tcPr>
          <w:p w14:paraId="1DF48F64" w14:textId="77777777" w:rsidR="00EE5B36" w:rsidRDefault="00EE5B36" w:rsidP="003F3FDB">
            <w:r>
              <w:t>Article ---&gt; Paragraph</w:t>
            </w:r>
          </w:p>
        </w:tc>
        <w:tc>
          <w:tcPr>
            <w:tcW w:w="1288" w:type="dxa"/>
          </w:tcPr>
          <w:p w14:paraId="4A2DB456"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65826</w:t>
            </w:r>
          </w:p>
          <w:p w14:paraId="566C2C3F" w14:textId="77777777" w:rsidR="00EE5B36" w:rsidRDefault="00EE5B36" w:rsidP="003F3FDB"/>
        </w:tc>
        <w:tc>
          <w:tcPr>
            <w:tcW w:w="1288" w:type="dxa"/>
          </w:tcPr>
          <w:p w14:paraId="0EEA410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169</w:t>
            </w:r>
          </w:p>
          <w:p w14:paraId="4BCDA912" w14:textId="77777777" w:rsidR="00EE5B36" w:rsidRDefault="00EE5B36" w:rsidP="003F3FDB"/>
        </w:tc>
        <w:tc>
          <w:tcPr>
            <w:tcW w:w="1288" w:type="dxa"/>
          </w:tcPr>
          <w:p w14:paraId="2BDBF73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1.93129</w:t>
            </w:r>
          </w:p>
          <w:p w14:paraId="30A81DD3" w14:textId="77777777" w:rsidR="00EE5B36" w:rsidRDefault="00EE5B36" w:rsidP="003F3FDB"/>
        </w:tc>
        <w:tc>
          <w:tcPr>
            <w:tcW w:w="1288" w:type="dxa"/>
          </w:tcPr>
          <w:p w14:paraId="3C8CF282"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69237</w:t>
            </w:r>
          </w:p>
          <w:p w14:paraId="06402A50" w14:textId="77777777" w:rsidR="00EE5B36" w:rsidRDefault="00EE5B36" w:rsidP="003F3FDB"/>
        </w:tc>
        <w:tc>
          <w:tcPr>
            <w:tcW w:w="1288" w:type="dxa"/>
          </w:tcPr>
          <w:p w14:paraId="66A404AB"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004</w:t>
            </w:r>
          </w:p>
          <w:p w14:paraId="3D540A82" w14:textId="77777777" w:rsidR="00EE5B36" w:rsidRDefault="00EE5B36" w:rsidP="003F3FDB"/>
        </w:tc>
        <w:tc>
          <w:tcPr>
            <w:tcW w:w="1288" w:type="dxa"/>
          </w:tcPr>
          <w:p w14:paraId="5C23F6C4"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2.99234</w:t>
            </w:r>
          </w:p>
          <w:p w14:paraId="6ABE995D" w14:textId="77777777" w:rsidR="00EE5B36" w:rsidRDefault="00EE5B36" w:rsidP="003F3FDB"/>
        </w:tc>
      </w:tr>
      <w:tr w:rsidR="00EE5B36" w14:paraId="4C45A152" w14:textId="77777777" w:rsidTr="003F3FDB">
        <w:tc>
          <w:tcPr>
            <w:tcW w:w="1288" w:type="dxa"/>
          </w:tcPr>
          <w:p w14:paraId="1DB81620" w14:textId="77777777" w:rsidR="00EE5B36" w:rsidRDefault="00EE5B36" w:rsidP="003F3FDB">
            <w:r>
              <w:t>2-3 P ---&gt; Paragraph</w:t>
            </w:r>
          </w:p>
        </w:tc>
        <w:tc>
          <w:tcPr>
            <w:tcW w:w="1288" w:type="dxa"/>
          </w:tcPr>
          <w:p w14:paraId="3A357D1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2425</w:t>
            </w:r>
          </w:p>
          <w:p w14:paraId="310D201E" w14:textId="77777777" w:rsidR="00EE5B36" w:rsidRDefault="00EE5B36" w:rsidP="003F3FDB"/>
        </w:tc>
        <w:tc>
          <w:tcPr>
            <w:tcW w:w="1288" w:type="dxa"/>
          </w:tcPr>
          <w:p w14:paraId="5F95F849"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481</w:t>
            </w:r>
          </w:p>
          <w:p w14:paraId="1762FD1C" w14:textId="77777777" w:rsidR="00EE5B36" w:rsidRDefault="00EE5B36" w:rsidP="003F3FDB"/>
        </w:tc>
        <w:tc>
          <w:tcPr>
            <w:tcW w:w="1288" w:type="dxa"/>
          </w:tcPr>
          <w:p w14:paraId="4B94E6ED"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06582</w:t>
            </w:r>
          </w:p>
          <w:p w14:paraId="2A6BDE14" w14:textId="77777777" w:rsidR="00EE5B36" w:rsidRDefault="00EE5B36" w:rsidP="003F3FDB"/>
        </w:tc>
        <w:tc>
          <w:tcPr>
            <w:tcW w:w="1288" w:type="dxa"/>
          </w:tcPr>
          <w:p w14:paraId="07335FCA"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05196</w:t>
            </w:r>
          </w:p>
          <w:p w14:paraId="58EE768A" w14:textId="77777777" w:rsidR="00EE5B36" w:rsidRDefault="00EE5B36" w:rsidP="003F3FDB"/>
        </w:tc>
        <w:tc>
          <w:tcPr>
            <w:tcW w:w="1288" w:type="dxa"/>
          </w:tcPr>
          <w:p w14:paraId="4F4661C6"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412</w:t>
            </w:r>
          </w:p>
          <w:p w14:paraId="5A21DA5F" w14:textId="77777777" w:rsidR="00EE5B36" w:rsidRDefault="00EE5B36" w:rsidP="003F3FDB"/>
        </w:tc>
        <w:tc>
          <w:tcPr>
            <w:tcW w:w="1288" w:type="dxa"/>
          </w:tcPr>
          <w:p w14:paraId="5FC34880" w14:textId="77777777" w:rsidR="00EE5B36" w:rsidRPr="0061556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615568">
              <w:rPr>
                <w:rFonts w:ascii="Courier New" w:eastAsia="Times New Roman" w:hAnsi="Courier New" w:cs="Courier New"/>
                <w:color w:val="000000"/>
                <w:sz w:val="21"/>
                <w:szCs w:val="21"/>
                <w:lang w:eastAsia="en-GB"/>
              </w:rPr>
              <w:t>0.25059</w:t>
            </w:r>
          </w:p>
          <w:p w14:paraId="61C1361B" w14:textId="77777777" w:rsidR="00EE5B36" w:rsidRDefault="00EE5B36" w:rsidP="003F3FDB"/>
        </w:tc>
      </w:tr>
    </w:tbl>
    <w:p w14:paraId="264A95C4" w14:textId="77777777" w:rsidR="00EE5B36" w:rsidRDefault="00EE5B36" w:rsidP="00EE5B36"/>
    <w:p w14:paraId="166044EA" w14:textId="77777777" w:rsidR="00EE5B36" w:rsidRDefault="00EE5B36" w:rsidP="00EE5B36">
      <w:r>
        <w:t>Covid science dataset (3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2AEB00C6" w14:textId="77777777" w:rsidTr="003F3FDB">
        <w:tc>
          <w:tcPr>
            <w:tcW w:w="1288" w:type="dxa"/>
            <w:vMerge w:val="restart"/>
          </w:tcPr>
          <w:p w14:paraId="06408E24" w14:textId="77777777" w:rsidR="00EE5B36" w:rsidRDefault="00EE5B36" w:rsidP="003F3FDB">
            <w:r>
              <w:t>Mantel Test</w:t>
            </w:r>
          </w:p>
        </w:tc>
        <w:tc>
          <w:tcPr>
            <w:tcW w:w="3864" w:type="dxa"/>
            <w:gridSpan w:val="3"/>
          </w:tcPr>
          <w:p w14:paraId="7599B957" w14:textId="77777777" w:rsidR="00EE5B36" w:rsidRDefault="00EE5B36" w:rsidP="003F3FDB">
            <w:pPr>
              <w:jc w:val="center"/>
            </w:pPr>
            <w:r>
              <w:t>10-word network</w:t>
            </w:r>
          </w:p>
        </w:tc>
        <w:tc>
          <w:tcPr>
            <w:tcW w:w="3864" w:type="dxa"/>
            <w:gridSpan w:val="3"/>
          </w:tcPr>
          <w:p w14:paraId="25683CA3" w14:textId="77777777" w:rsidR="00EE5B36" w:rsidRDefault="00EE5B36" w:rsidP="003F3FDB">
            <w:pPr>
              <w:jc w:val="center"/>
            </w:pPr>
            <w:r>
              <w:t>20-word network</w:t>
            </w:r>
          </w:p>
        </w:tc>
      </w:tr>
      <w:tr w:rsidR="00EE5B36" w14:paraId="5D48898F" w14:textId="77777777" w:rsidTr="003F3FDB">
        <w:tc>
          <w:tcPr>
            <w:tcW w:w="1288" w:type="dxa"/>
            <w:vMerge/>
          </w:tcPr>
          <w:p w14:paraId="14897151" w14:textId="77777777" w:rsidR="00EE5B36" w:rsidRDefault="00EE5B36" w:rsidP="003F3FDB"/>
        </w:tc>
        <w:tc>
          <w:tcPr>
            <w:tcW w:w="1288" w:type="dxa"/>
          </w:tcPr>
          <w:p w14:paraId="77CCEB8B" w14:textId="77777777" w:rsidR="00EE5B36" w:rsidRDefault="00EE5B36" w:rsidP="003F3FDB">
            <w:r>
              <w:t>r</w:t>
            </w:r>
          </w:p>
        </w:tc>
        <w:tc>
          <w:tcPr>
            <w:tcW w:w="1288" w:type="dxa"/>
          </w:tcPr>
          <w:p w14:paraId="0B751967" w14:textId="77777777" w:rsidR="00EE5B36" w:rsidRDefault="00EE5B36" w:rsidP="003F3FDB">
            <w:r>
              <w:t>p-value</w:t>
            </w:r>
          </w:p>
        </w:tc>
        <w:tc>
          <w:tcPr>
            <w:tcW w:w="1288" w:type="dxa"/>
          </w:tcPr>
          <w:p w14:paraId="265C3918" w14:textId="77777777" w:rsidR="00EE5B36" w:rsidRDefault="00EE5B36" w:rsidP="003F3FDB">
            <w:r>
              <w:t>Z-score</w:t>
            </w:r>
          </w:p>
        </w:tc>
        <w:tc>
          <w:tcPr>
            <w:tcW w:w="1288" w:type="dxa"/>
          </w:tcPr>
          <w:p w14:paraId="3B071BCB" w14:textId="77777777" w:rsidR="00EE5B36" w:rsidRDefault="00EE5B36" w:rsidP="003F3FDB">
            <w:r>
              <w:t>r</w:t>
            </w:r>
          </w:p>
        </w:tc>
        <w:tc>
          <w:tcPr>
            <w:tcW w:w="1288" w:type="dxa"/>
          </w:tcPr>
          <w:p w14:paraId="1AC21EEE" w14:textId="77777777" w:rsidR="00EE5B36" w:rsidRDefault="00EE5B36" w:rsidP="003F3FDB">
            <w:r>
              <w:t>p-value</w:t>
            </w:r>
          </w:p>
        </w:tc>
        <w:tc>
          <w:tcPr>
            <w:tcW w:w="1288" w:type="dxa"/>
          </w:tcPr>
          <w:p w14:paraId="24293E52" w14:textId="77777777" w:rsidR="00EE5B36" w:rsidRDefault="00EE5B36" w:rsidP="003F3FDB">
            <w:r>
              <w:t>z-score</w:t>
            </w:r>
          </w:p>
        </w:tc>
      </w:tr>
      <w:tr w:rsidR="00EE5B36" w14:paraId="2AA48255" w14:textId="77777777" w:rsidTr="003F3FDB">
        <w:tc>
          <w:tcPr>
            <w:tcW w:w="1288" w:type="dxa"/>
          </w:tcPr>
          <w:p w14:paraId="42D20E83" w14:textId="77777777" w:rsidR="00EE5B36" w:rsidRDefault="00EE5B36" w:rsidP="003F3FDB">
            <w:r>
              <w:t>Article ---&gt; 2-3 P</w:t>
            </w:r>
          </w:p>
        </w:tc>
        <w:tc>
          <w:tcPr>
            <w:tcW w:w="1288" w:type="dxa"/>
          </w:tcPr>
          <w:p w14:paraId="0F83901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7763</w:t>
            </w:r>
          </w:p>
          <w:p w14:paraId="453B3CF6" w14:textId="77777777" w:rsidR="00EE5B36" w:rsidRDefault="00EE5B36" w:rsidP="003F3FDB"/>
        </w:tc>
        <w:tc>
          <w:tcPr>
            <w:tcW w:w="1288" w:type="dxa"/>
          </w:tcPr>
          <w:p w14:paraId="0C9E80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65</w:t>
            </w:r>
          </w:p>
          <w:p w14:paraId="37A95F1A" w14:textId="77777777" w:rsidR="00EE5B36" w:rsidRDefault="00EE5B36" w:rsidP="003F3FDB"/>
        </w:tc>
        <w:tc>
          <w:tcPr>
            <w:tcW w:w="1288" w:type="dxa"/>
          </w:tcPr>
          <w:p w14:paraId="77B226DC"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6224</w:t>
            </w:r>
          </w:p>
          <w:p w14:paraId="0889AB87" w14:textId="77777777" w:rsidR="00EE5B36" w:rsidRDefault="00EE5B36" w:rsidP="003F3FDB"/>
        </w:tc>
        <w:tc>
          <w:tcPr>
            <w:tcW w:w="1288" w:type="dxa"/>
          </w:tcPr>
          <w:p w14:paraId="2486193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3258</w:t>
            </w:r>
          </w:p>
          <w:p w14:paraId="4781E4D0" w14:textId="77777777" w:rsidR="00EE5B36" w:rsidRDefault="00EE5B36" w:rsidP="003F3FDB"/>
        </w:tc>
        <w:tc>
          <w:tcPr>
            <w:tcW w:w="1288" w:type="dxa"/>
          </w:tcPr>
          <w:p w14:paraId="5D33E23E"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438</w:t>
            </w:r>
          </w:p>
          <w:p w14:paraId="2A7B46D5" w14:textId="77777777" w:rsidR="00EE5B36" w:rsidRDefault="00EE5B36" w:rsidP="003F3FDB"/>
        </w:tc>
        <w:tc>
          <w:tcPr>
            <w:tcW w:w="1288" w:type="dxa"/>
          </w:tcPr>
          <w:p w14:paraId="565918D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72441</w:t>
            </w:r>
          </w:p>
          <w:p w14:paraId="331AEA8A" w14:textId="77777777" w:rsidR="00EE5B36" w:rsidRDefault="00EE5B36" w:rsidP="003F3FDB"/>
        </w:tc>
      </w:tr>
      <w:tr w:rsidR="00EE5B36" w14:paraId="78BAFBE9" w14:textId="77777777" w:rsidTr="003F3FDB">
        <w:tc>
          <w:tcPr>
            <w:tcW w:w="1288" w:type="dxa"/>
          </w:tcPr>
          <w:p w14:paraId="0428B453" w14:textId="77777777" w:rsidR="00EE5B36" w:rsidRDefault="00EE5B36" w:rsidP="003F3FDB">
            <w:r>
              <w:t>Article ---&gt; Paragraph</w:t>
            </w:r>
          </w:p>
        </w:tc>
        <w:tc>
          <w:tcPr>
            <w:tcW w:w="1288" w:type="dxa"/>
          </w:tcPr>
          <w:p w14:paraId="289A8588"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9915</w:t>
            </w:r>
          </w:p>
          <w:p w14:paraId="4B0180C8" w14:textId="77777777" w:rsidR="00EE5B36" w:rsidRDefault="00EE5B36" w:rsidP="003F3FDB"/>
        </w:tc>
        <w:tc>
          <w:tcPr>
            <w:tcW w:w="1288" w:type="dxa"/>
          </w:tcPr>
          <w:p w14:paraId="13B65259"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1805</w:t>
            </w:r>
          </w:p>
          <w:p w14:paraId="5481E411" w14:textId="77777777" w:rsidR="00EE5B36" w:rsidRDefault="00EE5B36" w:rsidP="003F3FDB"/>
        </w:tc>
        <w:tc>
          <w:tcPr>
            <w:tcW w:w="1288" w:type="dxa"/>
          </w:tcPr>
          <w:p w14:paraId="161741C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78310</w:t>
            </w:r>
          </w:p>
          <w:p w14:paraId="15446FAE" w14:textId="77777777" w:rsidR="00EE5B36" w:rsidRDefault="00EE5B36" w:rsidP="003F3FDB"/>
        </w:tc>
        <w:tc>
          <w:tcPr>
            <w:tcW w:w="1288" w:type="dxa"/>
          </w:tcPr>
          <w:p w14:paraId="7D7D12A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9915</w:t>
            </w:r>
          </w:p>
          <w:p w14:paraId="424112C4" w14:textId="77777777" w:rsidR="00EE5B36" w:rsidRDefault="00EE5B36" w:rsidP="003F3FDB"/>
        </w:tc>
        <w:tc>
          <w:tcPr>
            <w:tcW w:w="1288" w:type="dxa"/>
          </w:tcPr>
          <w:p w14:paraId="5579C657"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57</w:t>
            </w:r>
          </w:p>
          <w:p w14:paraId="3BBAC8FA" w14:textId="77777777" w:rsidR="00EE5B36" w:rsidRDefault="00EE5B36" w:rsidP="003F3FDB"/>
        </w:tc>
        <w:tc>
          <w:tcPr>
            <w:tcW w:w="1288" w:type="dxa"/>
          </w:tcPr>
          <w:p w14:paraId="07BD02B4"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66534</w:t>
            </w:r>
          </w:p>
          <w:p w14:paraId="791D6BBC" w14:textId="77777777" w:rsidR="00EE5B36" w:rsidRDefault="00EE5B36" w:rsidP="003F3FDB"/>
        </w:tc>
      </w:tr>
      <w:tr w:rsidR="00EE5B36" w14:paraId="54DCAA50" w14:textId="77777777" w:rsidTr="003F3FDB">
        <w:tc>
          <w:tcPr>
            <w:tcW w:w="1288" w:type="dxa"/>
          </w:tcPr>
          <w:p w14:paraId="385F1A26" w14:textId="77777777" w:rsidR="00EE5B36" w:rsidRDefault="00EE5B36" w:rsidP="003F3FDB">
            <w:r>
              <w:t>2-3 P ---&gt; Paragraph</w:t>
            </w:r>
          </w:p>
        </w:tc>
        <w:tc>
          <w:tcPr>
            <w:tcW w:w="1288" w:type="dxa"/>
          </w:tcPr>
          <w:p w14:paraId="337AEB1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22988</w:t>
            </w:r>
          </w:p>
          <w:p w14:paraId="0D9894B1" w14:textId="77777777" w:rsidR="00EE5B36" w:rsidRDefault="00EE5B36" w:rsidP="003F3FDB"/>
        </w:tc>
        <w:tc>
          <w:tcPr>
            <w:tcW w:w="1288" w:type="dxa"/>
          </w:tcPr>
          <w:p w14:paraId="318CEF8B"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95</w:t>
            </w:r>
          </w:p>
          <w:p w14:paraId="06CE658A" w14:textId="77777777" w:rsidR="00EE5B36" w:rsidRDefault="00EE5B36" w:rsidP="003F3FDB"/>
        </w:tc>
        <w:tc>
          <w:tcPr>
            <w:tcW w:w="1288" w:type="dxa"/>
          </w:tcPr>
          <w:p w14:paraId="371A21E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1.02993</w:t>
            </w:r>
          </w:p>
          <w:p w14:paraId="009321F7" w14:textId="77777777" w:rsidR="00EE5B36" w:rsidRDefault="00EE5B36" w:rsidP="003F3FDB"/>
        </w:tc>
        <w:tc>
          <w:tcPr>
            <w:tcW w:w="1288" w:type="dxa"/>
          </w:tcPr>
          <w:p w14:paraId="278AB70E"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2976</w:t>
            </w:r>
          </w:p>
          <w:p w14:paraId="0F9D6204" w14:textId="77777777" w:rsidR="00EE5B36" w:rsidRDefault="00EE5B36" w:rsidP="003F3FDB"/>
        </w:tc>
        <w:tc>
          <w:tcPr>
            <w:tcW w:w="1288" w:type="dxa"/>
          </w:tcPr>
          <w:p w14:paraId="23C5EED6"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411</w:t>
            </w:r>
          </w:p>
          <w:p w14:paraId="7B684C7C" w14:textId="77777777" w:rsidR="00EE5B36" w:rsidRDefault="00EE5B36" w:rsidP="003F3FDB"/>
        </w:tc>
        <w:tc>
          <w:tcPr>
            <w:tcW w:w="1288" w:type="dxa"/>
          </w:tcPr>
          <w:p w14:paraId="6B4B3734"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18913</w:t>
            </w:r>
          </w:p>
          <w:p w14:paraId="3F91BBC1" w14:textId="77777777" w:rsidR="00EE5B36" w:rsidRDefault="00EE5B36" w:rsidP="003F3FDB"/>
        </w:tc>
      </w:tr>
    </w:tbl>
    <w:p w14:paraId="307E98AE" w14:textId="77777777" w:rsidR="00EE5B36" w:rsidRDefault="00EE5B36" w:rsidP="00EE5B36"/>
    <w:p w14:paraId="03B407FB" w14:textId="77777777" w:rsidR="00EE5B36" w:rsidRDefault="00EE5B36" w:rsidP="00EE5B36">
      <w:r>
        <w:t>Covid psychology dataset (3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5A85E24" w14:textId="77777777" w:rsidTr="003F3FDB">
        <w:tc>
          <w:tcPr>
            <w:tcW w:w="1288" w:type="dxa"/>
            <w:vMerge w:val="restart"/>
          </w:tcPr>
          <w:p w14:paraId="2CA2E793" w14:textId="77777777" w:rsidR="00EE5B36" w:rsidRDefault="00EE5B36" w:rsidP="003F3FDB">
            <w:r>
              <w:t>Mantel Test</w:t>
            </w:r>
          </w:p>
        </w:tc>
        <w:tc>
          <w:tcPr>
            <w:tcW w:w="3864" w:type="dxa"/>
            <w:gridSpan w:val="3"/>
          </w:tcPr>
          <w:p w14:paraId="009ABF82" w14:textId="77777777" w:rsidR="00EE5B36" w:rsidRDefault="00EE5B36" w:rsidP="003F3FDB">
            <w:pPr>
              <w:jc w:val="center"/>
            </w:pPr>
            <w:r>
              <w:t>10-word network</w:t>
            </w:r>
          </w:p>
        </w:tc>
        <w:tc>
          <w:tcPr>
            <w:tcW w:w="3864" w:type="dxa"/>
            <w:gridSpan w:val="3"/>
          </w:tcPr>
          <w:p w14:paraId="4BB18E2E" w14:textId="77777777" w:rsidR="00EE5B36" w:rsidRDefault="00EE5B36" w:rsidP="003F3FDB">
            <w:pPr>
              <w:jc w:val="center"/>
            </w:pPr>
            <w:r>
              <w:t>20-word network</w:t>
            </w:r>
          </w:p>
        </w:tc>
      </w:tr>
      <w:tr w:rsidR="00EE5B36" w14:paraId="02B7E78E" w14:textId="77777777" w:rsidTr="003F3FDB">
        <w:tc>
          <w:tcPr>
            <w:tcW w:w="1288" w:type="dxa"/>
            <w:vMerge/>
          </w:tcPr>
          <w:p w14:paraId="573071CE" w14:textId="77777777" w:rsidR="00EE5B36" w:rsidRDefault="00EE5B36" w:rsidP="003F3FDB"/>
        </w:tc>
        <w:tc>
          <w:tcPr>
            <w:tcW w:w="1288" w:type="dxa"/>
          </w:tcPr>
          <w:p w14:paraId="788AC6DF" w14:textId="77777777" w:rsidR="00EE5B36" w:rsidRDefault="00EE5B36" w:rsidP="003F3FDB">
            <w:r>
              <w:t>r</w:t>
            </w:r>
          </w:p>
        </w:tc>
        <w:tc>
          <w:tcPr>
            <w:tcW w:w="1288" w:type="dxa"/>
          </w:tcPr>
          <w:p w14:paraId="7EFC4D72" w14:textId="77777777" w:rsidR="00EE5B36" w:rsidRDefault="00EE5B36" w:rsidP="003F3FDB">
            <w:r>
              <w:t>p-value</w:t>
            </w:r>
          </w:p>
        </w:tc>
        <w:tc>
          <w:tcPr>
            <w:tcW w:w="1288" w:type="dxa"/>
          </w:tcPr>
          <w:p w14:paraId="3034191C" w14:textId="77777777" w:rsidR="00EE5B36" w:rsidRDefault="00EE5B36" w:rsidP="003F3FDB">
            <w:r>
              <w:t>Z-score</w:t>
            </w:r>
          </w:p>
        </w:tc>
        <w:tc>
          <w:tcPr>
            <w:tcW w:w="1288" w:type="dxa"/>
          </w:tcPr>
          <w:p w14:paraId="59B4030A" w14:textId="77777777" w:rsidR="00EE5B36" w:rsidRDefault="00EE5B36" w:rsidP="003F3FDB">
            <w:r>
              <w:t>r</w:t>
            </w:r>
          </w:p>
        </w:tc>
        <w:tc>
          <w:tcPr>
            <w:tcW w:w="1288" w:type="dxa"/>
          </w:tcPr>
          <w:p w14:paraId="69E5757D" w14:textId="77777777" w:rsidR="00EE5B36" w:rsidRDefault="00EE5B36" w:rsidP="003F3FDB">
            <w:r>
              <w:t>p-value</w:t>
            </w:r>
          </w:p>
        </w:tc>
        <w:tc>
          <w:tcPr>
            <w:tcW w:w="1288" w:type="dxa"/>
          </w:tcPr>
          <w:p w14:paraId="22D93AF7" w14:textId="77777777" w:rsidR="00EE5B36" w:rsidRDefault="00EE5B36" w:rsidP="003F3FDB">
            <w:r>
              <w:t>z-score</w:t>
            </w:r>
          </w:p>
        </w:tc>
      </w:tr>
      <w:tr w:rsidR="00EE5B36" w14:paraId="4663AC7C" w14:textId="77777777" w:rsidTr="003F3FDB">
        <w:tc>
          <w:tcPr>
            <w:tcW w:w="1288" w:type="dxa"/>
          </w:tcPr>
          <w:p w14:paraId="643AF38C" w14:textId="77777777" w:rsidR="00EE5B36" w:rsidRDefault="00EE5B36" w:rsidP="003F3FDB">
            <w:r>
              <w:t>Article ---&gt; 2-3 P</w:t>
            </w:r>
          </w:p>
        </w:tc>
        <w:tc>
          <w:tcPr>
            <w:tcW w:w="1288" w:type="dxa"/>
          </w:tcPr>
          <w:p w14:paraId="449E2E35"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63556</w:t>
            </w:r>
          </w:p>
          <w:p w14:paraId="035F8AC3" w14:textId="77777777" w:rsidR="00EE5B36" w:rsidRDefault="00EE5B36" w:rsidP="003F3FDB"/>
        </w:tc>
        <w:tc>
          <w:tcPr>
            <w:tcW w:w="1288" w:type="dxa"/>
          </w:tcPr>
          <w:p w14:paraId="035B16B6"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678</w:t>
            </w:r>
          </w:p>
          <w:p w14:paraId="5882FC9D" w14:textId="77777777" w:rsidR="00EE5B36" w:rsidRDefault="00EE5B36" w:rsidP="003F3FDB"/>
        </w:tc>
        <w:tc>
          <w:tcPr>
            <w:tcW w:w="1288" w:type="dxa"/>
          </w:tcPr>
          <w:p w14:paraId="3421EB3A" w14:textId="77777777" w:rsidR="00EE5B36" w:rsidRPr="00A029B2"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029B2">
              <w:rPr>
                <w:rFonts w:ascii="Courier New" w:eastAsia="Times New Roman" w:hAnsi="Courier New" w:cs="Courier New"/>
                <w:color w:val="000000"/>
                <w:sz w:val="21"/>
                <w:szCs w:val="21"/>
                <w:lang w:eastAsia="en-GB"/>
              </w:rPr>
              <w:t>-0.38989</w:t>
            </w:r>
          </w:p>
          <w:p w14:paraId="1449E1E5" w14:textId="77777777" w:rsidR="00EE5B36" w:rsidRDefault="00EE5B36" w:rsidP="003F3FDB"/>
        </w:tc>
        <w:tc>
          <w:tcPr>
            <w:tcW w:w="1288" w:type="dxa"/>
          </w:tcPr>
          <w:p w14:paraId="716BCF2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8840</w:t>
            </w:r>
          </w:p>
          <w:p w14:paraId="4FF6F783" w14:textId="77777777" w:rsidR="00EE5B36" w:rsidRDefault="00EE5B36" w:rsidP="003F3FDB"/>
        </w:tc>
        <w:tc>
          <w:tcPr>
            <w:tcW w:w="1288" w:type="dxa"/>
          </w:tcPr>
          <w:p w14:paraId="50824F9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9284</w:t>
            </w:r>
          </w:p>
          <w:p w14:paraId="3234C02E" w14:textId="77777777" w:rsidR="00EE5B36" w:rsidRDefault="00EE5B36" w:rsidP="003F3FDB"/>
        </w:tc>
        <w:tc>
          <w:tcPr>
            <w:tcW w:w="1288" w:type="dxa"/>
          </w:tcPr>
          <w:p w14:paraId="2CBD7A8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47024</w:t>
            </w:r>
          </w:p>
          <w:p w14:paraId="7C117FE0" w14:textId="77777777" w:rsidR="00EE5B36" w:rsidRDefault="00EE5B36" w:rsidP="003F3FDB"/>
        </w:tc>
      </w:tr>
      <w:tr w:rsidR="00EE5B36" w14:paraId="06309C23" w14:textId="77777777" w:rsidTr="003F3FDB">
        <w:tc>
          <w:tcPr>
            <w:tcW w:w="1288" w:type="dxa"/>
          </w:tcPr>
          <w:p w14:paraId="78DCF17A" w14:textId="77777777" w:rsidR="00EE5B36" w:rsidRDefault="00EE5B36" w:rsidP="003F3FDB">
            <w:r>
              <w:t>Article ---&gt; Paragraph</w:t>
            </w:r>
          </w:p>
        </w:tc>
        <w:tc>
          <w:tcPr>
            <w:tcW w:w="1288" w:type="dxa"/>
          </w:tcPr>
          <w:p w14:paraId="4F28CCC1"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37749</w:t>
            </w:r>
          </w:p>
          <w:p w14:paraId="6B43F6A1" w14:textId="77777777" w:rsidR="00EE5B36" w:rsidRDefault="00EE5B36" w:rsidP="003F3FDB"/>
        </w:tc>
        <w:tc>
          <w:tcPr>
            <w:tcW w:w="1288" w:type="dxa"/>
          </w:tcPr>
          <w:p w14:paraId="29597B9F"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17301</w:t>
            </w:r>
          </w:p>
          <w:p w14:paraId="68E8436C" w14:textId="77777777" w:rsidR="00EE5B36" w:rsidRDefault="00EE5B36" w:rsidP="003F3FDB"/>
        </w:tc>
        <w:tc>
          <w:tcPr>
            <w:tcW w:w="1288" w:type="dxa"/>
          </w:tcPr>
          <w:p w14:paraId="316F7D1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94661</w:t>
            </w:r>
          </w:p>
          <w:p w14:paraId="1D1DF887" w14:textId="77777777" w:rsidR="00EE5B36" w:rsidRDefault="00EE5B36" w:rsidP="003F3FDB"/>
        </w:tc>
        <w:tc>
          <w:tcPr>
            <w:tcW w:w="1288" w:type="dxa"/>
          </w:tcPr>
          <w:p w14:paraId="21D4167B"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43386</w:t>
            </w:r>
          </w:p>
          <w:p w14:paraId="606F3271" w14:textId="77777777" w:rsidR="00EE5B36" w:rsidRDefault="00EE5B36" w:rsidP="003F3FDB"/>
        </w:tc>
        <w:tc>
          <w:tcPr>
            <w:tcW w:w="1288" w:type="dxa"/>
          </w:tcPr>
          <w:p w14:paraId="24EEF70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0024</w:t>
            </w:r>
          </w:p>
          <w:p w14:paraId="7E86FF62" w14:textId="77777777" w:rsidR="00EE5B36" w:rsidRDefault="00EE5B36" w:rsidP="003F3FDB"/>
        </w:tc>
        <w:tc>
          <w:tcPr>
            <w:tcW w:w="1288" w:type="dxa"/>
          </w:tcPr>
          <w:p w14:paraId="1C0055E1"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85060</w:t>
            </w:r>
          </w:p>
          <w:p w14:paraId="53EB5534" w14:textId="77777777" w:rsidR="00EE5B36" w:rsidRDefault="00EE5B36" w:rsidP="003F3FDB"/>
        </w:tc>
      </w:tr>
      <w:tr w:rsidR="00EE5B36" w14:paraId="2BA8B03A" w14:textId="77777777" w:rsidTr="003F3FDB">
        <w:tc>
          <w:tcPr>
            <w:tcW w:w="1288" w:type="dxa"/>
          </w:tcPr>
          <w:p w14:paraId="11E2A1F1" w14:textId="77777777" w:rsidR="00EE5B36" w:rsidRDefault="00EE5B36" w:rsidP="003F3FDB">
            <w:r>
              <w:t>2-3 P ---&gt; Paragraph</w:t>
            </w:r>
          </w:p>
        </w:tc>
        <w:tc>
          <w:tcPr>
            <w:tcW w:w="1288" w:type="dxa"/>
          </w:tcPr>
          <w:p w14:paraId="3E6B4902"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2156</w:t>
            </w:r>
          </w:p>
          <w:p w14:paraId="34DC9CE1" w14:textId="77777777" w:rsidR="00EE5B36" w:rsidRDefault="00EE5B36" w:rsidP="003F3FDB"/>
        </w:tc>
        <w:tc>
          <w:tcPr>
            <w:tcW w:w="1288" w:type="dxa"/>
          </w:tcPr>
          <w:p w14:paraId="0E7B44B3"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4867</w:t>
            </w:r>
          </w:p>
          <w:p w14:paraId="2A073C27" w14:textId="77777777" w:rsidR="00EE5B36" w:rsidRDefault="00EE5B36" w:rsidP="003F3FDB"/>
        </w:tc>
        <w:tc>
          <w:tcPr>
            <w:tcW w:w="1288" w:type="dxa"/>
          </w:tcPr>
          <w:p w14:paraId="729B75B0" w14:textId="77777777" w:rsidR="00EE5B36" w:rsidRPr="00A75525"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A75525">
              <w:rPr>
                <w:rFonts w:ascii="Courier New" w:eastAsia="Times New Roman" w:hAnsi="Courier New" w:cs="Courier New"/>
                <w:color w:val="000000"/>
                <w:sz w:val="21"/>
                <w:szCs w:val="21"/>
                <w:lang w:eastAsia="en-GB"/>
              </w:rPr>
              <w:t>-0.06129</w:t>
            </w:r>
          </w:p>
          <w:p w14:paraId="50FED2C1" w14:textId="77777777" w:rsidR="00EE5B36" w:rsidRDefault="00EE5B36" w:rsidP="003F3FDB"/>
        </w:tc>
        <w:tc>
          <w:tcPr>
            <w:tcW w:w="1288" w:type="dxa"/>
          </w:tcPr>
          <w:p w14:paraId="5AE80CA7"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22712</w:t>
            </w:r>
          </w:p>
          <w:p w14:paraId="133A5B02" w14:textId="77777777" w:rsidR="00EE5B36" w:rsidRDefault="00EE5B36" w:rsidP="003F3FDB"/>
        </w:tc>
        <w:tc>
          <w:tcPr>
            <w:tcW w:w="1288" w:type="dxa"/>
          </w:tcPr>
          <w:p w14:paraId="40C20443"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0.8713</w:t>
            </w:r>
          </w:p>
          <w:p w14:paraId="6E2A6271" w14:textId="77777777" w:rsidR="00EE5B36" w:rsidRDefault="00EE5B36" w:rsidP="003F3FDB"/>
        </w:tc>
        <w:tc>
          <w:tcPr>
            <w:tcW w:w="1288" w:type="dxa"/>
          </w:tcPr>
          <w:p w14:paraId="6B0F7CAA" w14:textId="77777777" w:rsidR="00EE5B36" w:rsidRPr="002E19E1"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2E19E1">
              <w:rPr>
                <w:rFonts w:ascii="Courier New" w:eastAsia="Times New Roman" w:hAnsi="Courier New" w:cs="Courier New"/>
                <w:color w:val="000000"/>
                <w:sz w:val="21"/>
                <w:szCs w:val="21"/>
                <w:lang w:eastAsia="en-GB"/>
              </w:rPr>
              <w:t>-1.17128</w:t>
            </w:r>
          </w:p>
          <w:p w14:paraId="4C2E6A16" w14:textId="77777777" w:rsidR="00EE5B36" w:rsidRDefault="00EE5B36" w:rsidP="003F3FDB"/>
        </w:tc>
      </w:tr>
    </w:tbl>
    <w:p w14:paraId="017D5992" w14:textId="77777777" w:rsidR="00EE5B36" w:rsidRDefault="00EE5B36" w:rsidP="00EE5B36"/>
    <w:p w14:paraId="40E1E7DE" w14:textId="77777777" w:rsidR="00EE5B36" w:rsidRDefault="00EE5B36" w:rsidP="00EE5B36"/>
    <w:p w14:paraId="35890179" w14:textId="77777777" w:rsidR="00EE5B36" w:rsidRDefault="00EE5B36" w:rsidP="00EE5B36"/>
    <w:p w14:paraId="640A4B62" w14:textId="77777777" w:rsidR="00EE5B36" w:rsidRDefault="00EE5B36" w:rsidP="00EE5B36"/>
    <w:p w14:paraId="79FAD2ED" w14:textId="77777777" w:rsidR="00EE5B36" w:rsidRDefault="00EE5B36" w:rsidP="00EE5B36">
      <w:r>
        <w:t>Covid science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77DA0564" w14:textId="77777777" w:rsidTr="003F3FDB">
        <w:tc>
          <w:tcPr>
            <w:tcW w:w="1288" w:type="dxa"/>
            <w:vMerge w:val="restart"/>
          </w:tcPr>
          <w:p w14:paraId="267AD69E" w14:textId="77777777" w:rsidR="00EE5B36" w:rsidRDefault="00EE5B36" w:rsidP="003F3FDB">
            <w:r>
              <w:t>Mantel Test</w:t>
            </w:r>
          </w:p>
        </w:tc>
        <w:tc>
          <w:tcPr>
            <w:tcW w:w="3864" w:type="dxa"/>
            <w:gridSpan w:val="3"/>
          </w:tcPr>
          <w:p w14:paraId="51884370" w14:textId="77777777" w:rsidR="00EE5B36" w:rsidRDefault="00EE5B36" w:rsidP="003F3FDB">
            <w:pPr>
              <w:jc w:val="center"/>
            </w:pPr>
            <w:r>
              <w:t>10-word network</w:t>
            </w:r>
          </w:p>
        </w:tc>
        <w:tc>
          <w:tcPr>
            <w:tcW w:w="3864" w:type="dxa"/>
            <w:gridSpan w:val="3"/>
          </w:tcPr>
          <w:p w14:paraId="739009EF" w14:textId="77777777" w:rsidR="00EE5B36" w:rsidRDefault="00EE5B36" w:rsidP="003F3FDB">
            <w:pPr>
              <w:jc w:val="center"/>
            </w:pPr>
            <w:r>
              <w:t>20-word network</w:t>
            </w:r>
          </w:p>
        </w:tc>
      </w:tr>
      <w:tr w:rsidR="00EE5B36" w14:paraId="6AAEF311" w14:textId="77777777" w:rsidTr="003F3FDB">
        <w:tc>
          <w:tcPr>
            <w:tcW w:w="1288" w:type="dxa"/>
            <w:vMerge/>
          </w:tcPr>
          <w:p w14:paraId="020DB901" w14:textId="77777777" w:rsidR="00EE5B36" w:rsidRDefault="00EE5B36" w:rsidP="003F3FDB"/>
        </w:tc>
        <w:tc>
          <w:tcPr>
            <w:tcW w:w="1288" w:type="dxa"/>
          </w:tcPr>
          <w:p w14:paraId="637F0F96" w14:textId="77777777" w:rsidR="00EE5B36" w:rsidRDefault="00EE5B36" w:rsidP="003F3FDB">
            <w:r>
              <w:t>r</w:t>
            </w:r>
          </w:p>
        </w:tc>
        <w:tc>
          <w:tcPr>
            <w:tcW w:w="1288" w:type="dxa"/>
          </w:tcPr>
          <w:p w14:paraId="1C85DE7D" w14:textId="77777777" w:rsidR="00EE5B36" w:rsidRDefault="00EE5B36" w:rsidP="003F3FDB">
            <w:r>
              <w:t>p-value</w:t>
            </w:r>
          </w:p>
        </w:tc>
        <w:tc>
          <w:tcPr>
            <w:tcW w:w="1288" w:type="dxa"/>
          </w:tcPr>
          <w:p w14:paraId="56B52897" w14:textId="77777777" w:rsidR="00EE5B36" w:rsidRDefault="00EE5B36" w:rsidP="003F3FDB">
            <w:r>
              <w:t>Z-score</w:t>
            </w:r>
          </w:p>
        </w:tc>
        <w:tc>
          <w:tcPr>
            <w:tcW w:w="1288" w:type="dxa"/>
          </w:tcPr>
          <w:p w14:paraId="7EE3181F" w14:textId="77777777" w:rsidR="00EE5B36" w:rsidRDefault="00EE5B36" w:rsidP="003F3FDB">
            <w:r>
              <w:t>r</w:t>
            </w:r>
          </w:p>
        </w:tc>
        <w:tc>
          <w:tcPr>
            <w:tcW w:w="1288" w:type="dxa"/>
          </w:tcPr>
          <w:p w14:paraId="69215359" w14:textId="77777777" w:rsidR="00EE5B36" w:rsidRDefault="00EE5B36" w:rsidP="003F3FDB">
            <w:r>
              <w:t>p-value</w:t>
            </w:r>
          </w:p>
        </w:tc>
        <w:tc>
          <w:tcPr>
            <w:tcW w:w="1288" w:type="dxa"/>
          </w:tcPr>
          <w:p w14:paraId="3E87615D" w14:textId="77777777" w:rsidR="00EE5B36" w:rsidRDefault="00EE5B36" w:rsidP="003F3FDB">
            <w:r>
              <w:t>z-score</w:t>
            </w:r>
          </w:p>
        </w:tc>
      </w:tr>
      <w:tr w:rsidR="00EE5B36" w14:paraId="4DDB6F83" w14:textId="77777777" w:rsidTr="003F3FDB">
        <w:tc>
          <w:tcPr>
            <w:tcW w:w="1288" w:type="dxa"/>
          </w:tcPr>
          <w:p w14:paraId="54AFBB8D" w14:textId="77777777" w:rsidR="00EE5B36" w:rsidRDefault="00EE5B36" w:rsidP="003F3FDB">
            <w:r>
              <w:t>Article ---&gt; 2-3 P</w:t>
            </w:r>
          </w:p>
        </w:tc>
        <w:tc>
          <w:tcPr>
            <w:tcW w:w="1288" w:type="dxa"/>
          </w:tcPr>
          <w:p w14:paraId="74BAEB0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50793</w:t>
            </w:r>
          </w:p>
          <w:p w14:paraId="41D797CE" w14:textId="77777777" w:rsidR="00EE5B36" w:rsidRDefault="00EE5B36" w:rsidP="003F3FDB"/>
        </w:tc>
        <w:tc>
          <w:tcPr>
            <w:tcW w:w="1288" w:type="dxa"/>
          </w:tcPr>
          <w:p w14:paraId="06E7841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91</w:t>
            </w:r>
          </w:p>
          <w:p w14:paraId="7AC3406A" w14:textId="77777777" w:rsidR="00EE5B36" w:rsidRDefault="00EE5B36" w:rsidP="003F3FDB"/>
        </w:tc>
        <w:tc>
          <w:tcPr>
            <w:tcW w:w="1288" w:type="dxa"/>
          </w:tcPr>
          <w:p w14:paraId="2F8B2F7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7597</w:t>
            </w:r>
          </w:p>
          <w:p w14:paraId="09A81BE2" w14:textId="77777777" w:rsidR="00EE5B36" w:rsidRDefault="00EE5B36" w:rsidP="003F3FDB"/>
        </w:tc>
        <w:tc>
          <w:tcPr>
            <w:tcW w:w="1288" w:type="dxa"/>
          </w:tcPr>
          <w:p w14:paraId="11425D0F"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10640</w:t>
            </w:r>
          </w:p>
          <w:p w14:paraId="39F8C584" w14:textId="77777777" w:rsidR="00EE5B36" w:rsidRDefault="00EE5B36" w:rsidP="003F3FDB"/>
        </w:tc>
        <w:tc>
          <w:tcPr>
            <w:tcW w:w="1288" w:type="dxa"/>
          </w:tcPr>
          <w:p w14:paraId="17BE3438"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284</w:t>
            </w:r>
          </w:p>
          <w:p w14:paraId="76E604F5" w14:textId="77777777" w:rsidR="00EE5B36" w:rsidRDefault="00EE5B36" w:rsidP="003F3FDB"/>
        </w:tc>
        <w:tc>
          <w:tcPr>
            <w:tcW w:w="1288" w:type="dxa"/>
          </w:tcPr>
          <w:p w14:paraId="7159292E"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9211</w:t>
            </w:r>
          </w:p>
          <w:p w14:paraId="048DC56C" w14:textId="77777777" w:rsidR="00EE5B36" w:rsidRDefault="00EE5B36" w:rsidP="003F3FDB"/>
        </w:tc>
      </w:tr>
      <w:tr w:rsidR="00EE5B36" w14:paraId="24696442" w14:textId="77777777" w:rsidTr="003F3FDB">
        <w:tc>
          <w:tcPr>
            <w:tcW w:w="1288" w:type="dxa"/>
          </w:tcPr>
          <w:p w14:paraId="7651E607" w14:textId="77777777" w:rsidR="00EE5B36" w:rsidRDefault="00EE5B36" w:rsidP="003F3FDB">
            <w:r>
              <w:t>Article ---&gt; Paragraph</w:t>
            </w:r>
          </w:p>
        </w:tc>
        <w:tc>
          <w:tcPr>
            <w:tcW w:w="1288" w:type="dxa"/>
          </w:tcPr>
          <w:p w14:paraId="3EF29AE5"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665</w:t>
            </w:r>
          </w:p>
          <w:p w14:paraId="7C2D22DF" w14:textId="77777777" w:rsidR="00EE5B36" w:rsidRDefault="00EE5B36" w:rsidP="003F3FDB"/>
        </w:tc>
        <w:tc>
          <w:tcPr>
            <w:tcW w:w="1288" w:type="dxa"/>
          </w:tcPr>
          <w:p w14:paraId="6A9FC37D"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047</w:t>
            </w:r>
          </w:p>
          <w:p w14:paraId="0E1B83A1" w14:textId="77777777" w:rsidR="00EE5B36" w:rsidRDefault="00EE5B36" w:rsidP="003F3FDB"/>
        </w:tc>
        <w:tc>
          <w:tcPr>
            <w:tcW w:w="1288" w:type="dxa"/>
          </w:tcPr>
          <w:p w14:paraId="50957C9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93097</w:t>
            </w:r>
          </w:p>
          <w:p w14:paraId="11D8D904" w14:textId="77777777" w:rsidR="00EE5B36" w:rsidRDefault="00EE5B36" w:rsidP="003F3FDB"/>
        </w:tc>
        <w:tc>
          <w:tcPr>
            <w:tcW w:w="1288" w:type="dxa"/>
          </w:tcPr>
          <w:p w14:paraId="470A181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3417</w:t>
            </w:r>
          </w:p>
          <w:p w14:paraId="694BEA13" w14:textId="77777777" w:rsidR="00EE5B36" w:rsidRDefault="00EE5B36" w:rsidP="003F3FDB"/>
        </w:tc>
        <w:tc>
          <w:tcPr>
            <w:tcW w:w="1288" w:type="dxa"/>
          </w:tcPr>
          <w:p w14:paraId="205FB711"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91</w:t>
            </w:r>
          </w:p>
          <w:p w14:paraId="12FECAB0" w14:textId="77777777" w:rsidR="00EE5B36" w:rsidRDefault="00EE5B36" w:rsidP="003F3FDB"/>
        </w:tc>
        <w:tc>
          <w:tcPr>
            <w:tcW w:w="1288" w:type="dxa"/>
          </w:tcPr>
          <w:p w14:paraId="53B28EAA"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1.80730</w:t>
            </w:r>
          </w:p>
          <w:p w14:paraId="0417E99A" w14:textId="77777777" w:rsidR="00EE5B36" w:rsidRDefault="00EE5B36" w:rsidP="003F3FDB"/>
        </w:tc>
      </w:tr>
      <w:tr w:rsidR="00EE5B36" w14:paraId="55E763B0" w14:textId="77777777" w:rsidTr="003F3FDB">
        <w:tc>
          <w:tcPr>
            <w:tcW w:w="1288" w:type="dxa"/>
          </w:tcPr>
          <w:p w14:paraId="7A37EB00" w14:textId="77777777" w:rsidR="00EE5B36" w:rsidRDefault="00EE5B36" w:rsidP="003F3FDB">
            <w:r>
              <w:t>2-3 P ---&gt; Paragraph</w:t>
            </w:r>
          </w:p>
        </w:tc>
        <w:tc>
          <w:tcPr>
            <w:tcW w:w="1288" w:type="dxa"/>
          </w:tcPr>
          <w:p w14:paraId="4E3F539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18428</w:t>
            </w:r>
          </w:p>
        </w:tc>
        <w:tc>
          <w:tcPr>
            <w:tcW w:w="1288" w:type="dxa"/>
          </w:tcPr>
          <w:p w14:paraId="6E76939B"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2865</w:t>
            </w:r>
          </w:p>
        </w:tc>
        <w:tc>
          <w:tcPr>
            <w:tcW w:w="1288" w:type="dxa"/>
          </w:tcPr>
          <w:p w14:paraId="560993A6"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67298</w:t>
            </w:r>
          </w:p>
        </w:tc>
        <w:tc>
          <w:tcPr>
            <w:tcW w:w="1288" w:type="dxa"/>
          </w:tcPr>
          <w:p w14:paraId="48722856"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396</w:t>
            </w:r>
          </w:p>
          <w:p w14:paraId="5E824DB2"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47EB996E"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062</w:t>
            </w:r>
          </w:p>
          <w:p w14:paraId="3469DCCA"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5C48045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1858</w:t>
            </w:r>
          </w:p>
          <w:p w14:paraId="51DAE747"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r>
    </w:tbl>
    <w:p w14:paraId="28E82910" w14:textId="77777777" w:rsidR="00EE5B36" w:rsidRDefault="00EE5B36" w:rsidP="00EE5B36"/>
    <w:p w14:paraId="6D7C0148" w14:textId="77777777" w:rsidR="00EE5B36" w:rsidRDefault="00EE5B36" w:rsidP="00EE5B36"/>
    <w:p w14:paraId="494A2962" w14:textId="77777777" w:rsidR="00EE5B36" w:rsidRDefault="00EE5B36" w:rsidP="00EE5B36">
      <w:r>
        <w:t>Covid science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EC3CC40" w14:textId="77777777" w:rsidTr="003F3FDB">
        <w:tc>
          <w:tcPr>
            <w:tcW w:w="1288" w:type="dxa"/>
            <w:vMerge w:val="restart"/>
          </w:tcPr>
          <w:p w14:paraId="3D2262C1" w14:textId="77777777" w:rsidR="00EE5B36" w:rsidRDefault="00EE5B36" w:rsidP="003F3FDB">
            <w:r>
              <w:t>Mantel Test</w:t>
            </w:r>
          </w:p>
        </w:tc>
        <w:tc>
          <w:tcPr>
            <w:tcW w:w="3864" w:type="dxa"/>
            <w:gridSpan w:val="3"/>
          </w:tcPr>
          <w:p w14:paraId="6B334AE5" w14:textId="77777777" w:rsidR="00EE5B36" w:rsidRDefault="00EE5B36" w:rsidP="003F3FDB">
            <w:pPr>
              <w:jc w:val="center"/>
            </w:pPr>
            <w:r>
              <w:t>10-word network</w:t>
            </w:r>
          </w:p>
        </w:tc>
        <w:tc>
          <w:tcPr>
            <w:tcW w:w="3864" w:type="dxa"/>
            <w:gridSpan w:val="3"/>
          </w:tcPr>
          <w:p w14:paraId="29CD29A8" w14:textId="77777777" w:rsidR="00EE5B36" w:rsidRDefault="00EE5B36" w:rsidP="003F3FDB">
            <w:pPr>
              <w:jc w:val="center"/>
            </w:pPr>
            <w:r>
              <w:t>20-word network</w:t>
            </w:r>
          </w:p>
        </w:tc>
      </w:tr>
      <w:tr w:rsidR="00EE5B36" w14:paraId="5710B7E4" w14:textId="77777777" w:rsidTr="003F3FDB">
        <w:tc>
          <w:tcPr>
            <w:tcW w:w="1288" w:type="dxa"/>
            <w:vMerge/>
          </w:tcPr>
          <w:p w14:paraId="787F9242" w14:textId="77777777" w:rsidR="00EE5B36" w:rsidRDefault="00EE5B36" w:rsidP="003F3FDB"/>
        </w:tc>
        <w:tc>
          <w:tcPr>
            <w:tcW w:w="1288" w:type="dxa"/>
          </w:tcPr>
          <w:p w14:paraId="511AD41A" w14:textId="77777777" w:rsidR="00EE5B36" w:rsidRDefault="00EE5B36" w:rsidP="003F3FDB">
            <w:r>
              <w:t>r</w:t>
            </w:r>
          </w:p>
        </w:tc>
        <w:tc>
          <w:tcPr>
            <w:tcW w:w="1288" w:type="dxa"/>
          </w:tcPr>
          <w:p w14:paraId="0D47D977" w14:textId="77777777" w:rsidR="00EE5B36" w:rsidRDefault="00EE5B36" w:rsidP="003F3FDB">
            <w:r>
              <w:t>p-value</w:t>
            </w:r>
          </w:p>
        </w:tc>
        <w:tc>
          <w:tcPr>
            <w:tcW w:w="1288" w:type="dxa"/>
          </w:tcPr>
          <w:p w14:paraId="186E72EA" w14:textId="77777777" w:rsidR="00EE5B36" w:rsidRDefault="00EE5B36" w:rsidP="003F3FDB">
            <w:r>
              <w:t>Z-score</w:t>
            </w:r>
          </w:p>
        </w:tc>
        <w:tc>
          <w:tcPr>
            <w:tcW w:w="1288" w:type="dxa"/>
          </w:tcPr>
          <w:p w14:paraId="603B35D3" w14:textId="77777777" w:rsidR="00EE5B36" w:rsidRDefault="00EE5B36" w:rsidP="003F3FDB">
            <w:r>
              <w:t>r</w:t>
            </w:r>
          </w:p>
        </w:tc>
        <w:tc>
          <w:tcPr>
            <w:tcW w:w="1288" w:type="dxa"/>
          </w:tcPr>
          <w:p w14:paraId="5A8CD00B" w14:textId="77777777" w:rsidR="00EE5B36" w:rsidRDefault="00EE5B36" w:rsidP="003F3FDB">
            <w:r>
              <w:t>p-value</w:t>
            </w:r>
          </w:p>
        </w:tc>
        <w:tc>
          <w:tcPr>
            <w:tcW w:w="1288" w:type="dxa"/>
          </w:tcPr>
          <w:p w14:paraId="67162184" w14:textId="77777777" w:rsidR="00EE5B36" w:rsidRDefault="00EE5B36" w:rsidP="003F3FDB">
            <w:r>
              <w:t>z-score</w:t>
            </w:r>
          </w:p>
        </w:tc>
      </w:tr>
      <w:tr w:rsidR="00EE5B36" w14:paraId="74C97169" w14:textId="77777777" w:rsidTr="003F3FDB">
        <w:tc>
          <w:tcPr>
            <w:tcW w:w="1288" w:type="dxa"/>
          </w:tcPr>
          <w:p w14:paraId="376B9818" w14:textId="77777777" w:rsidR="00EE5B36" w:rsidRDefault="00EE5B36" w:rsidP="003F3FDB">
            <w:r>
              <w:t>Article ---&gt; 2-3 P</w:t>
            </w:r>
          </w:p>
        </w:tc>
        <w:tc>
          <w:tcPr>
            <w:tcW w:w="1288" w:type="dxa"/>
          </w:tcPr>
          <w:p w14:paraId="35B6AAA2"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150793</w:t>
            </w:r>
          </w:p>
          <w:p w14:paraId="3BBCE17E" w14:textId="77777777" w:rsidR="00EE5B36" w:rsidRDefault="00EE5B36" w:rsidP="003F3FDB"/>
        </w:tc>
        <w:tc>
          <w:tcPr>
            <w:tcW w:w="1288" w:type="dxa"/>
          </w:tcPr>
          <w:p w14:paraId="5823740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91</w:t>
            </w:r>
          </w:p>
          <w:p w14:paraId="63279898" w14:textId="77777777" w:rsidR="00EE5B36" w:rsidRDefault="00EE5B36" w:rsidP="003F3FDB"/>
        </w:tc>
        <w:tc>
          <w:tcPr>
            <w:tcW w:w="1288" w:type="dxa"/>
          </w:tcPr>
          <w:p w14:paraId="0115EDD1"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57597</w:t>
            </w:r>
          </w:p>
          <w:p w14:paraId="4151224C" w14:textId="77777777" w:rsidR="00EE5B36" w:rsidRDefault="00EE5B36" w:rsidP="003F3FDB"/>
        </w:tc>
        <w:tc>
          <w:tcPr>
            <w:tcW w:w="1288" w:type="dxa"/>
          </w:tcPr>
          <w:p w14:paraId="609DA05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10640</w:t>
            </w:r>
          </w:p>
          <w:p w14:paraId="1A1E0487" w14:textId="77777777" w:rsidR="00EE5B36" w:rsidRDefault="00EE5B36" w:rsidP="003F3FDB"/>
        </w:tc>
        <w:tc>
          <w:tcPr>
            <w:tcW w:w="1288" w:type="dxa"/>
          </w:tcPr>
          <w:p w14:paraId="0CA0625F"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284</w:t>
            </w:r>
          </w:p>
          <w:p w14:paraId="7FEA9A3E" w14:textId="77777777" w:rsidR="00EE5B36" w:rsidRDefault="00EE5B36" w:rsidP="003F3FDB"/>
        </w:tc>
        <w:tc>
          <w:tcPr>
            <w:tcW w:w="1288" w:type="dxa"/>
          </w:tcPr>
          <w:p w14:paraId="662C448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9211</w:t>
            </w:r>
          </w:p>
          <w:p w14:paraId="4B4D6FDE" w14:textId="77777777" w:rsidR="00EE5B36" w:rsidRDefault="00EE5B36" w:rsidP="003F3FDB"/>
        </w:tc>
      </w:tr>
      <w:tr w:rsidR="00EE5B36" w14:paraId="44026342" w14:textId="77777777" w:rsidTr="003F3FDB">
        <w:tc>
          <w:tcPr>
            <w:tcW w:w="1288" w:type="dxa"/>
          </w:tcPr>
          <w:p w14:paraId="6F10BA35" w14:textId="77777777" w:rsidR="00EE5B36" w:rsidRDefault="00EE5B36" w:rsidP="003F3FDB">
            <w:r>
              <w:t>Article ---&gt; Paragraph</w:t>
            </w:r>
          </w:p>
        </w:tc>
        <w:tc>
          <w:tcPr>
            <w:tcW w:w="1288" w:type="dxa"/>
          </w:tcPr>
          <w:p w14:paraId="6FC4873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665</w:t>
            </w:r>
          </w:p>
          <w:p w14:paraId="6183AAC8" w14:textId="77777777" w:rsidR="00EE5B36" w:rsidRDefault="00EE5B36" w:rsidP="003F3FDB"/>
        </w:tc>
        <w:tc>
          <w:tcPr>
            <w:tcW w:w="1288" w:type="dxa"/>
          </w:tcPr>
          <w:p w14:paraId="133BB33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0047</w:t>
            </w:r>
          </w:p>
          <w:p w14:paraId="745728C8" w14:textId="77777777" w:rsidR="00EE5B36" w:rsidRDefault="00EE5B36" w:rsidP="003F3FDB"/>
        </w:tc>
        <w:tc>
          <w:tcPr>
            <w:tcW w:w="1288" w:type="dxa"/>
          </w:tcPr>
          <w:p w14:paraId="4EC47EC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93097</w:t>
            </w:r>
          </w:p>
          <w:p w14:paraId="633FCD4A" w14:textId="77777777" w:rsidR="00EE5B36" w:rsidRDefault="00EE5B36" w:rsidP="003F3FDB"/>
        </w:tc>
        <w:tc>
          <w:tcPr>
            <w:tcW w:w="1288" w:type="dxa"/>
          </w:tcPr>
          <w:p w14:paraId="21B3708B"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3417</w:t>
            </w:r>
          </w:p>
          <w:p w14:paraId="7BF1441B" w14:textId="77777777" w:rsidR="00EE5B36" w:rsidRDefault="00EE5B36" w:rsidP="003F3FDB"/>
        </w:tc>
        <w:tc>
          <w:tcPr>
            <w:tcW w:w="1288" w:type="dxa"/>
          </w:tcPr>
          <w:p w14:paraId="71CEC82D"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91</w:t>
            </w:r>
          </w:p>
          <w:p w14:paraId="24E256AB" w14:textId="77777777" w:rsidR="00EE5B36" w:rsidRDefault="00EE5B36" w:rsidP="003F3FDB"/>
        </w:tc>
        <w:tc>
          <w:tcPr>
            <w:tcW w:w="1288" w:type="dxa"/>
          </w:tcPr>
          <w:p w14:paraId="1A239C64"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1.80730</w:t>
            </w:r>
          </w:p>
          <w:p w14:paraId="633359A1" w14:textId="77777777" w:rsidR="00EE5B36" w:rsidRDefault="00EE5B36" w:rsidP="003F3FDB"/>
        </w:tc>
      </w:tr>
      <w:tr w:rsidR="00EE5B36" w14:paraId="00001C42" w14:textId="77777777" w:rsidTr="003F3FDB">
        <w:tc>
          <w:tcPr>
            <w:tcW w:w="1288" w:type="dxa"/>
          </w:tcPr>
          <w:p w14:paraId="2AA6B8CA" w14:textId="77777777" w:rsidR="00EE5B36" w:rsidRDefault="00EE5B36" w:rsidP="003F3FDB">
            <w:r>
              <w:t>2-3 P ---&gt; Paragraph</w:t>
            </w:r>
          </w:p>
        </w:tc>
        <w:tc>
          <w:tcPr>
            <w:tcW w:w="1288" w:type="dxa"/>
          </w:tcPr>
          <w:p w14:paraId="590BE0BE"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18428</w:t>
            </w:r>
          </w:p>
        </w:tc>
        <w:tc>
          <w:tcPr>
            <w:tcW w:w="1288" w:type="dxa"/>
          </w:tcPr>
          <w:p w14:paraId="37B9BE2D"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2865</w:t>
            </w:r>
          </w:p>
        </w:tc>
        <w:tc>
          <w:tcPr>
            <w:tcW w:w="1288" w:type="dxa"/>
          </w:tcPr>
          <w:p w14:paraId="6BC1A66D" w14:textId="77777777" w:rsidR="00EE5B36" w:rsidRPr="00F12F07" w:rsidRDefault="00EE5B36" w:rsidP="003F3FDB">
            <w:pPr>
              <w:pStyle w:val="HTMLPreformatted"/>
              <w:shd w:val="clear" w:color="auto" w:fill="FFFFFF"/>
              <w:wordWrap w:val="0"/>
              <w:textAlignment w:val="baseline"/>
              <w:rPr>
                <w:color w:val="000000"/>
                <w:sz w:val="21"/>
                <w:szCs w:val="21"/>
              </w:rPr>
            </w:pPr>
            <w:r>
              <w:rPr>
                <w:color w:val="000000"/>
                <w:sz w:val="21"/>
                <w:szCs w:val="21"/>
              </w:rPr>
              <w:t>0.67298</w:t>
            </w:r>
          </w:p>
        </w:tc>
        <w:tc>
          <w:tcPr>
            <w:tcW w:w="1288" w:type="dxa"/>
          </w:tcPr>
          <w:p w14:paraId="7F1A9AE1"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0396</w:t>
            </w:r>
          </w:p>
          <w:p w14:paraId="3AB4B089"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40E548EB"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5062</w:t>
            </w:r>
          </w:p>
          <w:p w14:paraId="372B2E59"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c>
          <w:tcPr>
            <w:tcW w:w="1288" w:type="dxa"/>
          </w:tcPr>
          <w:p w14:paraId="0E9DD10B" w14:textId="77777777" w:rsidR="00EE5B36" w:rsidRPr="00310978"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310978">
              <w:rPr>
                <w:rFonts w:ascii="Courier New" w:eastAsia="Times New Roman" w:hAnsi="Courier New" w:cs="Courier New"/>
                <w:color w:val="000000"/>
                <w:sz w:val="21"/>
                <w:szCs w:val="21"/>
                <w:lang w:eastAsia="en-GB"/>
              </w:rPr>
              <w:t>0.01858</w:t>
            </w:r>
          </w:p>
          <w:p w14:paraId="57695C20" w14:textId="77777777" w:rsidR="00EE5B36" w:rsidRPr="00F12F07"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p>
        </w:tc>
      </w:tr>
    </w:tbl>
    <w:p w14:paraId="1F48C148" w14:textId="77777777" w:rsidR="00EE5B36" w:rsidRDefault="00EE5B36" w:rsidP="00EE5B36"/>
    <w:p w14:paraId="452BAE90" w14:textId="77777777" w:rsidR="00EE5B36" w:rsidRDefault="00EE5B36" w:rsidP="00EE5B36">
      <w:r>
        <w:t>Covid psychology dataset (40 articles)</w:t>
      </w:r>
    </w:p>
    <w:tbl>
      <w:tblPr>
        <w:tblStyle w:val="TableGrid"/>
        <w:tblW w:w="0" w:type="auto"/>
        <w:tblLook w:val="04A0" w:firstRow="1" w:lastRow="0" w:firstColumn="1" w:lastColumn="0" w:noHBand="0" w:noVBand="1"/>
      </w:tblPr>
      <w:tblGrid>
        <w:gridCol w:w="1288"/>
        <w:gridCol w:w="1288"/>
        <w:gridCol w:w="1288"/>
        <w:gridCol w:w="1288"/>
        <w:gridCol w:w="1288"/>
        <w:gridCol w:w="1288"/>
        <w:gridCol w:w="1288"/>
      </w:tblGrid>
      <w:tr w:rsidR="00EE5B36" w14:paraId="3B5E2891" w14:textId="77777777" w:rsidTr="003F3FDB">
        <w:tc>
          <w:tcPr>
            <w:tcW w:w="1288" w:type="dxa"/>
            <w:vMerge w:val="restart"/>
          </w:tcPr>
          <w:p w14:paraId="37D4B5E9" w14:textId="77777777" w:rsidR="00EE5B36" w:rsidRDefault="00EE5B36" w:rsidP="003F3FDB">
            <w:r>
              <w:t>Mantel Test</w:t>
            </w:r>
          </w:p>
        </w:tc>
        <w:tc>
          <w:tcPr>
            <w:tcW w:w="3864" w:type="dxa"/>
            <w:gridSpan w:val="3"/>
          </w:tcPr>
          <w:p w14:paraId="76537F30" w14:textId="77777777" w:rsidR="00EE5B36" w:rsidRDefault="00EE5B36" w:rsidP="003F3FDB">
            <w:pPr>
              <w:jc w:val="center"/>
            </w:pPr>
            <w:r>
              <w:t>10-word network</w:t>
            </w:r>
          </w:p>
        </w:tc>
        <w:tc>
          <w:tcPr>
            <w:tcW w:w="3864" w:type="dxa"/>
            <w:gridSpan w:val="3"/>
          </w:tcPr>
          <w:p w14:paraId="7C434294" w14:textId="77777777" w:rsidR="00EE5B36" w:rsidRDefault="00EE5B36" w:rsidP="003F3FDB">
            <w:pPr>
              <w:jc w:val="center"/>
            </w:pPr>
            <w:r>
              <w:t>20-word network</w:t>
            </w:r>
          </w:p>
        </w:tc>
      </w:tr>
      <w:tr w:rsidR="00EE5B36" w14:paraId="1F706CBE" w14:textId="77777777" w:rsidTr="003F3FDB">
        <w:tc>
          <w:tcPr>
            <w:tcW w:w="1288" w:type="dxa"/>
            <w:vMerge/>
          </w:tcPr>
          <w:p w14:paraId="264725CF" w14:textId="77777777" w:rsidR="00EE5B36" w:rsidRDefault="00EE5B36" w:rsidP="003F3FDB"/>
        </w:tc>
        <w:tc>
          <w:tcPr>
            <w:tcW w:w="1288" w:type="dxa"/>
          </w:tcPr>
          <w:p w14:paraId="12823597" w14:textId="77777777" w:rsidR="00EE5B36" w:rsidRDefault="00EE5B36" w:rsidP="003F3FDB">
            <w:r>
              <w:t>r</w:t>
            </w:r>
          </w:p>
        </w:tc>
        <w:tc>
          <w:tcPr>
            <w:tcW w:w="1288" w:type="dxa"/>
          </w:tcPr>
          <w:p w14:paraId="284EAEF5" w14:textId="77777777" w:rsidR="00EE5B36" w:rsidRDefault="00EE5B36" w:rsidP="003F3FDB">
            <w:r>
              <w:t>p-value</w:t>
            </w:r>
          </w:p>
        </w:tc>
        <w:tc>
          <w:tcPr>
            <w:tcW w:w="1288" w:type="dxa"/>
          </w:tcPr>
          <w:p w14:paraId="6D9AC352" w14:textId="77777777" w:rsidR="00EE5B36" w:rsidRDefault="00EE5B36" w:rsidP="003F3FDB">
            <w:r>
              <w:t>Z-score</w:t>
            </w:r>
          </w:p>
        </w:tc>
        <w:tc>
          <w:tcPr>
            <w:tcW w:w="1288" w:type="dxa"/>
          </w:tcPr>
          <w:p w14:paraId="65440438" w14:textId="77777777" w:rsidR="00EE5B36" w:rsidRDefault="00EE5B36" w:rsidP="003F3FDB">
            <w:r>
              <w:t>r</w:t>
            </w:r>
          </w:p>
        </w:tc>
        <w:tc>
          <w:tcPr>
            <w:tcW w:w="1288" w:type="dxa"/>
          </w:tcPr>
          <w:p w14:paraId="7D62B3AE" w14:textId="77777777" w:rsidR="00EE5B36" w:rsidRDefault="00EE5B36" w:rsidP="003F3FDB">
            <w:r>
              <w:t>p-value</w:t>
            </w:r>
          </w:p>
        </w:tc>
        <w:tc>
          <w:tcPr>
            <w:tcW w:w="1288" w:type="dxa"/>
          </w:tcPr>
          <w:p w14:paraId="4E940429" w14:textId="77777777" w:rsidR="00EE5B36" w:rsidRDefault="00EE5B36" w:rsidP="003F3FDB">
            <w:r>
              <w:t>z-score</w:t>
            </w:r>
          </w:p>
        </w:tc>
      </w:tr>
      <w:tr w:rsidR="00EE5B36" w14:paraId="6A8154DF" w14:textId="77777777" w:rsidTr="003F3FDB">
        <w:tc>
          <w:tcPr>
            <w:tcW w:w="1288" w:type="dxa"/>
          </w:tcPr>
          <w:p w14:paraId="37087251" w14:textId="77777777" w:rsidR="00EE5B36" w:rsidRDefault="00EE5B36" w:rsidP="003F3FDB">
            <w:r>
              <w:t>Article ---&gt; 2-3 P</w:t>
            </w:r>
          </w:p>
        </w:tc>
        <w:tc>
          <w:tcPr>
            <w:tcW w:w="1288" w:type="dxa"/>
          </w:tcPr>
          <w:p w14:paraId="5A16573B"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48586</w:t>
            </w:r>
          </w:p>
          <w:p w14:paraId="261D490D" w14:textId="77777777" w:rsidR="00EE5B36" w:rsidRDefault="00EE5B36" w:rsidP="003F3FDB"/>
        </w:tc>
        <w:tc>
          <w:tcPr>
            <w:tcW w:w="1288" w:type="dxa"/>
          </w:tcPr>
          <w:p w14:paraId="4C8850A9"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9388</w:t>
            </w:r>
          </w:p>
          <w:p w14:paraId="248B548A" w14:textId="77777777" w:rsidR="00EE5B36" w:rsidRDefault="00EE5B36" w:rsidP="003F3FDB"/>
        </w:tc>
        <w:tc>
          <w:tcPr>
            <w:tcW w:w="1288" w:type="dxa"/>
          </w:tcPr>
          <w:p w14:paraId="1036F040"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1.62018</w:t>
            </w:r>
          </w:p>
          <w:p w14:paraId="26AB90FB" w14:textId="77777777" w:rsidR="00EE5B36" w:rsidRDefault="00EE5B36" w:rsidP="003F3FDB"/>
        </w:tc>
        <w:tc>
          <w:tcPr>
            <w:tcW w:w="1288" w:type="dxa"/>
          </w:tcPr>
          <w:p w14:paraId="1EE5BCD6"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35639</w:t>
            </w:r>
          </w:p>
          <w:p w14:paraId="6E8A1470" w14:textId="77777777" w:rsidR="00EE5B36" w:rsidRDefault="00EE5B36" w:rsidP="003F3FDB"/>
        </w:tc>
        <w:tc>
          <w:tcPr>
            <w:tcW w:w="1288" w:type="dxa"/>
          </w:tcPr>
          <w:p w14:paraId="423EFD74"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9624</w:t>
            </w:r>
          </w:p>
          <w:p w14:paraId="058E3338" w14:textId="77777777" w:rsidR="00EE5B36" w:rsidRDefault="00EE5B36" w:rsidP="003F3FDB"/>
          <w:p w14:paraId="3B4FAA49" w14:textId="77777777" w:rsidR="00EE5B36" w:rsidRDefault="00EE5B36" w:rsidP="003F3FDB"/>
        </w:tc>
        <w:tc>
          <w:tcPr>
            <w:tcW w:w="1288" w:type="dxa"/>
          </w:tcPr>
          <w:p w14:paraId="7A447C2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80561</w:t>
            </w:r>
          </w:p>
          <w:p w14:paraId="305C9308" w14:textId="77777777" w:rsidR="00EE5B36" w:rsidRDefault="00EE5B36" w:rsidP="003F3FDB"/>
        </w:tc>
      </w:tr>
      <w:tr w:rsidR="00EE5B36" w14:paraId="0C82D8F7" w14:textId="77777777" w:rsidTr="003F3FDB">
        <w:tc>
          <w:tcPr>
            <w:tcW w:w="1288" w:type="dxa"/>
          </w:tcPr>
          <w:p w14:paraId="7EA1ED56" w14:textId="77777777" w:rsidR="00EE5B36" w:rsidRDefault="00EE5B36" w:rsidP="003F3FDB">
            <w:r>
              <w:t>Article ---&gt; Paragraph</w:t>
            </w:r>
          </w:p>
        </w:tc>
        <w:tc>
          <w:tcPr>
            <w:tcW w:w="1288" w:type="dxa"/>
          </w:tcPr>
          <w:p w14:paraId="251B05E3"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3856</w:t>
            </w:r>
          </w:p>
          <w:p w14:paraId="18BDA2DE" w14:textId="77777777" w:rsidR="00EE5B36" w:rsidRDefault="00EE5B36" w:rsidP="003F3FDB"/>
        </w:tc>
        <w:tc>
          <w:tcPr>
            <w:tcW w:w="1288" w:type="dxa"/>
          </w:tcPr>
          <w:p w14:paraId="3E1DEA7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30337</w:t>
            </w:r>
          </w:p>
          <w:p w14:paraId="1CB91D45" w14:textId="77777777" w:rsidR="00EE5B36" w:rsidRDefault="00EE5B36" w:rsidP="003F3FDB"/>
        </w:tc>
        <w:tc>
          <w:tcPr>
            <w:tcW w:w="1288" w:type="dxa"/>
          </w:tcPr>
          <w:p w14:paraId="04A49678"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60114</w:t>
            </w:r>
          </w:p>
          <w:p w14:paraId="392D2820" w14:textId="77777777" w:rsidR="00EE5B36" w:rsidRDefault="00EE5B36" w:rsidP="003F3FDB"/>
        </w:tc>
        <w:tc>
          <w:tcPr>
            <w:tcW w:w="1288" w:type="dxa"/>
          </w:tcPr>
          <w:p w14:paraId="146925C0"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51077</w:t>
            </w:r>
          </w:p>
          <w:p w14:paraId="20D9ED3A" w14:textId="77777777" w:rsidR="00EE5B36" w:rsidRDefault="00EE5B36" w:rsidP="003F3FDB"/>
        </w:tc>
        <w:tc>
          <w:tcPr>
            <w:tcW w:w="1288" w:type="dxa"/>
          </w:tcPr>
          <w:p w14:paraId="636E7F9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0013</w:t>
            </w:r>
          </w:p>
          <w:p w14:paraId="2120D20B" w14:textId="77777777" w:rsidR="00EE5B36" w:rsidRDefault="00EE5B36" w:rsidP="003F3FDB"/>
        </w:tc>
        <w:tc>
          <w:tcPr>
            <w:tcW w:w="1288" w:type="dxa"/>
          </w:tcPr>
          <w:p w14:paraId="0326A6D9"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96954</w:t>
            </w:r>
          </w:p>
          <w:p w14:paraId="7CDB84CE" w14:textId="77777777" w:rsidR="00EE5B36" w:rsidRDefault="00EE5B36" w:rsidP="003F3FDB"/>
        </w:tc>
      </w:tr>
      <w:tr w:rsidR="00EE5B36" w14:paraId="7CFB654E" w14:textId="77777777" w:rsidTr="003F3FDB">
        <w:tc>
          <w:tcPr>
            <w:tcW w:w="1288" w:type="dxa"/>
          </w:tcPr>
          <w:p w14:paraId="12CA252B" w14:textId="77777777" w:rsidR="00EE5B36" w:rsidRDefault="00EE5B36" w:rsidP="003F3FDB">
            <w:r>
              <w:t>2-3 P ---&gt; Paragraph</w:t>
            </w:r>
          </w:p>
        </w:tc>
        <w:tc>
          <w:tcPr>
            <w:tcW w:w="1288" w:type="dxa"/>
          </w:tcPr>
          <w:p w14:paraId="7000A741"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25881</w:t>
            </w:r>
          </w:p>
          <w:p w14:paraId="641D5123" w14:textId="77777777" w:rsidR="00EE5B36" w:rsidRDefault="00EE5B36" w:rsidP="003F3FDB"/>
        </w:tc>
        <w:tc>
          <w:tcPr>
            <w:tcW w:w="1288" w:type="dxa"/>
          </w:tcPr>
          <w:p w14:paraId="53BE948A"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762</w:t>
            </w:r>
          </w:p>
          <w:p w14:paraId="51555064" w14:textId="77777777" w:rsidR="00EE5B36" w:rsidRDefault="00EE5B36" w:rsidP="003F3FDB"/>
        </w:tc>
        <w:tc>
          <w:tcPr>
            <w:tcW w:w="1288" w:type="dxa"/>
          </w:tcPr>
          <w:p w14:paraId="50F9F97F" w14:textId="77777777" w:rsidR="00EE5B36" w:rsidRDefault="00EE5B36" w:rsidP="003F3FDB">
            <w:pPr>
              <w:pStyle w:val="HTMLPreformatted"/>
              <w:shd w:val="clear" w:color="auto" w:fill="FFFFFF"/>
              <w:wordWrap w:val="0"/>
              <w:textAlignment w:val="baseline"/>
              <w:rPr>
                <w:color w:val="000000"/>
                <w:sz w:val="21"/>
                <w:szCs w:val="21"/>
              </w:rPr>
            </w:pPr>
            <w:r>
              <w:rPr>
                <w:color w:val="000000"/>
                <w:sz w:val="21"/>
                <w:szCs w:val="21"/>
              </w:rPr>
              <w:t>-0.87218</w:t>
            </w:r>
          </w:p>
          <w:p w14:paraId="20E56FEE" w14:textId="77777777" w:rsidR="00EE5B36" w:rsidRDefault="00EE5B36" w:rsidP="003F3FDB"/>
        </w:tc>
        <w:tc>
          <w:tcPr>
            <w:tcW w:w="1288" w:type="dxa"/>
          </w:tcPr>
          <w:p w14:paraId="1D03BB6E"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22467</w:t>
            </w:r>
          </w:p>
          <w:p w14:paraId="333A26C1" w14:textId="77777777" w:rsidR="00EE5B36" w:rsidRDefault="00EE5B36" w:rsidP="003F3FDB"/>
        </w:tc>
        <w:tc>
          <w:tcPr>
            <w:tcW w:w="1288" w:type="dxa"/>
          </w:tcPr>
          <w:p w14:paraId="58ED9201"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0.8612</w:t>
            </w:r>
          </w:p>
          <w:p w14:paraId="2D070CAD" w14:textId="77777777" w:rsidR="00EE5B36" w:rsidRDefault="00EE5B36" w:rsidP="003F3FDB"/>
        </w:tc>
        <w:tc>
          <w:tcPr>
            <w:tcW w:w="1288" w:type="dxa"/>
          </w:tcPr>
          <w:p w14:paraId="027E1A4C" w14:textId="77777777" w:rsidR="00EE5B36" w:rsidRPr="00BB5D26" w:rsidRDefault="00EE5B36" w:rsidP="003F3FD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Courier New" w:eastAsia="Times New Roman" w:hAnsi="Courier New" w:cs="Courier New"/>
                <w:color w:val="000000"/>
                <w:sz w:val="21"/>
                <w:szCs w:val="21"/>
                <w:lang w:eastAsia="en-GB"/>
              </w:rPr>
            </w:pPr>
            <w:r w:rsidRPr="00BB5D26">
              <w:rPr>
                <w:rFonts w:ascii="Courier New" w:eastAsia="Times New Roman" w:hAnsi="Courier New" w:cs="Courier New"/>
                <w:color w:val="000000"/>
                <w:sz w:val="21"/>
                <w:szCs w:val="21"/>
                <w:lang w:eastAsia="en-GB"/>
              </w:rPr>
              <w:t>-1.11457</w:t>
            </w:r>
          </w:p>
          <w:p w14:paraId="3AC39A18" w14:textId="77777777" w:rsidR="00EE5B36" w:rsidRDefault="00EE5B36" w:rsidP="003F3FDB"/>
        </w:tc>
      </w:tr>
    </w:tbl>
    <w:p w14:paraId="5AFD8695" w14:textId="77777777" w:rsidR="001E447B" w:rsidRDefault="001E447B" w:rsidP="001E447B"/>
    <w:p w14:paraId="79402F7B" w14:textId="11BB56CC" w:rsidR="00EF713C" w:rsidRPr="00EF713C" w:rsidRDefault="00F233D2" w:rsidP="001E447B">
      <w:pPr>
        <w:pStyle w:val="Heading1"/>
      </w:pPr>
      <w:bookmarkStart w:id="32" w:name="_Toc85433962"/>
      <w:r>
        <w:lastRenderedPageBreak/>
        <w:t>Bibliography</w:t>
      </w:r>
      <w:bookmarkEnd w:id="32"/>
    </w:p>
    <w:p w14:paraId="4A37E412" w14:textId="77777777" w:rsidR="00950B37" w:rsidRPr="00950B37" w:rsidRDefault="00950B37" w:rsidP="00950B37"/>
    <w:p w14:paraId="7C4465D6" w14:textId="77777777" w:rsidR="00684A38" w:rsidRPr="00684A38" w:rsidRDefault="00F233D2" w:rsidP="00684A38">
      <w:pPr>
        <w:pStyle w:val="Bibliography"/>
        <w:rPr>
          <w:rFonts w:ascii="Calibri" w:hAnsi="Calibri" w:cs="Calibri"/>
        </w:rPr>
      </w:pPr>
      <w:r>
        <w:fldChar w:fldCharType="begin"/>
      </w:r>
      <w:r w:rsidR="00684A38">
        <w:instrText xml:space="preserve"> ADDIN ZOTERO_BIBL {"uncited":[],"omitted":[],"custom":[]} CSL_BIBLIOGRAPHY </w:instrText>
      </w:r>
      <w:r>
        <w:fldChar w:fldCharType="separate"/>
      </w:r>
      <w:r w:rsidR="00684A38" w:rsidRPr="00684A38">
        <w:rPr>
          <w:rFonts w:ascii="Calibri" w:hAnsi="Calibri" w:cs="Calibri"/>
        </w:rPr>
        <w:t>Altszyler, E., Sigman, M., Ribeiro, S., Slezak, D.F., 2017. Comparative study of LSA vs Word2vec embeddings in small corpora: a case study in dreams database. Consciousness and Cognition 56, 178–187. https://doi.org/10.1016/j.concog.2017.09.004</w:t>
      </w:r>
    </w:p>
    <w:p w14:paraId="6703B1A2" w14:textId="77777777" w:rsidR="00684A38" w:rsidRPr="00684A38" w:rsidRDefault="00684A38" w:rsidP="00684A38">
      <w:pPr>
        <w:pStyle w:val="Bibliography"/>
        <w:rPr>
          <w:rFonts w:ascii="Calibri" w:hAnsi="Calibri" w:cs="Calibri"/>
        </w:rPr>
      </w:pPr>
      <w:r w:rsidRPr="00684A38">
        <w:rPr>
          <w:rFonts w:ascii="Calibri" w:hAnsi="Calibri" w:cs="Calibri"/>
        </w:rPr>
        <w:t>Anwar, A., 2006. Experiments with latent semantic analysis for word tagging, in: Proceedings of the 5th WSEAS International Conference on Circuits, Systems, Electronics, Control &amp; Signal Processing, CSECS’06. World Scientific and Engineering Academy and Society (WSEAS), Stevens Point, Wisconsin, USA, pp. 275–278.</w:t>
      </w:r>
    </w:p>
    <w:p w14:paraId="13C28D77" w14:textId="77777777" w:rsidR="00684A38" w:rsidRPr="00684A38" w:rsidRDefault="00684A38" w:rsidP="00684A38">
      <w:pPr>
        <w:pStyle w:val="Bibliography"/>
        <w:rPr>
          <w:rFonts w:ascii="Calibri" w:hAnsi="Calibri" w:cs="Calibri"/>
        </w:rPr>
      </w:pPr>
      <w:r w:rsidRPr="00684A38">
        <w:rPr>
          <w:rFonts w:ascii="Calibri" w:hAnsi="Calibri" w:cs="Calibri"/>
        </w:rPr>
        <w:t>Ashby, W.R., 1961. An introduction to cybernetics. Chapman &amp; Hall Ltd.</w:t>
      </w:r>
    </w:p>
    <w:p w14:paraId="29B9BA24" w14:textId="77777777" w:rsidR="00684A38" w:rsidRPr="00684A38" w:rsidRDefault="00684A38" w:rsidP="00684A38">
      <w:pPr>
        <w:pStyle w:val="Bibliography"/>
        <w:rPr>
          <w:rFonts w:ascii="Calibri" w:hAnsi="Calibri" w:cs="Calibri"/>
        </w:rPr>
      </w:pPr>
      <w:r w:rsidRPr="00684A38">
        <w:rPr>
          <w:rFonts w:ascii="Calibri" w:hAnsi="Calibri" w:cs="Calibri"/>
        </w:rPr>
        <w:t>Bates, M.J., 2019. Understanding information retrieval systems: management, types, and standards. Auerbach Publications.</w:t>
      </w:r>
    </w:p>
    <w:p w14:paraId="5526BB7D" w14:textId="77777777" w:rsidR="00684A38" w:rsidRPr="00684A38" w:rsidRDefault="00684A38" w:rsidP="00684A38">
      <w:pPr>
        <w:pStyle w:val="Bibliography"/>
        <w:rPr>
          <w:rFonts w:ascii="Calibri" w:hAnsi="Calibri" w:cs="Calibri"/>
        </w:rPr>
      </w:pPr>
      <w:r w:rsidRPr="00684A38">
        <w:rPr>
          <w:rFonts w:ascii="Calibri" w:hAnsi="Calibri" w:cs="Calibri"/>
        </w:rPr>
        <w:t>Besançon, R., Rajman, M., 2002. Evaluation of a Vector Space Similarity Measure in a Multilingual Framework.</w:t>
      </w:r>
    </w:p>
    <w:p w14:paraId="49F37E08" w14:textId="77777777" w:rsidR="00684A38" w:rsidRPr="00684A38" w:rsidRDefault="00684A38" w:rsidP="00684A38">
      <w:pPr>
        <w:pStyle w:val="Bibliography"/>
        <w:rPr>
          <w:rFonts w:ascii="Calibri" w:hAnsi="Calibri" w:cs="Calibri"/>
        </w:rPr>
      </w:pPr>
      <w:r w:rsidRPr="00684A38">
        <w:rPr>
          <w:rFonts w:ascii="Calibri" w:hAnsi="Calibri" w:cs="Calibri"/>
        </w:rPr>
        <w:t>Bhagwant, 2011. Latent Semantic Analysis (LSA) Tutorial. Personal Wiki. URL https://technowiki.wordpress.com/2011/08/27/latent-semantic-analysis-lsa-tutorial/ (accessed 10.18.21).</w:t>
      </w:r>
    </w:p>
    <w:p w14:paraId="1D36C7A9" w14:textId="77777777" w:rsidR="00684A38" w:rsidRPr="00684A38" w:rsidRDefault="00684A38" w:rsidP="00684A38">
      <w:pPr>
        <w:pStyle w:val="Bibliography"/>
        <w:rPr>
          <w:rFonts w:ascii="Calibri" w:hAnsi="Calibri" w:cs="Calibri"/>
        </w:rPr>
      </w:pPr>
      <w:r w:rsidRPr="00684A38">
        <w:rPr>
          <w:rFonts w:ascii="Calibri" w:hAnsi="Calibri" w:cs="Calibri"/>
        </w:rPr>
        <w:t>Blei, D.M., Ng, A.Y., Jordan, M.I., 2003. Latent Dirichlet Allocation. Journal of Machine Learning Research 3, 993–1022.</w:t>
      </w:r>
    </w:p>
    <w:p w14:paraId="59964E33" w14:textId="77777777" w:rsidR="00684A38" w:rsidRPr="00684A38" w:rsidRDefault="00684A38" w:rsidP="00684A38">
      <w:pPr>
        <w:pStyle w:val="Bibliography"/>
        <w:rPr>
          <w:rFonts w:ascii="Calibri" w:hAnsi="Calibri" w:cs="Calibri"/>
        </w:rPr>
      </w:pPr>
      <w:r w:rsidRPr="00684A38">
        <w:rPr>
          <w:rFonts w:ascii="Calibri" w:hAnsi="Calibri" w:cs="Calibri"/>
        </w:rPr>
        <w:t>Broeck, J.V. den, Cunningham, S.A., Eeckels, R., Herbst, K., 2005. Data Cleaning: Detecting, Diagnosing, and Editing Data Abnormalities. PLOS Medicine 2, e267. https://doi.org/10.1371/journal.pmed.0020267</w:t>
      </w:r>
    </w:p>
    <w:p w14:paraId="7642D004" w14:textId="77777777" w:rsidR="00684A38" w:rsidRPr="00684A38" w:rsidRDefault="00684A38" w:rsidP="00684A38">
      <w:pPr>
        <w:pStyle w:val="Bibliography"/>
        <w:rPr>
          <w:rFonts w:ascii="Calibri" w:hAnsi="Calibri" w:cs="Calibri"/>
        </w:rPr>
      </w:pPr>
      <w:r w:rsidRPr="00684A38">
        <w:rPr>
          <w:rFonts w:ascii="Calibri" w:hAnsi="Calibri" w:cs="Calibri"/>
        </w:rPr>
        <w:t>Brooks-Gordon, B., Freeman, M., 2006. Law and Psychology: Current Legal Issues. Oxford University Press UK.</w:t>
      </w:r>
    </w:p>
    <w:p w14:paraId="7C333351" w14:textId="77777777" w:rsidR="00684A38" w:rsidRPr="00684A38" w:rsidRDefault="00684A38" w:rsidP="00684A38">
      <w:pPr>
        <w:pStyle w:val="Bibliography"/>
        <w:rPr>
          <w:rFonts w:ascii="Calibri" w:hAnsi="Calibri" w:cs="Calibri"/>
        </w:rPr>
      </w:pPr>
      <w:r w:rsidRPr="00684A38">
        <w:rPr>
          <w:rFonts w:ascii="Calibri" w:hAnsi="Calibri" w:cs="Calibri"/>
        </w:rPr>
        <w:t>Campbell, M.J., 2021. Statistics at Square One. John Wiley &amp; Sons.</w:t>
      </w:r>
    </w:p>
    <w:p w14:paraId="5344B305" w14:textId="77777777" w:rsidR="00684A38" w:rsidRPr="00684A38" w:rsidRDefault="00684A38" w:rsidP="00684A38">
      <w:pPr>
        <w:pStyle w:val="Bibliography"/>
        <w:rPr>
          <w:rFonts w:ascii="Calibri" w:hAnsi="Calibri" w:cs="Calibri"/>
        </w:rPr>
      </w:pPr>
      <w:r w:rsidRPr="00684A38">
        <w:rPr>
          <w:rFonts w:ascii="Calibri" w:hAnsi="Calibri" w:cs="Calibri"/>
        </w:rPr>
        <w:t>Cui, W., Wu, Y., Liu, S., Wei, F., Zhou, M.X., Qu, H., 2010. Context preserving dynamic word cloud visualization, in: 2010 IEEE Pacific Visualization Symposium (PacificVis). Presented at the 2010 IEEE Pacific Visualization Symposium (PacificVis), pp. 121–128. https://doi.org/10.1109/PACIFICVIS.2010.5429600</w:t>
      </w:r>
    </w:p>
    <w:p w14:paraId="0D94A5C1" w14:textId="77777777" w:rsidR="00684A38" w:rsidRPr="00684A38" w:rsidRDefault="00684A38" w:rsidP="00684A38">
      <w:pPr>
        <w:pStyle w:val="Bibliography"/>
        <w:rPr>
          <w:rFonts w:ascii="Calibri" w:hAnsi="Calibri" w:cs="Calibri"/>
        </w:rPr>
      </w:pPr>
      <w:r w:rsidRPr="00684A38">
        <w:rPr>
          <w:rFonts w:ascii="Calibri" w:hAnsi="Calibri" w:cs="Calibri"/>
        </w:rPr>
        <w:t>Dascalu, M., McNamara, D., 2017. How Important Is Size? An Investigation of Corpus Size and Meaning in both Latent Semantic Analysis and Latent Dirichlet Allocation.</w:t>
      </w:r>
    </w:p>
    <w:p w14:paraId="1AA795E9" w14:textId="77777777" w:rsidR="00684A38" w:rsidRPr="00684A38" w:rsidRDefault="00684A38" w:rsidP="00684A38">
      <w:pPr>
        <w:pStyle w:val="Bibliography"/>
        <w:rPr>
          <w:rFonts w:ascii="Calibri" w:hAnsi="Calibri" w:cs="Calibri"/>
        </w:rPr>
      </w:pPr>
      <w:r w:rsidRPr="00684A38">
        <w:rPr>
          <w:rFonts w:ascii="Calibri" w:hAnsi="Calibri" w:cs="Calibri"/>
        </w:rPr>
        <w:t>Databricks Academy, 2019. Introduction to Latent Semantic Analysis (1/5).</w:t>
      </w:r>
    </w:p>
    <w:p w14:paraId="2A2ED959" w14:textId="77777777" w:rsidR="00684A38" w:rsidRPr="00684A38" w:rsidRDefault="00684A38" w:rsidP="00684A38">
      <w:pPr>
        <w:pStyle w:val="Bibliography"/>
        <w:rPr>
          <w:rFonts w:ascii="Calibri" w:hAnsi="Calibri" w:cs="Calibri"/>
        </w:rPr>
      </w:pPr>
      <w:r w:rsidRPr="00684A38">
        <w:rPr>
          <w:rFonts w:ascii="Calibri" w:hAnsi="Calibri" w:cs="Calibri"/>
        </w:rPr>
        <w:t>Dennis, S., Dennis@colorado, S., Edu, 2003. A comparison of statistical models for the extraction of lexical information from text corpora.</w:t>
      </w:r>
    </w:p>
    <w:p w14:paraId="6254ECAB" w14:textId="77777777" w:rsidR="00684A38" w:rsidRPr="00684A38" w:rsidRDefault="00684A38" w:rsidP="00684A38">
      <w:pPr>
        <w:pStyle w:val="Bibliography"/>
        <w:rPr>
          <w:rFonts w:ascii="Calibri" w:hAnsi="Calibri" w:cs="Calibri"/>
        </w:rPr>
      </w:pPr>
      <w:r w:rsidRPr="00684A38">
        <w:rPr>
          <w:rFonts w:ascii="Calibri" w:hAnsi="Calibri" w:cs="Calibri"/>
        </w:rPr>
        <w:t>Diniz-Filho, J.A.F., Soares, T.N., Lima, J.S., Dobrovolski, R., Landeiro, V.L., de Campos Telles, M.P., Rangel, T.F., Bini, L.M., 2013. Mantel test in population genetics. Genet Mol Biol 36, 475–485. https://doi.org/10.1590/S1415-47572013000400002</w:t>
      </w:r>
    </w:p>
    <w:p w14:paraId="6F0844F1" w14:textId="77777777" w:rsidR="00684A38" w:rsidRPr="00684A38" w:rsidRDefault="00684A38" w:rsidP="00684A38">
      <w:pPr>
        <w:pStyle w:val="Bibliography"/>
        <w:rPr>
          <w:rFonts w:ascii="Calibri" w:hAnsi="Calibri" w:cs="Calibri"/>
        </w:rPr>
      </w:pPr>
      <w:r w:rsidRPr="00684A38">
        <w:rPr>
          <w:rFonts w:ascii="Calibri" w:hAnsi="Calibri" w:cs="Calibri"/>
        </w:rPr>
        <w:t>Dumais, S.T., Furnas, G.W., Landauer, T.K., Deerwester, S., Harshman, R., 1988. Using latent semantic analysis to improve access to textual information, in: Proceedings of the SIGCHI Conference on Human Factors in Computing Systems, CHI ’88. Association for Computing Machinery, New York, NY, USA, pp. 281–285. https://doi.org/10.1145/57167.57214</w:t>
      </w:r>
    </w:p>
    <w:p w14:paraId="2B49D62D" w14:textId="77777777" w:rsidR="00684A38" w:rsidRPr="00684A38" w:rsidRDefault="00684A38" w:rsidP="00684A38">
      <w:pPr>
        <w:pStyle w:val="Bibliography"/>
        <w:rPr>
          <w:rFonts w:ascii="Calibri" w:hAnsi="Calibri" w:cs="Calibri"/>
        </w:rPr>
      </w:pPr>
      <w:r w:rsidRPr="00684A38">
        <w:rPr>
          <w:rFonts w:ascii="Calibri" w:hAnsi="Calibri" w:cs="Calibri"/>
        </w:rPr>
        <w:t>Foltz, P.W., 1996. Latent semantic analysis for text-based research. Behavior Research Methods, Instruments, &amp; Computers 28, 197–202. https://doi.org/10.3758/BF03204765</w:t>
      </w:r>
    </w:p>
    <w:p w14:paraId="4AAA434E" w14:textId="77777777" w:rsidR="00684A38" w:rsidRPr="00684A38" w:rsidRDefault="00684A38" w:rsidP="00684A38">
      <w:pPr>
        <w:pStyle w:val="Bibliography"/>
        <w:rPr>
          <w:rFonts w:ascii="Calibri" w:hAnsi="Calibri" w:cs="Calibri"/>
        </w:rPr>
      </w:pPr>
      <w:r w:rsidRPr="00684A38">
        <w:rPr>
          <w:rFonts w:ascii="Calibri" w:hAnsi="Calibri" w:cs="Calibri"/>
        </w:rPr>
        <w:t>Gupta, A., Johnson, B., Nagar, D., 2013. Testing Equality of Several Correlation Matrices. Revista Colombiana de Estadística 36.</w:t>
      </w:r>
    </w:p>
    <w:p w14:paraId="00E4E1B4" w14:textId="77777777" w:rsidR="00684A38" w:rsidRPr="00684A38" w:rsidRDefault="00684A38" w:rsidP="00684A38">
      <w:pPr>
        <w:pStyle w:val="Bibliography"/>
        <w:rPr>
          <w:rFonts w:ascii="Calibri" w:hAnsi="Calibri" w:cs="Calibri"/>
        </w:rPr>
      </w:pPr>
      <w:r w:rsidRPr="00684A38">
        <w:rPr>
          <w:rFonts w:ascii="Calibri" w:hAnsi="Calibri" w:cs="Calibri"/>
        </w:rPr>
        <w:t>Hagberg, A., Swart, P., S Chult, D., 2008. Exploring network structure, dynamics, and function using networkx (No. LA-UR-08-05495; LA-UR-08-5495). Los Alamos National Lab. (LANL), Los Alamos, NM (United States).</w:t>
      </w:r>
    </w:p>
    <w:p w14:paraId="67B36C1D" w14:textId="77777777" w:rsidR="00684A38" w:rsidRPr="00684A38" w:rsidRDefault="00684A38" w:rsidP="00684A38">
      <w:pPr>
        <w:pStyle w:val="Bibliography"/>
        <w:rPr>
          <w:rFonts w:ascii="Calibri" w:hAnsi="Calibri" w:cs="Calibri"/>
        </w:rPr>
      </w:pPr>
      <w:r w:rsidRPr="00684A38">
        <w:rPr>
          <w:rFonts w:ascii="Calibri" w:hAnsi="Calibri" w:cs="Calibri"/>
        </w:rPr>
        <w:t xml:space="preserve">Ibrahimov, O., Sethi, I., Dimitrova, N., 2002. The performance analysis of a Chi-square similarity measure for topic related clustering of noisy transcripts, in: Object Recognition Supported by </w:t>
      </w:r>
      <w:r w:rsidRPr="00684A38">
        <w:rPr>
          <w:rFonts w:ascii="Calibri" w:hAnsi="Calibri" w:cs="Calibri"/>
        </w:rPr>
        <w:lastRenderedPageBreak/>
        <w:t>User Interaction for Service Robots. Presented at the 16th International Conference on Pattern Recognition, IEEE Comput. Soc, Quebec City, Que., Canada, pp. 285–288. https://doi.org/10.1109/ICPR.2002.1047452</w:t>
      </w:r>
    </w:p>
    <w:p w14:paraId="69477771" w14:textId="77777777" w:rsidR="00684A38" w:rsidRPr="00684A38" w:rsidRDefault="00684A38" w:rsidP="00684A38">
      <w:pPr>
        <w:pStyle w:val="Bibliography"/>
        <w:rPr>
          <w:rFonts w:ascii="Calibri" w:hAnsi="Calibri" w:cs="Calibri"/>
        </w:rPr>
      </w:pPr>
      <w:r w:rsidRPr="00684A38">
        <w:rPr>
          <w:rFonts w:ascii="Calibri" w:hAnsi="Calibri" w:cs="Calibri"/>
        </w:rPr>
        <w:t>Kabir, S.M., 2016. METHODS OF DATA COLLECTION. pp. 201–275.</w:t>
      </w:r>
    </w:p>
    <w:p w14:paraId="75BE065C" w14:textId="77777777" w:rsidR="00684A38" w:rsidRPr="00684A38" w:rsidRDefault="00684A38" w:rsidP="00684A38">
      <w:pPr>
        <w:pStyle w:val="Bibliography"/>
        <w:rPr>
          <w:rFonts w:ascii="Calibri" w:hAnsi="Calibri" w:cs="Calibri"/>
        </w:rPr>
      </w:pPr>
      <w:r w:rsidRPr="00684A38">
        <w:rPr>
          <w:rFonts w:ascii="Calibri" w:hAnsi="Calibri" w:cs="Calibri"/>
        </w:rPr>
        <w:t>Khademi, A., Hosseinzadeh, D., Venetsanopoulos, A., Moody, A., 2009. Nonparametric statistical tests for exploration of correlation and nonstationarity in images, in: 2009 16th International Conference on Digital Signal Processing. Presented at the 2009 16th International Conference on Digital Signal Processing, pp. 1–6. https://doi.org/10.1109/ICDSP.2009.5201186</w:t>
      </w:r>
    </w:p>
    <w:p w14:paraId="1606EF3C" w14:textId="77777777" w:rsidR="00684A38" w:rsidRPr="00684A38" w:rsidRDefault="00684A38" w:rsidP="00684A38">
      <w:pPr>
        <w:pStyle w:val="Bibliography"/>
        <w:rPr>
          <w:rFonts w:ascii="Calibri" w:hAnsi="Calibri" w:cs="Calibri"/>
        </w:rPr>
      </w:pPr>
      <w:r w:rsidRPr="00684A38">
        <w:rPr>
          <w:rFonts w:ascii="Calibri" w:hAnsi="Calibri" w:cs="Calibri"/>
        </w:rPr>
        <w:t>Kintsch, W., 2001. Predication. Cognitive Science 25, 173–202. https://doi.org/10.1207/s15516709cog2502_1</w:t>
      </w:r>
    </w:p>
    <w:p w14:paraId="2314955C" w14:textId="77777777" w:rsidR="00684A38" w:rsidRPr="00684A38" w:rsidRDefault="00684A38" w:rsidP="00684A38">
      <w:pPr>
        <w:pStyle w:val="Bibliography"/>
        <w:rPr>
          <w:rFonts w:ascii="Calibri" w:hAnsi="Calibri" w:cs="Calibri"/>
        </w:rPr>
      </w:pPr>
      <w:r w:rsidRPr="00684A38">
        <w:rPr>
          <w:rFonts w:ascii="Calibri" w:hAnsi="Calibri" w:cs="Calibri"/>
        </w:rPr>
        <w:t>Kontostathis, A., Pottenger, W., 2002. Detecting Patterns in the LSI Term-Term Matrix. undefined.</w:t>
      </w:r>
    </w:p>
    <w:p w14:paraId="67B2A59D" w14:textId="77777777" w:rsidR="00684A38" w:rsidRPr="00684A38" w:rsidRDefault="00684A38" w:rsidP="00684A38">
      <w:pPr>
        <w:pStyle w:val="Bibliography"/>
        <w:rPr>
          <w:rFonts w:ascii="Calibri" w:hAnsi="Calibri" w:cs="Calibri"/>
        </w:rPr>
      </w:pPr>
      <w:r w:rsidRPr="00684A38">
        <w:rPr>
          <w:rFonts w:ascii="Calibri" w:hAnsi="Calibri" w:cs="Calibri"/>
        </w:rPr>
        <w:t>Kwon, H., Park, Y., 2018. Proactive development of emerging technology in a socially responsible manner: Data-driven problem solving process using latent semantic analysis. Journal of Engineering and Technology Management 50, 45–60. https://doi.org/10.1016/j.jengtecman.2018.10.001</w:t>
      </w:r>
    </w:p>
    <w:p w14:paraId="4B8864E8" w14:textId="77777777" w:rsidR="00684A38" w:rsidRPr="00684A38" w:rsidRDefault="00684A38" w:rsidP="00684A38">
      <w:pPr>
        <w:pStyle w:val="Bibliography"/>
        <w:rPr>
          <w:rFonts w:ascii="Calibri" w:hAnsi="Calibri" w:cs="Calibri"/>
        </w:rPr>
      </w:pPr>
      <w:r w:rsidRPr="00684A38">
        <w:rPr>
          <w:rFonts w:ascii="Calibri" w:hAnsi="Calibri" w:cs="Calibri"/>
        </w:rPr>
        <w:t>Landauer, T., Foltz, P., Laham, D., 1998. An Introduction to Latent Semantic Analysis. Discourse Processes 25, 259–284. https://doi.org/10.1080/01638539809545028</w:t>
      </w:r>
    </w:p>
    <w:p w14:paraId="4A93EF33" w14:textId="77777777" w:rsidR="00684A38" w:rsidRPr="00684A38" w:rsidRDefault="00684A38" w:rsidP="00684A38">
      <w:pPr>
        <w:pStyle w:val="Bibliography"/>
        <w:rPr>
          <w:rFonts w:ascii="Calibri" w:hAnsi="Calibri" w:cs="Calibri"/>
        </w:rPr>
      </w:pPr>
      <w:r w:rsidRPr="00684A38">
        <w:rPr>
          <w:rFonts w:ascii="Calibri" w:hAnsi="Calibri" w:cs="Calibri"/>
        </w:rPr>
        <w:t>Landauer, T.K. (Ed.), 2014. Handbook of latent semantic analysis, 1. iss. in paperback. ed. Routledge, New York.</w:t>
      </w:r>
    </w:p>
    <w:p w14:paraId="284C45FB" w14:textId="77777777" w:rsidR="00684A38" w:rsidRPr="00684A38" w:rsidRDefault="00684A38" w:rsidP="00684A38">
      <w:pPr>
        <w:pStyle w:val="Bibliography"/>
        <w:rPr>
          <w:rFonts w:ascii="Calibri" w:hAnsi="Calibri" w:cs="Calibri"/>
        </w:rPr>
      </w:pPr>
      <w:r w:rsidRPr="00684A38">
        <w:rPr>
          <w:rFonts w:ascii="Calibri" w:hAnsi="Calibri" w:cs="Calibri"/>
        </w:rPr>
        <w:t>Meena, K., Raj, L., 2014. Evaluation of the descriptive type answers using hyperspace analog to language and self-organizing map, in: 2014 IEEE International Conference on Computational Intelligence and Computing Research. Presented at the 2014 IEEE International Conference on Computational Intelligence and Computing Research, pp. 1–5. https://doi.org/10.1109/ICCIC.2014.7238415</w:t>
      </w:r>
    </w:p>
    <w:p w14:paraId="1125687B" w14:textId="77777777" w:rsidR="00684A38" w:rsidRPr="00684A38" w:rsidRDefault="00684A38" w:rsidP="00684A38">
      <w:pPr>
        <w:pStyle w:val="Bibliography"/>
        <w:rPr>
          <w:rFonts w:ascii="Calibri" w:hAnsi="Calibri" w:cs="Calibri"/>
        </w:rPr>
      </w:pPr>
      <w:r w:rsidRPr="00684A38">
        <w:rPr>
          <w:rFonts w:ascii="Calibri" w:hAnsi="Calibri" w:cs="Calibri"/>
        </w:rPr>
        <w:t>Mohamed, R., Watada, J., 2010. An evidential reasoning based LSA approach to document classification for knowledge acquisition, in: 2010 IEEE International Conference on Industrial Engineering and Engineering Management. Presented at the 2010 IEEE International Conference on Industrial Engineering and Engineering Management, pp. 1092–1096. https://doi.org/10.1109/IEEM.2010.5674188</w:t>
      </w:r>
    </w:p>
    <w:p w14:paraId="6325F64C" w14:textId="77777777" w:rsidR="00684A38" w:rsidRPr="00684A38" w:rsidRDefault="00684A38" w:rsidP="00684A38">
      <w:pPr>
        <w:pStyle w:val="Bibliography"/>
        <w:rPr>
          <w:rFonts w:ascii="Calibri" w:hAnsi="Calibri" w:cs="Calibri"/>
        </w:rPr>
      </w:pPr>
      <w:r w:rsidRPr="00684A38">
        <w:rPr>
          <w:rFonts w:ascii="Calibri" w:hAnsi="Calibri" w:cs="Calibri"/>
        </w:rPr>
        <w:t>Morgan, G., Harmon, R., 2001. Data Collection Techniques. Journal of the American Academy of Child and Adolescent Psychiatry 40, 973–6. https://doi.org/10.1097/00004583-200108000-00020</w:t>
      </w:r>
    </w:p>
    <w:p w14:paraId="4266A39E" w14:textId="77777777" w:rsidR="00684A38" w:rsidRPr="00684A38" w:rsidRDefault="00684A38" w:rsidP="00684A38">
      <w:pPr>
        <w:pStyle w:val="Bibliography"/>
        <w:rPr>
          <w:rFonts w:ascii="Calibri" w:hAnsi="Calibri" w:cs="Calibri"/>
        </w:rPr>
      </w:pPr>
      <w:r w:rsidRPr="00684A38">
        <w:rPr>
          <w:rFonts w:ascii="Calibri" w:hAnsi="Calibri" w:cs="Calibri"/>
        </w:rPr>
        <w:t>Pilato, G., Vassallo, G., 2015. TSVD as a Statistical Estimator in the Latent Semantic Analysis Paradigm. IEEE Transactions on Emerging Topics in Computing 3, 185–192. https://doi.org/10.1109/TETC.2014.2385594</w:t>
      </w:r>
    </w:p>
    <w:p w14:paraId="769FAE5A" w14:textId="77777777" w:rsidR="00684A38" w:rsidRPr="00684A38" w:rsidRDefault="00684A38" w:rsidP="00684A38">
      <w:pPr>
        <w:pStyle w:val="Bibliography"/>
        <w:rPr>
          <w:rFonts w:ascii="Calibri" w:hAnsi="Calibri" w:cs="Calibri"/>
        </w:rPr>
      </w:pPr>
      <w:r w:rsidRPr="00684A38">
        <w:rPr>
          <w:rFonts w:ascii="Calibri" w:hAnsi="Calibri" w:cs="Calibri"/>
        </w:rPr>
        <w:t>Rosenbusch, H., Wanders, F., Pit, I.L., 2020. The Semantic Scale Network: An online tool to detect semantic overlap of psychological scales and prevent scale redundancies. Psychological Methods 25, 380–392. https://doi.org/10.1037/met0000244</w:t>
      </w:r>
    </w:p>
    <w:p w14:paraId="66F0973F" w14:textId="77777777" w:rsidR="00684A38" w:rsidRPr="00684A38" w:rsidRDefault="00684A38" w:rsidP="00684A38">
      <w:pPr>
        <w:pStyle w:val="Bibliography"/>
        <w:rPr>
          <w:rFonts w:ascii="Calibri" w:hAnsi="Calibri" w:cs="Calibri"/>
        </w:rPr>
      </w:pPr>
      <w:r w:rsidRPr="00684A38">
        <w:rPr>
          <w:rFonts w:ascii="Calibri" w:hAnsi="Calibri" w:cs="Calibri"/>
        </w:rPr>
        <w:t>Slomovitz, G., 2017. Latent Semantic Analysis (LSA) for syslog correlation, in: 2017 International Conference on Electronics, Communications and Computers (CONIELECOMP). Presented at the 2017 International Conference on Electronics, Communications and Computers (CONIELECOMP), pp. 1–4. https://doi.org/10.1109/CONIELECOMP.2017.7891819</w:t>
      </w:r>
    </w:p>
    <w:p w14:paraId="36E74319" w14:textId="77777777" w:rsidR="00684A38" w:rsidRPr="00684A38" w:rsidRDefault="00684A38" w:rsidP="00684A38">
      <w:pPr>
        <w:pStyle w:val="Bibliography"/>
        <w:rPr>
          <w:rFonts w:ascii="Calibri" w:hAnsi="Calibri" w:cs="Calibri"/>
        </w:rPr>
      </w:pPr>
      <w:r w:rsidRPr="00684A38">
        <w:rPr>
          <w:rFonts w:ascii="Calibri" w:hAnsi="Calibri" w:cs="Calibri"/>
        </w:rPr>
        <w:t>Soundarajan, S., Eliassi-Rad, T., Gallagher, B., 2014. A Guide to Selecting a Network Similarity Method, in: Proceedings of the 2014 SIAM International Conference on Data Mining. Presented at the Proceedings of the 2014 SIAM International Conference on Data Mining, Society for Industrial and Applied Mathematics, pp. 1037–1045. https://doi.org/10.1137/1.9781611973440.118</w:t>
      </w:r>
    </w:p>
    <w:p w14:paraId="6105EF8B" w14:textId="77777777" w:rsidR="00684A38" w:rsidRPr="00684A38" w:rsidRDefault="00684A38" w:rsidP="00684A38">
      <w:pPr>
        <w:pStyle w:val="Bibliography"/>
        <w:rPr>
          <w:rFonts w:ascii="Calibri" w:hAnsi="Calibri" w:cs="Calibri"/>
        </w:rPr>
      </w:pPr>
      <w:r w:rsidRPr="00684A38">
        <w:rPr>
          <w:rFonts w:ascii="Calibri" w:hAnsi="Calibri" w:cs="Calibri"/>
        </w:rPr>
        <w:t>Steiger, J.H., 1980. Tests for Comparing Elements of a Correlation Matrix 7.</w:t>
      </w:r>
    </w:p>
    <w:p w14:paraId="3BC3A30E" w14:textId="77777777" w:rsidR="00684A38" w:rsidRPr="00684A38" w:rsidRDefault="00684A38" w:rsidP="00684A38">
      <w:pPr>
        <w:pStyle w:val="Bibliography"/>
        <w:rPr>
          <w:rFonts w:ascii="Calibri" w:hAnsi="Calibri" w:cs="Calibri"/>
        </w:rPr>
      </w:pPr>
      <w:r w:rsidRPr="00684A38">
        <w:rPr>
          <w:rFonts w:ascii="Calibri" w:hAnsi="Calibri" w:cs="Calibri"/>
        </w:rPr>
        <w:t>Von Bertalanffy, L., 1967. General theory of systems : Application to psychology. Social Science Information 6, 125–136. https://doi.org/10.1177/053901846700600610</w:t>
      </w:r>
    </w:p>
    <w:p w14:paraId="5B5317B7" w14:textId="77777777" w:rsidR="00684A38" w:rsidRPr="00684A38" w:rsidRDefault="00684A38" w:rsidP="00684A38">
      <w:pPr>
        <w:pStyle w:val="Bibliography"/>
        <w:rPr>
          <w:rFonts w:ascii="Calibri" w:hAnsi="Calibri" w:cs="Calibri"/>
        </w:rPr>
      </w:pPr>
      <w:r w:rsidRPr="00684A38">
        <w:rPr>
          <w:rFonts w:ascii="Calibri" w:hAnsi="Calibri" w:cs="Calibri"/>
        </w:rPr>
        <w:lastRenderedPageBreak/>
        <w:t>Wenli, C., 2016. Application Research on Latent Semantic Analysis for Information Retrieval, in: 2016 Eighth International Conference on Measuring Technology and Mechatronics Automation (ICMTMA). Presented at the 2016 Eighth International Conference on Measuring Technology and Mechatronics Automation (ICMTMA), pp. 118–121. https://doi.org/10.1109/ICMTMA.2016.37</w:t>
      </w:r>
    </w:p>
    <w:p w14:paraId="45FE7319" w14:textId="77777777" w:rsidR="0017356C" w:rsidRDefault="00F233D2" w:rsidP="0017356C">
      <w:r>
        <w:fldChar w:fldCharType="end"/>
      </w:r>
    </w:p>
    <w:p w14:paraId="00D610AC" w14:textId="16E6EF71" w:rsidR="0017356C" w:rsidRDefault="0017356C" w:rsidP="0017356C">
      <w:r>
        <w:t>-----------------------------------------------------Not Included---------------------------------------------------------------</w:t>
      </w:r>
    </w:p>
    <w:p w14:paraId="31ED7FD6" w14:textId="2F4A4EC2" w:rsidR="0017356C" w:rsidRDefault="0017356C" w:rsidP="0017356C">
      <w:r>
        <w:t>Ethical, Legal and Social issues</w:t>
      </w:r>
    </w:p>
    <w:p w14:paraId="7F4DF494" w14:textId="77777777" w:rsidR="0017356C" w:rsidRPr="001044FA" w:rsidRDefault="0017356C" w:rsidP="0017356C"/>
    <w:p w14:paraId="6CACC8AD" w14:textId="77777777" w:rsidR="0017356C" w:rsidRDefault="0017356C" w:rsidP="0017356C">
      <w:pPr>
        <w:pStyle w:val="Heading5"/>
      </w:pPr>
      <w:r>
        <w:t>5.1 Ethical Issues</w:t>
      </w:r>
    </w:p>
    <w:p w14:paraId="3B9B78E1" w14:textId="77777777" w:rsidR="0017356C" w:rsidRPr="00F254B5" w:rsidRDefault="0017356C" w:rsidP="0017356C"/>
    <w:p w14:paraId="56791618" w14:textId="77777777" w:rsidR="0017356C" w:rsidRDefault="0017356C" w:rsidP="0017356C">
      <w:pPr>
        <w:jc w:val="both"/>
      </w:pPr>
      <w:r>
        <w:t>No matter what technology has served humanity with endless possibilities in life. Most of the times Technology is mostly considered unbiased and ethically untroubled. However, Machine Learning or Natural Language Processing algorithms became part of human daily life. These algorithms are developed and implemented by human beings, raising questions with ethical implications</w:t>
      </w:r>
      <w:r>
        <w:fldChar w:fldCharType="begin"/>
      </w:r>
      <w:r>
        <w:instrText xml:space="preserve"> ADDIN ZOTERO_ITEM CSL_CITATION {"citationID":"mrflvLRW","properties":{"formattedCitation":"(Bates, 2019)","plainCitation":"(Bates, 2019)","noteIndex":0},"citationItems":[{"id":155,"uris":["http://zotero.org/users/local/JDH5x0lp/items/ZZ9N82SN"],"uri":["http://zotero.org/users/local/JDH5x0lp/items/ZZ9N82SN"],"itemData":{"id":155,"type":"book","ISBN":"1-4398-9199-0","publisher":"Auerbach Publications","title":"Understanding information retrieval systems: management, types, and standards","author":[{"family":"Bates","given":"Marcia J"}],"issued":{"date-parts":[["2019"]]}}}],"schema":"https://github.com/citation-style-language/schema/raw/master/csl-citation.json"} </w:instrText>
      </w:r>
      <w:r>
        <w:fldChar w:fldCharType="separate"/>
      </w:r>
      <w:r w:rsidRPr="00140F69">
        <w:rPr>
          <w:rFonts w:ascii="Calibri" w:hAnsi="Calibri" w:cs="Calibri"/>
        </w:rPr>
        <w:t>(Bates, 2019)</w:t>
      </w:r>
      <w:r>
        <w:fldChar w:fldCharType="end"/>
      </w:r>
      <w:r>
        <w:t>.</w:t>
      </w:r>
    </w:p>
    <w:p w14:paraId="7E51860F" w14:textId="77777777" w:rsidR="0017356C" w:rsidRDefault="0017356C" w:rsidP="0017356C">
      <w:pPr>
        <w:jc w:val="both"/>
      </w:pPr>
      <w:r>
        <w:t xml:space="preserve">Latent Semantic Analysis(LSA) is applied to collect key terms based on their contextual similarity. This algorithm often overlooks </w:t>
      </w:r>
      <w:proofErr w:type="spellStart"/>
      <w:r>
        <w:t>peoples</w:t>
      </w:r>
      <w:proofErr w:type="spellEnd"/>
      <w:r>
        <w:t xml:space="preserve"> minds over social disruptions of upcoming technologies and later provides technical directions of how relevant human values could be translated into the design to avoid the occurrence of ramifications</w:t>
      </w:r>
      <w:r>
        <w:fldChar w:fldCharType="begin"/>
      </w:r>
      <w:r>
        <w:instrText xml:space="preserve"> ADDIN ZOTERO_ITEM CSL_CITATION {"citationID":"Z7HChZ2B","properties":{"formattedCitation":"(Kwon and Park, 2018)","plainCitation":"(Kwon and Park, 2018)","noteIndex":0},"citationItems":[{"id":158,"uris":["http://zotero.org/users/local/JDH5x0lp/items/WLC98ISL"],"uri":["http://zotero.org/users/local/JDH5x0lp/items/WLC98ISL"],"itemData":{"id":158,"type":"article-journal","abstract":"This article offers a quantitative method of realizing the responsible development of emerging technologies via text analysis of future-oriented web data and scientific publication data. Latent Semantic Analysis (LSA) is applied to group key terms based on their contextual similarity. It overlooks what people have in mind regarding social disruptions of new technologies and further provides technical directions of how pertinent human values could be translated into their design in order to prevent the ramifications from occurring. Such a clear-cut methodology may allow the developers of emerging technologies to consider social concerns and human norms alongside more typical engineering ideals.","container-title":"Journal of Engineering and Technology Management","DOI":"10.1016/j.jengtecman.2018.10.001","ISSN":"0923-4748","journalAbbreviation":"Journal of Engineering and Technology Management","page":"45-60","title":"Proactive development of emerging technology in a socially responsible manner: Data-driven problem solving process using latent semantic analysis","volume":"50","author":[{"family":"Kwon","given":"Heeyeul"},{"family":"Park","given":"Yongtae"}],"issued":{"date-parts":[["2018",10,1]]}}}],"schema":"https://github.com/citation-style-language/schema/raw/master/csl-citation.json"} </w:instrText>
      </w:r>
      <w:r>
        <w:fldChar w:fldCharType="separate"/>
      </w:r>
      <w:r w:rsidRPr="006B0045">
        <w:rPr>
          <w:rFonts w:ascii="Calibri" w:hAnsi="Calibri" w:cs="Calibri"/>
        </w:rPr>
        <w:t>(Kwon and Park, 2018)</w:t>
      </w:r>
      <w:r>
        <w:fldChar w:fldCharType="end"/>
      </w:r>
      <w:r>
        <w:t xml:space="preserve">. The data collected from newspapers, research papers </w:t>
      </w:r>
      <w:proofErr w:type="gramStart"/>
      <w:r>
        <w:t>concerns</w:t>
      </w:r>
      <w:proofErr w:type="gramEnd"/>
      <w:r>
        <w:t xml:space="preserve"> personal data exploitation.</w:t>
      </w:r>
    </w:p>
    <w:p w14:paraId="1890EA82" w14:textId="77777777" w:rsidR="0017356C" w:rsidRDefault="0017356C" w:rsidP="0017356C">
      <w:pPr>
        <w:jc w:val="both"/>
      </w:pPr>
      <w:r>
        <w:t>While words extraction from the huge corpus of real-time data might sometimes lead to extraction of personal information.</w:t>
      </w:r>
    </w:p>
    <w:p w14:paraId="0A8136DA" w14:textId="77777777" w:rsidR="0017356C" w:rsidRDefault="0017356C" w:rsidP="0017356C">
      <w:pPr>
        <w:jc w:val="both"/>
      </w:pPr>
      <w:r>
        <w:t>Considering these ethical issues, to specify ethical zones from the ethical tool kit</w:t>
      </w:r>
    </w:p>
    <w:p w14:paraId="1A21F076" w14:textId="77777777" w:rsidR="0017356C" w:rsidRDefault="0017356C" w:rsidP="0017356C">
      <w:pPr>
        <w:jc w:val="both"/>
      </w:pPr>
      <w:r>
        <w:t>Ethical OS – Risk Zone 6: Data Control and monetization</w:t>
      </w:r>
    </w:p>
    <w:p w14:paraId="2312993D" w14:textId="77777777" w:rsidR="0017356C" w:rsidRDefault="0017356C" w:rsidP="0017356C">
      <w:pPr>
        <w:jc w:val="both"/>
      </w:pPr>
      <w:r>
        <w:t>Ethical OS – Machine Ethics and  Algorithmic Biases</w:t>
      </w:r>
    </w:p>
    <w:p w14:paraId="1B8D7FBF" w14:textId="77777777" w:rsidR="0017356C" w:rsidRDefault="0017356C" w:rsidP="0017356C">
      <w:pPr>
        <w:pStyle w:val="Heading5"/>
      </w:pPr>
      <w:r>
        <w:t>5.2 Legal Issues</w:t>
      </w:r>
    </w:p>
    <w:p w14:paraId="1E6A79E9" w14:textId="77777777" w:rsidR="0017356C" w:rsidRDefault="0017356C" w:rsidP="0017356C">
      <w:r>
        <w:t>Often the data collected for this experiment are collected from research papers, newspapers to semantically analyse that corpus of text. The data collected need to be authentic and look for any copyrights.</w:t>
      </w:r>
    </w:p>
    <w:p w14:paraId="75D3A9F8" w14:textId="77777777" w:rsidR="0017356C" w:rsidRDefault="0017356C" w:rsidP="0017356C">
      <w:pPr>
        <w:pStyle w:val="ListParagraph"/>
        <w:numPr>
          <w:ilvl w:val="0"/>
          <w:numId w:val="7"/>
        </w:numPr>
      </w:pPr>
      <w:r>
        <w:t>Copyright Infringement and Receipt of Work – data collected need to be copyright free.</w:t>
      </w:r>
    </w:p>
    <w:p w14:paraId="542C967D" w14:textId="77777777" w:rsidR="0017356C" w:rsidRDefault="0017356C" w:rsidP="0017356C">
      <w:pPr>
        <w:pStyle w:val="ListParagraph"/>
        <w:numPr>
          <w:ilvl w:val="0"/>
          <w:numId w:val="7"/>
        </w:numPr>
      </w:pPr>
      <w:r>
        <w:t xml:space="preserve">The Data Protection Act(2018) – Following data protection principles, considering processing and use of data and safe holding of accurate data for no longer than </w:t>
      </w:r>
      <w:proofErr w:type="gramStart"/>
      <w:r>
        <w:t>absolutely necessary</w:t>
      </w:r>
      <w:proofErr w:type="gramEnd"/>
      <w:r>
        <w:t>.</w:t>
      </w:r>
    </w:p>
    <w:p w14:paraId="4D961BF1" w14:textId="77777777" w:rsidR="0017356C" w:rsidRDefault="0017356C" w:rsidP="0017356C">
      <w:pPr>
        <w:pStyle w:val="ListParagraph"/>
        <w:numPr>
          <w:ilvl w:val="0"/>
          <w:numId w:val="7"/>
        </w:numPr>
      </w:pPr>
      <w:r>
        <w:t>GDPR Regulations – Consideration of personal data from the newspapers or specific experimenting details from research papers.</w:t>
      </w:r>
    </w:p>
    <w:p w14:paraId="12BAC0EC" w14:textId="77777777" w:rsidR="0017356C" w:rsidRDefault="0017356C" w:rsidP="0017356C">
      <w:pPr>
        <w:pStyle w:val="ListParagraph"/>
        <w:ind w:left="1080"/>
      </w:pPr>
    </w:p>
    <w:p w14:paraId="2187E571" w14:textId="77777777" w:rsidR="0017356C" w:rsidRDefault="0017356C" w:rsidP="0017356C">
      <w:pPr>
        <w:pStyle w:val="Heading5"/>
      </w:pPr>
      <w:r>
        <w:t xml:space="preserve">5.3 Social Issues </w:t>
      </w:r>
    </w:p>
    <w:p w14:paraId="7579F35E" w14:textId="77777777" w:rsidR="0017356C" w:rsidRPr="00C53C1D" w:rsidRDefault="0017356C" w:rsidP="0017356C"/>
    <w:p w14:paraId="627A5CC0" w14:textId="77777777" w:rsidR="0017356C" w:rsidRDefault="0017356C" w:rsidP="0017356C">
      <w:r>
        <w:lastRenderedPageBreak/>
        <w:t xml:space="preserve">Machine learning algorithms in information retrieval systems are associated with several social and ethical issues to their use, </w:t>
      </w:r>
      <w:proofErr w:type="gramStart"/>
      <w:r>
        <w:t>nature</w:t>
      </w:r>
      <w:proofErr w:type="gramEnd"/>
      <w:r>
        <w:t xml:space="preserve"> and design. LSA like a clearly defined methodology with the developers would lead to social concerns. </w:t>
      </w:r>
    </w:p>
    <w:p w14:paraId="0B45187B" w14:textId="77777777" w:rsidR="0017356C" w:rsidRDefault="0017356C" w:rsidP="0017356C">
      <w:r>
        <w:t xml:space="preserve"> </w:t>
      </w:r>
    </w:p>
    <w:p w14:paraId="74C8DB48" w14:textId="77777777" w:rsidR="0017356C" w:rsidRDefault="0017356C" w:rsidP="0017356C"/>
    <w:p w14:paraId="589146A0" w14:textId="77777777" w:rsidR="0017356C" w:rsidRPr="00235683" w:rsidRDefault="0017356C" w:rsidP="0017356C"/>
    <w:p w14:paraId="584F5080" w14:textId="77777777" w:rsidR="0017356C" w:rsidRDefault="0017356C" w:rsidP="0017356C">
      <w:pPr>
        <w:pStyle w:val="Heading5"/>
      </w:pPr>
      <w:r>
        <w:t>Project Plan</w:t>
      </w:r>
    </w:p>
    <w:p w14:paraId="75D0194F" w14:textId="77777777" w:rsidR="0017356C" w:rsidRPr="00475DC3" w:rsidRDefault="0017356C" w:rsidP="0017356C"/>
    <w:p w14:paraId="4B67F199" w14:textId="77777777" w:rsidR="0017356C" w:rsidRDefault="0017356C" w:rsidP="0017356C">
      <w:r>
        <w:t>Week 1 – 25/05/21 -Start</w:t>
      </w:r>
    </w:p>
    <w:p w14:paraId="6DAC44D5" w14:textId="77777777" w:rsidR="0017356C" w:rsidRDefault="0017356C" w:rsidP="0017356C">
      <w:r>
        <w:t>Week 24 – 3/12/21 – end(Last day of submission)</w:t>
      </w:r>
    </w:p>
    <w:p w14:paraId="04D99FCF" w14:textId="77777777" w:rsidR="0017356C" w:rsidRDefault="0017356C" w:rsidP="0017356C"/>
    <w:tbl>
      <w:tblPr>
        <w:tblStyle w:val="TableGrid"/>
        <w:tblpPr w:leftFromText="180" w:rightFromText="180" w:vertAnchor="page" w:horzAnchor="margin" w:tblpXSpec="center" w:tblpY="3289"/>
        <w:tblW w:w="11551" w:type="dxa"/>
        <w:tblLook w:val="04A0" w:firstRow="1" w:lastRow="0" w:firstColumn="1" w:lastColumn="0" w:noHBand="0" w:noVBand="1"/>
      </w:tblPr>
      <w:tblGrid>
        <w:gridCol w:w="1826"/>
        <w:gridCol w:w="328"/>
        <w:gridCol w:w="328"/>
        <w:gridCol w:w="328"/>
        <w:gridCol w:w="328"/>
        <w:gridCol w:w="328"/>
        <w:gridCol w:w="328"/>
        <w:gridCol w:w="328"/>
        <w:gridCol w:w="328"/>
        <w:gridCol w:w="328"/>
        <w:gridCol w:w="440"/>
        <w:gridCol w:w="613"/>
        <w:gridCol w:w="440"/>
        <w:gridCol w:w="440"/>
        <w:gridCol w:w="440"/>
        <w:gridCol w:w="440"/>
        <w:gridCol w:w="440"/>
        <w:gridCol w:w="440"/>
        <w:gridCol w:w="440"/>
        <w:gridCol w:w="440"/>
        <w:gridCol w:w="440"/>
        <w:gridCol w:w="440"/>
        <w:gridCol w:w="440"/>
        <w:gridCol w:w="440"/>
        <w:gridCol w:w="440"/>
      </w:tblGrid>
      <w:tr w:rsidR="0017356C" w14:paraId="7C222FB9" w14:textId="77777777" w:rsidTr="003F3FDB">
        <w:trPr>
          <w:trHeight w:val="245"/>
        </w:trPr>
        <w:tc>
          <w:tcPr>
            <w:tcW w:w="1826" w:type="dxa"/>
            <w:tcBorders>
              <w:bottom w:val="nil"/>
            </w:tcBorders>
          </w:tcPr>
          <w:p w14:paraId="2BD48890" w14:textId="77777777" w:rsidR="0017356C" w:rsidRDefault="0017356C" w:rsidP="003F3FDB">
            <w:r>
              <w:t>week</w:t>
            </w:r>
          </w:p>
        </w:tc>
        <w:tc>
          <w:tcPr>
            <w:tcW w:w="328" w:type="dxa"/>
          </w:tcPr>
          <w:p w14:paraId="1387D747" w14:textId="77777777" w:rsidR="0017356C" w:rsidRDefault="0017356C" w:rsidP="003F3FDB">
            <w:r>
              <w:t>1</w:t>
            </w:r>
          </w:p>
        </w:tc>
        <w:tc>
          <w:tcPr>
            <w:tcW w:w="328" w:type="dxa"/>
          </w:tcPr>
          <w:p w14:paraId="5D5A85E6" w14:textId="77777777" w:rsidR="0017356C" w:rsidRDefault="0017356C" w:rsidP="003F3FDB">
            <w:r>
              <w:t>2</w:t>
            </w:r>
          </w:p>
        </w:tc>
        <w:tc>
          <w:tcPr>
            <w:tcW w:w="328" w:type="dxa"/>
          </w:tcPr>
          <w:p w14:paraId="74CFB0DA" w14:textId="77777777" w:rsidR="0017356C" w:rsidRDefault="0017356C" w:rsidP="003F3FDB">
            <w:r>
              <w:t>3</w:t>
            </w:r>
          </w:p>
        </w:tc>
        <w:tc>
          <w:tcPr>
            <w:tcW w:w="328" w:type="dxa"/>
          </w:tcPr>
          <w:p w14:paraId="5EC09567" w14:textId="77777777" w:rsidR="0017356C" w:rsidRDefault="0017356C" w:rsidP="003F3FDB">
            <w:r>
              <w:t>4</w:t>
            </w:r>
          </w:p>
        </w:tc>
        <w:tc>
          <w:tcPr>
            <w:tcW w:w="328" w:type="dxa"/>
          </w:tcPr>
          <w:p w14:paraId="1D307426" w14:textId="77777777" w:rsidR="0017356C" w:rsidRDefault="0017356C" w:rsidP="003F3FDB">
            <w:r>
              <w:t>5</w:t>
            </w:r>
          </w:p>
        </w:tc>
        <w:tc>
          <w:tcPr>
            <w:tcW w:w="328" w:type="dxa"/>
          </w:tcPr>
          <w:p w14:paraId="66E4A693" w14:textId="77777777" w:rsidR="0017356C" w:rsidRDefault="0017356C" w:rsidP="003F3FDB">
            <w:r>
              <w:t>6</w:t>
            </w:r>
          </w:p>
        </w:tc>
        <w:tc>
          <w:tcPr>
            <w:tcW w:w="328" w:type="dxa"/>
          </w:tcPr>
          <w:p w14:paraId="6CD74E42" w14:textId="77777777" w:rsidR="0017356C" w:rsidRDefault="0017356C" w:rsidP="003F3FDB">
            <w:r>
              <w:t>7</w:t>
            </w:r>
          </w:p>
        </w:tc>
        <w:tc>
          <w:tcPr>
            <w:tcW w:w="328" w:type="dxa"/>
          </w:tcPr>
          <w:p w14:paraId="1AE239A8" w14:textId="77777777" w:rsidR="0017356C" w:rsidRDefault="0017356C" w:rsidP="003F3FDB">
            <w:r>
              <w:t>8</w:t>
            </w:r>
          </w:p>
        </w:tc>
        <w:tc>
          <w:tcPr>
            <w:tcW w:w="328" w:type="dxa"/>
          </w:tcPr>
          <w:p w14:paraId="73CAA949" w14:textId="77777777" w:rsidR="0017356C" w:rsidRDefault="0017356C" w:rsidP="003F3FDB">
            <w:r>
              <w:t>9</w:t>
            </w:r>
          </w:p>
        </w:tc>
        <w:tc>
          <w:tcPr>
            <w:tcW w:w="440" w:type="dxa"/>
          </w:tcPr>
          <w:p w14:paraId="40CD4BC2" w14:textId="77777777" w:rsidR="0017356C" w:rsidRDefault="0017356C" w:rsidP="003F3FDB">
            <w:r>
              <w:t>10</w:t>
            </w:r>
          </w:p>
        </w:tc>
        <w:tc>
          <w:tcPr>
            <w:tcW w:w="613" w:type="dxa"/>
          </w:tcPr>
          <w:p w14:paraId="1EE01D3B" w14:textId="77777777" w:rsidR="0017356C" w:rsidRDefault="0017356C" w:rsidP="003F3FDB">
            <w:r>
              <w:t>11</w:t>
            </w:r>
          </w:p>
        </w:tc>
        <w:tc>
          <w:tcPr>
            <w:tcW w:w="440" w:type="dxa"/>
          </w:tcPr>
          <w:p w14:paraId="16CE2C6A" w14:textId="77777777" w:rsidR="0017356C" w:rsidRDefault="0017356C" w:rsidP="003F3FDB">
            <w:r>
              <w:t>12</w:t>
            </w:r>
          </w:p>
        </w:tc>
        <w:tc>
          <w:tcPr>
            <w:tcW w:w="440" w:type="dxa"/>
          </w:tcPr>
          <w:p w14:paraId="7E8A9906" w14:textId="77777777" w:rsidR="0017356C" w:rsidRDefault="0017356C" w:rsidP="003F3FDB">
            <w:r>
              <w:t>13</w:t>
            </w:r>
          </w:p>
        </w:tc>
        <w:tc>
          <w:tcPr>
            <w:tcW w:w="440" w:type="dxa"/>
          </w:tcPr>
          <w:p w14:paraId="261D7610" w14:textId="77777777" w:rsidR="0017356C" w:rsidRDefault="0017356C" w:rsidP="003F3FDB">
            <w:r>
              <w:t>14</w:t>
            </w:r>
          </w:p>
        </w:tc>
        <w:tc>
          <w:tcPr>
            <w:tcW w:w="440" w:type="dxa"/>
          </w:tcPr>
          <w:p w14:paraId="53471974" w14:textId="77777777" w:rsidR="0017356C" w:rsidRDefault="0017356C" w:rsidP="003F3FDB">
            <w:r>
              <w:t>15</w:t>
            </w:r>
          </w:p>
        </w:tc>
        <w:tc>
          <w:tcPr>
            <w:tcW w:w="440" w:type="dxa"/>
          </w:tcPr>
          <w:p w14:paraId="69A86894" w14:textId="77777777" w:rsidR="0017356C" w:rsidRDefault="0017356C" w:rsidP="003F3FDB">
            <w:r>
              <w:t>16</w:t>
            </w:r>
          </w:p>
        </w:tc>
        <w:tc>
          <w:tcPr>
            <w:tcW w:w="440" w:type="dxa"/>
          </w:tcPr>
          <w:p w14:paraId="7CC0F61D" w14:textId="77777777" w:rsidR="0017356C" w:rsidRDefault="0017356C" w:rsidP="003F3FDB">
            <w:r>
              <w:t>17</w:t>
            </w:r>
          </w:p>
        </w:tc>
        <w:tc>
          <w:tcPr>
            <w:tcW w:w="440" w:type="dxa"/>
          </w:tcPr>
          <w:p w14:paraId="11AEBC83" w14:textId="77777777" w:rsidR="0017356C" w:rsidRDefault="0017356C" w:rsidP="003F3FDB">
            <w:r>
              <w:t>18</w:t>
            </w:r>
          </w:p>
        </w:tc>
        <w:tc>
          <w:tcPr>
            <w:tcW w:w="440" w:type="dxa"/>
          </w:tcPr>
          <w:p w14:paraId="7782985F" w14:textId="77777777" w:rsidR="0017356C" w:rsidRDefault="0017356C" w:rsidP="003F3FDB">
            <w:r>
              <w:t>19</w:t>
            </w:r>
          </w:p>
        </w:tc>
        <w:tc>
          <w:tcPr>
            <w:tcW w:w="440" w:type="dxa"/>
          </w:tcPr>
          <w:p w14:paraId="681C69D9" w14:textId="77777777" w:rsidR="0017356C" w:rsidRDefault="0017356C" w:rsidP="003F3FDB">
            <w:r>
              <w:t>20</w:t>
            </w:r>
          </w:p>
        </w:tc>
        <w:tc>
          <w:tcPr>
            <w:tcW w:w="440" w:type="dxa"/>
          </w:tcPr>
          <w:p w14:paraId="2515950E" w14:textId="77777777" w:rsidR="0017356C" w:rsidRDefault="0017356C" w:rsidP="003F3FDB">
            <w:r>
              <w:t>21</w:t>
            </w:r>
          </w:p>
        </w:tc>
        <w:tc>
          <w:tcPr>
            <w:tcW w:w="440" w:type="dxa"/>
          </w:tcPr>
          <w:p w14:paraId="48041127" w14:textId="77777777" w:rsidR="0017356C" w:rsidRDefault="0017356C" w:rsidP="003F3FDB">
            <w:r>
              <w:t>22</w:t>
            </w:r>
          </w:p>
        </w:tc>
        <w:tc>
          <w:tcPr>
            <w:tcW w:w="440" w:type="dxa"/>
          </w:tcPr>
          <w:p w14:paraId="5F12E18E" w14:textId="77777777" w:rsidR="0017356C" w:rsidRDefault="0017356C" w:rsidP="003F3FDB">
            <w:r>
              <w:t>23</w:t>
            </w:r>
          </w:p>
        </w:tc>
        <w:tc>
          <w:tcPr>
            <w:tcW w:w="440" w:type="dxa"/>
          </w:tcPr>
          <w:p w14:paraId="7263DD00" w14:textId="77777777" w:rsidR="0017356C" w:rsidRDefault="0017356C" w:rsidP="003F3FDB">
            <w:r>
              <w:t>24</w:t>
            </w:r>
          </w:p>
        </w:tc>
      </w:tr>
      <w:tr w:rsidR="0017356C" w14:paraId="475E0400" w14:textId="77777777" w:rsidTr="003F3FDB">
        <w:trPr>
          <w:trHeight w:val="230"/>
        </w:trPr>
        <w:tc>
          <w:tcPr>
            <w:tcW w:w="1826" w:type="dxa"/>
            <w:tcBorders>
              <w:top w:val="nil"/>
            </w:tcBorders>
          </w:tcPr>
          <w:p w14:paraId="468DCD9C" w14:textId="77777777" w:rsidR="0017356C" w:rsidRDefault="0017356C" w:rsidP="003F3FDB">
            <w:r>
              <w:t>Activity</w:t>
            </w:r>
          </w:p>
        </w:tc>
        <w:tc>
          <w:tcPr>
            <w:tcW w:w="328" w:type="dxa"/>
          </w:tcPr>
          <w:p w14:paraId="4915A7D2" w14:textId="77777777" w:rsidR="0017356C" w:rsidRDefault="0017356C" w:rsidP="003F3FDB"/>
        </w:tc>
        <w:tc>
          <w:tcPr>
            <w:tcW w:w="328" w:type="dxa"/>
          </w:tcPr>
          <w:p w14:paraId="5ED40E6F" w14:textId="77777777" w:rsidR="0017356C" w:rsidRDefault="0017356C" w:rsidP="003F3FDB"/>
        </w:tc>
        <w:tc>
          <w:tcPr>
            <w:tcW w:w="328" w:type="dxa"/>
          </w:tcPr>
          <w:p w14:paraId="083AAECA" w14:textId="77777777" w:rsidR="0017356C" w:rsidRDefault="0017356C" w:rsidP="003F3FDB"/>
        </w:tc>
        <w:tc>
          <w:tcPr>
            <w:tcW w:w="328" w:type="dxa"/>
          </w:tcPr>
          <w:p w14:paraId="4E503587" w14:textId="77777777" w:rsidR="0017356C" w:rsidRDefault="0017356C" w:rsidP="003F3FDB"/>
        </w:tc>
        <w:tc>
          <w:tcPr>
            <w:tcW w:w="328" w:type="dxa"/>
          </w:tcPr>
          <w:p w14:paraId="76225415" w14:textId="77777777" w:rsidR="0017356C" w:rsidRDefault="0017356C" w:rsidP="003F3FDB"/>
        </w:tc>
        <w:tc>
          <w:tcPr>
            <w:tcW w:w="328" w:type="dxa"/>
          </w:tcPr>
          <w:p w14:paraId="1E0093E1" w14:textId="77777777" w:rsidR="0017356C" w:rsidRDefault="0017356C" w:rsidP="003F3FDB"/>
        </w:tc>
        <w:tc>
          <w:tcPr>
            <w:tcW w:w="328" w:type="dxa"/>
          </w:tcPr>
          <w:p w14:paraId="1735E819" w14:textId="77777777" w:rsidR="0017356C" w:rsidRDefault="0017356C" w:rsidP="003F3FDB"/>
        </w:tc>
        <w:tc>
          <w:tcPr>
            <w:tcW w:w="328" w:type="dxa"/>
          </w:tcPr>
          <w:p w14:paraId="0A15B3E5" w14:textId="77777777" w:rsidR="0017356C" w:rsidRDefault="0017356C" w:rsidP="003F3FDB"/>
        </w:tc>
        <w:tc>
          <w:tcPr>
            <w:tcW w:w="328" w:type="dxa"/>
          </w:tcPr>
          <w:p w14:paraId="7DA2FD21" w14:textId="77777777" w:rsidR="0017356C" w:rsidRDefault="0017356C" w:rsidP="003F3FDB"/>
        </w:tc>
        <w:tc>
          <w:tcPr>
            <w:tcW w:w="440" w:type="dxa"/>
          </w:tcPr>
          <w:p w14:paraId="70D5C9E1" w14:textId="77777777" w:rsidR="0017356C" w:rsidRDefault="0017356C" w:rsidP="003F3FDB"/>
        </w:tc>
        <w:tc>
          <w:tcPr>
            <w:tcW w:w="613" w:type="dxa"/>
          </w:tcPr>
          <w:p w14:paraId="54AEB659" w14:textId="77777777" w:rsidR="0017356C" w:rsidRDefault="0017356C" w:rsidP="003F3FDB"/>
        </w:tc>
        <w:tc>
          <w:tcPr>
            <w:tcW w:w="440" w:type="dxa"/>
          </w:tcPr>
          <w:p w14:paraId="4D9646AD" w14:textId="77777777" w:rsidR="0017356C" w:rsidRDefault="0017356C" w:rsidP="003F3FDB"/>
        </w:tc>
        <w:tc>
          <w:tcPr>
            <w:tcW w:w="440" w:type="dxa"/>
          </w:tcPr>
          <w:p w14:paraId="19224C97" w14:textId="77777777" w:rsidR="0017356C" w:rsidRDefault="0017356C" w:rsidP="003F3FDB"/>
        </w:tc>
        <w:tc>
          <w:tcPr>
            <w:tcW w:w="440" w:type="dxa"/>
          </w:tcPr>
          <w:p w14:paraId="53E10C5A" w14:textId="77777777" w:rsidR="0017356C" w:rsidRDefault="0017356C" w:rsidP="003F3FDB"/>
        </w:tc>
        <w:tc>
          <w:tcPr>
            <w:tcW w:w="440" w:type="dxa"/>
          </w:tcPr>
          <w:p w14:paraId="7BA3CE2E" w14:textId="77777777" w:rsidR="0017356C" w:rsidRDefault="0017356C" w:rsidP="003F3FDB"/>
        </w:tc>
        <w:tc>
          <w:tcPr>
            <w:tcW w:w="440" w:type="dxa"/>
          </w:tcPr>
          <w:p w14:paraId="5629B3B8" w14:textId="77777777" w:rsidR="0017356C" w:rsidRDefault="0017356C" w:rsidP="003F3FDB"/>
        </w:tc>
        <w:tc>
          <w:tcPr>
            <w:tcW w:w="440" w:type="dxa"/>
          </w:tcPr>
          <w:p w14:paraId="18E0812C" w14:textId="77777777" w:rsidR="0017356C" w:rsidRDefault="0017356C" w:rsidP="003F3FDB"/>
        </w:tc>
        <w:tc>
          <w:tcPr>
            <w:tcW w:w="440" w:type="dxa"/>
          </w:tcPr>
          <w:p w14:paraId="77C83AF7" w14:textId="77777777" w:rsidR="0017356C" w:rsidRDefault="0017356C" w:rsidP="003F3FDB"/>
        </w:tc>
        <w:tc>
          <w:tcPr>
            <w:tcW w:w="440" w:type="dxa"/>
          </w:tcPr>
          <w:p w14:paraId="578B0898" w14:textId="77777777" w:rsidR="0017356C" w:rsidRDefault="0017356C" w:rsidP="003F3FDB"/>
        </w:tc>
        <w:tc>
          <w:tcPr>
            <w:tcW w:w="440" w:type="dxa"/>
          </w:tcPr>
          <w:p w14:paraId="0BD59A98" w14:textId="77777777" w:rsidR="0017356C" w:rsidRDefault="0017356C" w:rsidP="003F3FDB"/>
        </w:tc>
        <w:tc>
          <w:tcPr>
            <w:tcW w:w="440" w:type="dxa"/>
          </w:tcPr>
          <w:p w14:paraId="1C9877DC" w14:textId="77777777" w:rsidR="0017356C" w:rsidRDefault="0017356C" w:rsidP="003F3FDB"/>
        </w:tc>
        <w:tc>
          <w:tcPr>
            <w:tcW w:w="440" w:type="dxa"/>
          </w:tcPr>
          <w:p w14:paraId="203B0712" w14:textId="77777777" w:rsidR="0017356C" w:rsidRDefault="0017356C" w:rsidP="003F3FDB"/>
        </w:tc>
        <w:tc>
          <w:tcPr>
            <w:tcW w:w="440" w:type="dxa"/>
          </w:tcPr>
          <w:p w14:paraId="138AF058" w14:textId="77777777" w:rsidR="0017356C" w:rsidRDefault="0017356C" w:rsidP="003F3FDB"/>
        </w:tc>
        <w:tc>
          <w:tcPr>
            <w:tcW w:w="440" w:type="dxa"/>
          </w:tcPr>
          <w:p w14:paraId="5433194A" w14:textId="77777777" w:rsidR="0017356C" w:rsidRDefault="0017356C" w:rsidP="003F3FDB"/>
        </w:tc>
      </w:tr>
      <w:tr w:rsidR="0017356C" w14:paraId="3B6A22F6" w14:textId="77777777" w:rsidTr="003F3FDB">
        <w:trPr>
          <w:trHeight w:val="281"/>
        </w:trPr>
        <w:tc>
          <w:tcPr>
            <w:tcW w:w="1826" w:type="dxa"/>
          </w:tcPr>
          <w:p w14:paraId="7CCC3EDA" w14:textId="77777777" w:rsidR="0017356C" w:rsidRDefault="0017356C" w:rsidP="003F3FDB">
            <w:r>
              <w:t>Proposal finished</w:t>
            </w:r>
          </w:p>
        </w:tc>
        <w:tc>
          <w:tcPr>
            <w:tcW w:w="328" w:type="dxa"/>
            <w:shd w:val="clear" w:color="auto" w:fill="000000" w:themeFill="text1"/>
          </w:tcPr>
          <w:p w14:paraId="42941CA5" w14:textId="77777777" w:rsidR="0017356C" w:rsidRDefault="0017356C" w:rsidP="003F3FDB"/>
        </w:tc>
        <w:tc>
          <w:tcPr>
            <w:tcW w:w="328" w:type="dxa"/>
            <w:tcBorders>
              <w:bottom w:val="single" w:sz="4" w:space="0" w:color="auto"/>
            </w:tcBorders>
          </w:tcPr>
          <w:p w14:paraId="471BABB3" w14:textId="77777777" w:rsidR="0017356C" w:rsidRDefault="0017356C" w:rsidP="003F3FDB"/>
        </w:tc>
        <w:tc>
          <w:tcPr>
            <w:tcW w:w="328" w:type="dxa"/>
            <w:tcBorders>
              <w:bottom w:val="single" w:sz="4" w:space="0" w:color="auto"/>
            </w:tcBorders>
          </w:tcPr>
          <w:p w14:paraId="0B96CFFE" w14:textId="77777777" w:rsidR="0017356C" w:rsidRDefault="0017356C" w:rsidP="003F3FDB"/>
        </w:tc>
        <w:tc>
          <w:tcPr>
            <w:tcW w:w="328" w:type="dxa"/>
            <w:tcBorders>
              <w:bottom w:val="single" w:sz="4" w:space="0" w:color="auto"/>
            </w:tcBorders>
          </w:tcPr>
          <w:p w14:paraId="33B5EE35" w14:textId="77777777" w:rsidR="0017356C" w:rsidRDefault="0017356C" w:rsidP="003F3FDB"/>
        </w:tc>
        <w:tc>
          <w:tcPr>
            <w:tcW w:w="328" w:type="dxa"/>
          </w:tcPr>
          <w:p w14:paraId="6580442A" w14:textId="77777777" w:rsidR="0017356C" w:rsidRDefault="0017356C" w:rsidP="003F3FDB"/>
        </w:tc>
        <w:tc>
          <w:tcPr>
            <w:tcW w:w="328" w:type="dxa"/>
          </w:tcPr>
          <w:p w14:paraId="04C3E218" w14:textId="77777777" w:rsidR="0017356C" w:rsidRDefault="0017356C" w:rsidP="003F3FDB"/>
        </w:tc>
        <w:tc>
          <w:tcPr>
            <w:tcW w:w="328" w:type="dxa"/>
          </w:tcPr>
          <w:p w14:paraId="69C5563C" w14:textId="77777777" w:rsidR="0017356C" w:rsidRDefault="0017356C" w:rsidP="003F3FDB"/>
        </w:tc>
        <w:tc>
          <w:tcPr>
            <w:tcW w:w="328" w:type="dxa"/>
          </w:tcPr>
          <w:p w14:paraId="528A1962" w14:textId="77777777" w:rsidR="0017356C" w:rsidRDefault="0017356C" w:rsidP="003F3FDB"/>
        </w:tc>
        <w:tc>
          <w:tcPr>
            <w:tcW w:w="328" w:type="dxa"/>
            <w:tcBorders>
              <w:bottom w:val="single" w:sz="4" w:space="0" w:color="auto"/>
            </w:tcBorders>
          </w:tcPr>
          <w:p w14:paraId="16FC996C" w14:textId="77777777" w:rsidR="0017356C" w:rsidRDefault="0017356C" w:rsidP="003F3FDB"/>
        </w:tc>
        <w:tc>
          <w:tcPr>
            <w:tcW w:w="440" w:type="dxa"/>
            <w:tcBorders>
              <w:bottom w:val="single" w:sz="4" w:space="0" w:color="auto"/>
            </w:tcBorders>
          </w:tcPr>
          <w:p w14:paraId="73968F62" w14:textId="77777777" w:rsidR="0017356C" w:rsidRDefault="0017356C" w:rsidP="003F3FDB"/>
        </w:tc>
        <w:tc>
          <w:tcPr>
            <w:tcW w:w="613" w:type="dxa"/>
            <w:tcBorders>
              <w:bottom w:val="single" w:sz="4" w:space="0" w:color="auto"/>
            </w:tcBorders>
          </w:tcPr>
          <w:p w14:paraId="7207A9EB" w14:textId="77777777" w:rsidR="0017356C" w:rsidRDefault="0017356C" w:rsidP="003F3FDB"/>
        </w:tc>
        <w:tc>
          <w:tcPr>
            <w:tcW w:w="440" w:type="dxa"/>
          </w:tcPr>
          <w:p w14:paraId="2B0E9E60" w14:textId="77777777" w:rsidR="0017356C" w:rsidRDefault="0017356C" w:rsidP="003F3FDB"/>
        </w:tc>
        <w:tc>
          <w:tcPr>
            <w:tcW w:w="440" w:type="dxa"/>
          </w:tcPr>
          <w:p w14:paraId="6ADE820B" w14:textId="77777777" w:rsidR="0017356C" w:rsidRDefault="0017356C" w:rsidP="003F3FDB"/>
        </w:tc>
        <w:tc>
          <w:tcPr>
            <w:tcW w:w="440" w:type="dxa"/>
          </w:tcPr>
          <w:p w14:paraId="752FD089" w14:textId="77777777" w:rsidR="0017356C" w:rsidRDefault="0017356C" w:rsidP="003F3FDB"/>
        </w:tc>
        <w:tc>
          <w:tcPr>
            <w:tcW w:w="440" w:type="dxa"/>
            <w:tcBorders>
              <w:bottom w:val="nil"/>
            </w:tcBorders>
          </w:tcPr>
          <w:p w14:paraId="46601161" w14:textId="77777777" w:rsidR="0017356C" w:rsidRDefault="0017356C" w:rsidP="003F3FDB"/>
        </w:tc>
        <w:tc>
          <w:tcPr>
            <w:tcW w:w="440" w:type="dxa"/>
            <w:tcBorders>
              <w:bottom w:val="nil"/>
            </w:tcBorders>
          </w:tcPr>
          <w:p w14:paraId="6E878895" w14:textId="77777777" w:rsidR="0017356C" w:rsidRDefault="0017356C" w:rsidP="003F3FDB"/>
        </w:tc>
        <w:tc>
          <w:tcPr>
            <w:tcW w:w="440" w:type="dxa"/>
            <w:tcBorders>
              <w:bottom w:val="single" w:sz="4" w:space="0" w:color="auto"/>
            </w:tcBorders>
          </w:tcPr>
          <w:p w14:paraId="608FADDE" w14:textId="77777777" w:rsidR="0017356C" w:rsidRDefault="0017356C" w:rsidP="003F3FDB"/>
        </w:tc>
        <w:tc>
          <w:tcPr>
            <w:tcW w:w="440" w:type="dxa"/>
          </w:tcPr>
          <w:p w14:paraId="030E13AA" w14:textId="77777777" w:rsidR="0017356C" w:rsidRDefault="0017356C" w:rsidP="003F3FDB"/>
        </w:tc>
        <w:tc>
          <w:tcPr>
            <w:tcW w:w="440" w:type="dxa"/>
          </w:tcPr>
          <w:p w14:paraId="4E151774" w14:textId="77777777" w:rsidR="0017356C" w:rsidRDefault="0017356C" w:rsidP="003F3FDB"/>
        </w:tc>
        <w:tc>
          <w:tcPr>
            <w:tcW w:w="440" w:type="dxa"/>
          </w:tcPr>
          <w:p w14:paraId="1A31ADEA" w14:textId="77777777" w:rsidR="0017356C" w:rsidRDefault="0017356C" w:rsidP="003F3FDB"/>
        </w:tc>
        <w:tc>
          <w:tcPr>
            <w:tcW w:w="440" w:type="dxa"/>
          </w:tcPr>
          <w:p w14:paraId="7EE99C48" w14:textId="77777777" w:rsidR="0017356C" w:rsidRDefault="0017356C" w:rsidP="003F3FDB"/>
        </w:tc>
        <w:tc>
          <w:tcPr>
            <w:tcW w:w="440" w:type="dxa"/>
          </w:tcPr>
          <w:p w14:paraId="631D71C9" w14:textId="77777777" w:rsidR="0017356C" w:rsidRDefault="0017356C" w:rsidP="003F3FDB"/>
        </w:tc>
        <w:tc>
          <w:tcPr>
            <w:tcW w:w="440" w:type="dxa"/>
          </w:tcPr>
          <w:p w14:paraId="7BA32121" w14:textId="77777777" w:rsidR="0017356C" w:rsidRDefault="0017356C" w:rsidP="003F3FDB"/>
        </w:tc>
        <w:tc>
          <w:tcPr>
            <w:tcW w:w="440" w:type="dxa"/>
          </w:tcPr>
          <w:p w14:paraId="3C3AEB85" w14:textId="77777777" w:rsidR="0017356C" w:rsidRDefault="0017356C" w:rsidP="003F3FDB"/>
        </w:tc>
      </w:tr>
      <w:tr w:rsidR="0017356C" w14:paraId="49F230A4" w14:textId="77777777" w:rsidTr="003F3FDB">
        <w:trPr>
          <w:trHeight w:val="413"/>
        </w:trPr>
        <w:tc>
          <w:tcPr>
            <w:tcW w:w="1826" w:type="dxa"/>
          </w:tcPr>
          <w:p w14:paraId="71CC0271" w14:textId="77777777" w:rsidR="0017356C" w:rsidRDefault="0017356C" w:rsidP="003F3FDB">
            <w:r>
              <w:t>Literature review</w:t>
            </w:r>
          </w:p>
        </w:tc>
        <w:tc>
          <w:tcPr>
            <w:tcW w:w="328" w:type="dxa"/>
          </w:tcPr>
          <w:p w14:paraId="3A86A967" w14:textId="77777777" w:rsidR="0017356C" w:rsidRDefault="0017356C" w:rsidP="003F3FDB"/>
        </w:tc>
        <w:tc>
          <w:tcPr>
            <w:tcW w:w="328" w:type="dxa"/>
            <w:tcBorders>
              <w:right w:val="nil"/>
            </w:tcBorders>
            <w:shd w:val="clear" w:color="auto" w:fill="000000" w:themeFill="text1"/>
          </w:tcPr>
          <w:p w14:paraId="5B1DB41A" w14:textId="77777777" w:rsidR="0017356C" w:rsidRDefault="0017356C" w:rsidP="003F3FDB"/>
        </w:tc>
        <w:tc>
          <w:tcPr>
            <w:tcW w:w="328" w:type="dxa"/>
            <w:tcBorders>
              <w:left w:val="nil"/>
              <w:right w:val="nil"/>
            </w:tcBorders>
            <w:shd w:val="clear" w:color="auto" w:fill="000000" w:themeFill="text1"/>
          </w:tcPr>
          <w:p w14:paraId="1D932190" w14:textId="77777777" w:rsidR="0017356C" w:rsidRDefault="0017356C" w:rsidP="003F3FDB"/>
        </w:tc>
        <w:tc>
          <w:tcPr>
            <w:tcW w:w="328" w:type="dxa"/>
            <w:tcBorders>
              <w:left w:val="nil"/>
            </w:tcBorders>
            <w:shd w:val="clear" w:color="auto" w:fill="000000" w:themeFill="text1"/>
          </w:tcPr>
          <w:p w14:paraId="307B5C2B" w14:textId="77777777" w:rsidR="0017356C" w:rsidRDefault="0017356C" w:rsidP="003F3FDB"/>
        </w:tc>
        <w:tc>
          <w:tcPr>
            <w:tcW w:w="328" w:type="dxa"/>
            <w:tcBorders>
              <w:bottom w:val="single" w:sz="4" w:space="0" w:color="auto"/>
            </w:tcBorders>
          </w:tcPr>
          <w:p w14:paraId="078BA2B5" w14:textId="77777777" w:rsidR="0017356C" w:rsidRDefault="0017356C" w:rsidP="003F3FDB"/>
        </w:tc>
        <w:tc>
          <w:tcPr>
            <w:tcW w:w="328" w:type="dxa"/>
            <w:tcBorders>
              <w:bottom w:val="single" w:sz="4" w:space="0" w:color="auto"/>
            </w:tcBorders>
          </w:tcPr>
          <w:p w14:paraId="12EDBF5E" w14:textId="77777777" w:rsidR="0017356C" w:rsidRDefault="0017356C" w:rsidP="003F3FDB"/>
        </w:tc>
        <w:tc>
          <w:tcPr>
            <w:tcW w:w="328" w:type="dxa"/>
            <w:tcBorders>
              <w:bottom w:val="single" w:sz="4" w:space="0" w:color="auto"/>
            </w:tcBorders>
          </w:tcPr>
          <w:p w14:paraId="45D322CF" w14:textId="77777777" w:rsidR="0017356C" w:rsidRDefault="0017356C" w:rsidP="003F3FDB"/>
        </w:tc>
        <w:tc>
          <w:tcPr>
            <w:tcW w:w="328" w:type="dxa"/>
            <w:tcBorders>
              <w:bottom w:val="single" w:sz="4" w:space="0" w:color="auto"/>
            </w:tcBorders>
          </w:tcPr>
          <w:p w14:paraId="4FEB38BD" w14:textId="77777777" w:rsidR="0017356C" w:rsidRDefault="0017356C" w:rsidP="003F3FDB"/>
        </w:tc>
        <w:tc>
          <w:tcPr>
            <w:tcW w:w="328" w:type="dxa"/>
            <w:tcBorders>
              <w:bottom w:val="single" w:sz="4" w:space="0" w:color="auto"/>
              <w:right w:val="nil"/>
            </w:tcBorders>
            <w:shd w:val="clear" w:color="auto" w:fill="4472C4" w:themeFill="accent1"/>
          </w:tcPr>
          <w:p w14:paraId="0DEC86D3" w14:textId="77777777" w:rsidR="0017356C" w:rsidRPr="00826851" w:rsidRDefault="0017356C" w:rsidP="003F3FDB">
            <w:pPr>
              <w:rPr>
                <w:color w:val="4472C4" w:themeColor="accent1"/>
              </w:rPr>
            </w:pPr>
          </w:p>
        </w:tc>
        <w:tc>
          <w:tcPr>
            <w:tcW w:w="440" w:type="dxa"/>
            <w:tcBorders>
              <w:left w:val="nil"/>
              <w:bottom w:val="single" w:sz="4" w:space="0" w:color="auto"/>
              <w:right w:val="nil"/>
            </w:tcBorders>
            <w:shd w:val="clear" w:color="auto" w:fill="4472C4" w:themeFill="accent1"/>
          </w:tcPr>
          <w:p w14:paraId="45FD102A" w14:textId="77777777" w:rsidR="0017356C" w:rsidRPr="00826851" w:rsidRDefault="0017356C" w:rsidP="003F3FDB">
            <w:pPr>
              <w:rPr>
                <w:color w:val="4472C4" w:themeColor="accent1"/>
              </w:rPr>
            </w:pPr>
          </w:p>
        </w:tc>
        <w:tc>
          <w:tcPr>
            <w:tcW w:w="613" w:type="dxa"/>
            <w:tcBorders>
              <w:left w:val="nil"/>
              <w:bottom w:val="single" w:sz="4" w:space="0" w:color="auto"/>
            </w:tcBorders>
            <w:shd w:val="clear" w:color="auto" w:fill="4472C4" w:themeFill="accent1"/>
          </w:tcPr>
          <w:p w14:paraId="1861E7FD" w14:textId="77777777" w:rsidR="0017356C" w:rsidRPr="00826851" w:rsidRDefault="0017356C" w:rsidP="003F3FDB">
            <w:pPr>
              <w:rPr>
                <w:color w:val="4472C4" w:themeColor="accent1"/>
              </w:rPr>
            </w:pPr>
          </w:p>
        </w:tc>
        <w:tc>
          <w:tcPr>
            <w:tcW w:w="440" w:type="dxa"/>
            <w:tcBorders>
              <w:bottom w:val="single" w:sz="4" w:space="0" w:color="auto"/>
            </w:tcBorders>
          </w:tcPr>
          <w:p w14:paraId="7F0D8862" w14:textId="77777777" w:rsidR="0017356C" w:rsidRDefault="0017356C" w:rsidP="003F3FDB"/>
        </w:tc>
        <w:tc>
          <w:tcPr>
            <w:tcW w:w="440" w:type="dxa"/>
            <w:tcBorders>
              <w:bottom w:val="single" w:sz="4" w:space="0" w:color="auto"/>
            </w:tcBorders>
          </w:tcPr>
          <w:p w14:paraId="45360FA3" w14:textId="77777777" w:rsidR="0017356C" w:rsidRDefault="0017356C" w:rsidP="003F3FDB"/>
        </w:tc>
        <w:tc>
          <w:tcPr>
            <w:tcW w:w="440" w:type="dxa"/>
            <w:tcBorders>
              <w:bottom w:val="single" w:sz="4" w:space="0" w:color="auto"/>
              <w:right w:val="nil"/>
            </w:tcBorders>
          </w:tcPr>
          <w:p w14:paraId="4602B9C1" w14:textId="77777777" w:rsidR="0017356C" w:rsidRDefault="0017356C" w:rsidP="003F3FDB"/>
        </w:tc>
        <w:tc>
          <w:tcPr>
            <w:tcW w:w="440" w:type="dxa"/>
            <w:tcBorders>
              <w:top w:val="nil"/>
              <w:left w:val="nil"/>
              <w:bottom w:val="nil"/>
              <w:right w:val="nil"/>
            </w:tcBorders>
            <w:shd w:val="clear" w:color="auto" w:fill="4472C4" w:themeFill="accent1"/>
          </w:tcPr>
          <w:p w14:paraId="719CFD46" w14:textId="77777777" w:rsidR="0017356C" w:rsidRDefault="0017356C" w:rsidP="003F3FDB"/>
        </w:tc>
        <w:tc>
          <w:tcPr>
            <w:tcW w:w="440" w:type="dxa"/>
            <w:tcBorders>
              <w:top w:val="nil"/>
              <w:left w:val="nil"/>
              <w:bottom w:val="nil"/>
              <w:right w:val="nil"/>
            </w:tcBorders>
            <w:shd w:val="clear" w:color="auto" w:fill="4472C4" w:themeFill="accent1"/>
          </w:tcPr>
          <w:p w14:paraId="2EAD504E" w14:textId="77777777" w:rsidR="0017356C" w:rsidRDefault="0017356C" w:rsidP="003F3FDB"/>
        </w:tc>
        <w:tc>
          <w:tcPr>
            <w:tcW w:w="440" w:type="dxa"/>
            <w:tcBorders>
              <w:left w:val="nil"/>
            </w:tcBorders>
            <w:shd w:val="clear" w:color="auto" w:fill="4472C4" w:themeFill="accent1"/>
          </w:tcPr>
          <w:p w14:paraId="49EE8D23" w14:textId="77777777" w:rsidR="0017356C" w:rsidRDefault="0017356C" w:rsidP="003F3FDB"/>
        </w:tc>
        <w:tc>
          <w:tcPr>
            <w:tcW w:w="440" w:type="dxa"/>
          </w:tcPr>
          <w:p w14:paraId="5FA95885" w14:textId="77777777" w:rsidR="0017356C" w:rsidRDefault="0017356C" w:rsidP="003F3FDB"/>
        </w:tc>
        <w:tc>
          <w:tcPr>
            <w:tcW w:w="440" w:type="dxa"/>
          </w:tcPr>
          <w:p w14:paraId="7EB5DA3A" w14:textId="77777777" w:rsidR="0017356C" w:rsidRDefault="0017356C" w:rsidP="003F3FDB"/>
        </w:tc>
        <w:tc>
          <w:tcPr>
            <w:tcW w:w="440" w:type="dxa"/>
          </w:tcPr>
          <w:p w14:paraId="2181E333" w14:textId="77777777" w:rsidR="0017356C" w:rsidRDefault="0017356C" w:rsidP="003F3FDB"/>
        </w:tc>
        <w:tc>
          <w:tcPr>
            <w:tcW w:w="440" w:type="dxa"/>
          </w:tcPr>
          <w:p w14:paraId="0EF5E662" w14:textId="77777777" w:rsidR="0017356C" w:rsidRDefault="0017356C" w:rsidP="003F3FDB"/>
        </w:tc>
        <w:tc>
          <w:tcPr>
            <w:tcW w:w="440" w:type="dxa"/>
          </w:tcPr>
          <w:p w14:paraId="0A9402B0" w14:textId="77777777" w:rsidR="0017356C" w:rsidRDefault="0017356C" w:rsidP="003F3FDB"/>
        </w:tc>
        <w:tc>
          <w:tcPr>
            <w:tcW w:w="440" w:type="dxa"/>
          </w:tcPr>
          <w:p w14:paraId="6B37DF8B" w14:textId="77777777" w:rsidR="0017356C" w:rsidRDefault="0017356C" w:rsidP="003F3FDB"/>
        </w:tc>
        <w:tc>
          <w:tcPr>
            <w:tcW w:w="440" w:type="dxa"/>
          </w:tcPr>
          <w:p w14:paraId="5987CDE2" w14:textId="77777777" w:rsidR="0017356C" w:rsidRDefault="0017356C" w:rsidP="003F3FDB"/>
        </w:tc>
      </w:tr>
      <w:tr w:rsidR="0017356C" w14:paraId="179DC535" w14:textId="77777777" w:rsidTr="003F3FDB">
        <w:trPr>
          <w:trHeight w:val="245"/>
        </w:trPr>
        <w:tc>
          <w:tcPr>
            <w:tcW w:w="1826" w:type="dxa"/>
          </w:tcPr>
          <w:p w14:paraId="6B40DFBD" w14:textId="77777777" w:rsidR="0017356C" w:rsidRDefault="0017356C" w:rsidP="003F3FDB">
            <w:r>
              <w:t>Data collection</w:t>
            </w:r>
          </w:p>
        </w:tc>
        <w:tc>
          <w:tcPr>
            <w:tcW w:w="328" w:type="dxa"/>
            <w:tcBorders>
              <w:bottom w:val="single" w:sz="4" w:space="0" w:color="auto"/>
            </w:tcBorders>
          </w:tcPr>
          <w:p w14:paraId="32D43F89" w14:textId="77777777" w:rsidR="0017356C" w:rsidRDefault="0017356C" w:rsidP="003F3FDB"/>
        </w:tc>
        <w:tc>
          <w:tcPr>
            <w:tcW w:w="328" w:type="dxa"/>
            <w:tcBorders>
              <w:bottom w:val="single" w:sz="4" w:space="0" w:color="auto"/>
            </w:tcBorders>
          </w:tcPr>
          <w:p w14:paraId="13963793" w14:textId="77777777" w:rsidR="0017356C" w:rsidRDefault="0017356C" w:rsidP="003F3FDB"/>
        </w:tc>
        <w:tc>
          <w:tcPr>
            <w:tcW w:w="328" w:type="dxa"/>
            <w:tcBorders>
              <w:bottom w:val="single" w:sz="4" w:space="0" w:color="auto"/>
            </w:tcBorders>
          </w:tcPr>
          <w:p w14:paraId="04DEBCDA" w14:textId="77777777" w:rsidR="0017356C" w:rsidRDefault="0017356C" w:rsidP="003F3FDB"/>
        </w:tc>
        <w:tc>
          <w:tcPr>
            <w:tcW w:w="328" w:type="dxa"/>
            <w:tcBorders>
              <w:bottom w:val="single" w:sz="4" w:space="0" w:color="auto"/>
            </w:tcBorders>
          </w:tcPr>
          <w:p w14:paraId="6FFF9E61" w14:textId="77777777" w:rsidR="0017356C" w:rsidRDefault="0017356C" w:rsidP="003F3FDB"/>
        </w:tc>
        <w:tc>
          <w:tcPr>
            <w:tcW w:w="328" w:type="dxa"/>
            <w:tcBorders>
              <w:right w:val="nil"/>
            </w:tcBorders>
            <w:shd w:val="clear" w:color="auto" w:fill="000000" w:themeFill="text1"/>
          </w:tcPr>
          <w:p w14:paraId="3C6BEF5E" w14:textId="77777777" w:rsidR="0017356C" w:rsidRDefault="0017356C" w:rsidP="003F3FDB"/>
        </w:tc>
        <w:tc>
          <w:tcPr>
            <w:tcW w:w="328" w:type="dxa"/>
            <w:tcBorders>
              <w:left w:val="nil"/>
              <w:right w:val="nil"/>
            </w:tcBorders>
            <w:shd w:val="clear" w:color="auto" w:fill="000000" w:themeFill="text1"/>
          </w:tcPr>
          <w:p w14:paraId="13CAB401" w14:textId="77777777" w:rsidR="0017356C" w:rsidRDefault="0017356C" w:rsidP="003F3FDB"/>
        </w:tc>
        <w:tc>
          <w:tcPr>
            <w:tcW w:w="328" w:type="dxa"/>
            <w:tcBorders>
              <w:left w:val="nil"/>
              <w:bottom w:val="single" w:sz="4" w:space="0" w:color="auto"/>
              <w:right w:val="single" w:sz="4" w:space="0" w:color="auto"/>
            </w:tcBorders>
            <w:shd w:val="clear" w:color="auto" w:fill="000000" w:themeFill="text1"/>
          </w:tcPr>
          <w:p w14:paraId="62684F72" w14:textId="77777777" w:rsidR="0017356C" w:rsidRDefault="0017356C" w:rsidP="003F3FDB"/>
        </w:tc>
        <w:tc>
          <w:tcPr>
            <w:tcW w:w="328" w:type="dxa"/>
            <w:tcBorders>
              <w:left w:val="single" w:sz="4" w:space="0" w:color="auto"/>
              <w:bottom w:val="single" w:sz="4" w:space="0" w:color="auto"/>
              <w:right w:val="single" w:sz="4" w:space="0" w:color="auto"/>
            </w:tcBorders>
            <w:shd w:val="clear" w:color="auto" w:fill="FFFFFF" w:themeFill="background1"/>
          </w:tcPr>
          <w:p w14:paraId="56BCB462" w14:textId="77777777" w:rsidR="0017356C" w:rsidRDefault="0017356C" w:rsidP="003F3FDB"/>
        </w:tc>
        <w:tc>
          <w:tcPr>
            <w:tcW w:w="328" w:type="dxa"/>
            <w:tcBorders>
              <w:left w:val="single" w:sz="4" w:space="0" w:color="auto"/>
              <w:right w:val="single" w:sz="4" w:space="0" w:color="auto"/>
            </w:tcBorders>
            <w:shd w:val="clear" w:color="auto" w:fill="FFFFFF" w:themeFill="background1"/>
          </w:tcPr>
          <w:p w14:paraId="206109FE" w14:textId="77777777" w:rsidR="0017356C" w:rsidRDefault="0017356C" w:rsidP="003F3FDB"/>
        </w:tc>
        <w:tc>
          <w:tcPr>
            <w:tcW w:w="440" w:type="dxa"/>
            <w:tcBorders>
              <w:left w:val="single" w:sz="4" w:space="0" w:color="auto"/>
              <w:right w:val="single" w:sz="4" w:space="0" w:color="auto"/>
            </w:tcBorders>
            <w:shd w:val="clear" w:color="auto" w:fill="FFFFFF" w:themeFill="background1"/>
          </w:tcPr>
          <w:p w14:paraId="45C90873" w14:textId="77777777" w:rsidR="0017356C" w:rsidRDefault="0017356C" w:rsidP="003F3FDB"/>
        </w:tc>
        <w:tc>
          <w:tcPr>
            <w:tcW w:w="613" w:type="dxa"/>
            <w:tcBorders>
              <w:left w:val="single" w:sz="4" w:space="0" w:color="auto"/>
              <w:right w:val="single" w:sz="4" w:space="0" w:color="auto"/>
            </w:tcBorders>
            <w:shd w:val="clear" w:color="auto" w:fill="FFFFFF" w:themeFill="background1"/>
          </w:tcPr>
          <w:p w14:paraId="4C55FFF0" w14:textId="77777777" w:rsidR="0017356C" w:rsidRDefault="0017356C" w:rsidP="003F3FDB"/>
        </w:tc>
        <w:tc>
          <w:tcPr>
            <w:tcW w:w="440" w:type="dxa"/>
            <w:tcBorders>
              <w:left w:val="single" w:sz="4" w:space="0" w:color="auto"/>
              <w:right w:val="single" w:sz="4" w:space="0" w:color="auto"/>
            </w:tcBorders>
            <w:shd w:val="clear" w:color="auto" w:fill="auto"/>
          </w:tcPr>
          <w:p w14:paraId="1A488410" w14:textId="77777777" w:rsidR="0017356C" w:rsidRDefault="0017356C" w:rsidP="003F3FDB"/>
        </w:tc>
        <w:tc>
          <w:tcPr>
            <w:tcW w:w="440" w:type="dxa"/>
            <w:tcBorders>
              <w:left w:val="single" w:sz="4" w:space="0" w:color="auto"/>
              <w:right w:val="single" w:sz="4" w:space="0" w:color="auto"/>
            </w:tcBorders>
            <w:shd w:val="clear" w:color="auto" w:fill="auto"/>
          </w:tcPr>
          <w:p w14:paraId="6AFF2689" w14:textId="77777777" w:rsidR="0017356C" w:rsidRDefault="0017356C" w:rsidP="003F3FDB"/>
        </w:tc>
        <w:tc>
          <w:tcPr>
            <w:tcW w:w="440" w:type="dxa"/>
            <w:tcBorders>
              <w:left w:val="single" w:sz="4" w:space="0" w:color="auto"/>
            </w:tcBorders>
            <w:shd w:val="clear" w:color="auto" w:fill="auto"/>
          </w:tcPr>
          <w:p w14:paraId="597655F8" w14:textId="77777777" w:rsidR="0017356C" w:rsidRDefault="0017356C" w:rsidP="003F3FDB"/>
        </w:tc>
        <w:tc>
          <w:tcPr>
            <w:tcW w:w="440" w:type="dxa"/>
            <w:tcBorders>
              <w:top w:val="nil"/>
              <w:bottom w:val="single" w:sz="4" w:space="0" w:color="auto"/>
            </w:tcBorders>
          </w:tcPr>
          <w:p w14:paraId="2BCD0335" w14:textId="77777777" w:rsidR="0017356C" w:rsidRDefault="0017356C" w:rsidP="003F3FDB"/>
        </w:tc>
        <w:tc>
          <w:tcPr>
            <w:tcW w:w="440" w:type="dxa"/>
            <w:tcBorders>
              <w:top w:val="nil"/>
              <w:bottom w:val="single" w:sz="4" w:space="0" w:color="auto"/>
            </w:tcBorders>
          </w:tcPr>
          <w:p w14:paraId="7300C23F" w14:textId="77777777" w:rsidR="0017356C" w:rsidRDefault="0017356C" w:rsidP="003F3FDB"/>
        </w:tc>
        <w:tc>
          <w:tcPr>
            <w:tcW w:w="440" w:type="dxa"/>
            <w:tcBorders>
              <w:bottom w:val="single" w:sz="4" w:space="0" w:color="auto"/>
            </w:tcBorders>
          </w:tcPr>
          <w:p w14:paraId="7F28DB5A" w14:textId="77777777" w:rsidR="0017356C" w:rsidRDefault="0017356C" w:rsidP="003F3FDB"/>
        </w:tc>
        <w:tc>
          <w:tcPr>
            <w:tcW w:w="440" w:type="dxa"/>
          </w:tcPr>
          <w:p w14:paraId="5D73FE42" w14:textId="77777777" w:rsidR="0017356C" w:rsidRDefault="0017356C" w:rsidP="003F3FDB"/>
        </w:tc>
        <w:tc>
          <w:tcPr>
            <w:tcW w:w="440" w:type="dxa"/>
          </w:tcPr>
          <w:p w14:paraId="45EE1FD7" w14:textId="77777777" w:rsidR="0017356C" w:rsidRDefault="0017356C" w:rsidP="003F3FDB"/>
        </w:tc>
        <w:tc>
          <w:tcPr>
            <w:tcW w:w="440" w:type="dxa"/>
          </w:tcPr>
          <w:p w14:paraId="5B484A3A" w14:textId="77777777" w:rsidR="0017356C" w:rsidRDefault="0017356C" w:rsidP="003F3FDB"/>
        </w:tc>
        <w:tc>
          <w:tcPr>
            <w:tcW w:w="440" w:type="dxa"/>
          </w:tcPr>
          <w:p w14:paraId="7F548C13" w14:textId="77777777" w:rsidR="0017356C" w:rsidRDefault="0017356C" w:rsidP="003F3FDB"/>
        </w:tc>
        <w:tc>
          <w:tcPr>
            <w:tcW w:w="440" w:type="dxa"/>
          </w:tcPr>
          <w:p w14:paraId="698EC284" w14:textId="77777777" w:rsidR="0017356C" w:rsidRDefault="0017356C" w:rsidP="003F3FDB"/>
        </w:tc>
        <w:tc>
          <w:tcPr>
            <w:tcW w:w="440" w:type="dxa"/>
          </w:tcPr>
          <w:p w14:paraId="24C9277C" w14:textId="77777777" w:rsidR="0017356C" w:rsidRDefault="0017356C" w:rsidP="003F3FDB"/>
        </w:tc>
        <w:tc>
          <w:tcPr>
            <w:tcW w:w="440" w:type="dxa"/>
          </w:tcPr>
          <w:p w14:paraId="53FC783E" w14:textId="77777777" w:rsidR="0017356C" w:rsidRDefault="0017356C" w:rsidP="003F3FDB"/>
        </w:tc>
      </w:tr>
      <w:tr w:rsidR="0017356C" w14:paraId="7AEBCD5A" w14:textId="77777777" w:rsidTr="003F3FDB">
        <w:trPr>
          <w:trHeight w:val="245"/>
        </w:trPr>
        <w:tc>
          <w:tcPr>
            <w:tcW w:w="1826" w:type="dxa"/>
          </w:tcPr>
          <w:p w14:paraId="1AA33E33" w14:textId="77777777" w:rsidR="0017356C" w:rsidRDefault="0017356C" w:rsidP="003F3FDB">
            <w:r>
              <w:t>Develop App(experiments)</w:t>
            </w:r>
          </w:p>
        </w:tc>
        <w:tc>
          <w:tcPr>
            <w:tcW w:w="328" w:type="dxa"/>
            <w:tcBorders>
              <w:bottom w:val="single" w:sz="4" w:space="0" w:color="auto"/>
            </w:tcBorders>
          </w:tcPr>
          <w:p w14:paraId="0395E9FF" w14:textId="77777777" w:rsidR="0017356C" w:rsidRDefault="0017356C" w:rsidP="003F3FDB"/>
        </w:tc>
        <w:tc>
          <w:tcPr>
            <w:tcW w:w="328" w:type="dxa"/>
            <w:tcBorders>
              <w:bottom w:val="single" w:sz="4" w:space="0" w:color="auto"/>
            </w:tcBorders>
          </w:tcPr>
          <w:p w14:paraId="293E8958" w14:textId="77777777" w:rsidR="0017356C" w:rsidRDefault="0017356C" w:rsidP="003F3FDB"/>
        </w:tc>
        <w:tc>
          <w:tcPr>
            <w:tcW w:w="328" w:type="dxa"/>
            <w:tcBorders>
              <w:bottom w:val="single" w:sz="4" w:space="0" w:color="auto"/>
            </w:tcBorders>
          </w:tcPr>
          <w:p w14:paraId="5F27C72A" w14:textId="77777777" w:rsidR="0017356C" w:rsidRDefault="0017356C" w:rsidP="003F3FDB"/>
        </w:tc>
        <w:tc>
          <w:tcPr>
            <w:tcW w:w="328" w:type="dxa"/>
            <w:tcBorders>
              <w:bottom w:val="single" w:sz="4" w:space="0" w:color="auto"/>
            </w:tcBorders>
          </w:tcPr>
          <w:p w14:paraId="14107A11" w14:textId="77777777" w:rsidR="0017356C" w:rsidRDefault="0017356C" w:rsidP="003F3FDB"/>
        </w:tc>
        <w:tc>
          <w:tcPr>
            <w:tcW w:w="328" w:type="dxa"/>
            <w:tcBorders>
              <w:right w:val="nil"/>
            </w:tcBorders>
            <w:shd w:val="clear" w:color="auto" w:fill="4472C4" w:themeFill="accent1"/>
          </w:tcPr>
          <w:p w14:paraId="57278F8D" w14:textId="77777777" w:rsidR="0017356C" w:rsidRDefault="0017356C" w:rsidP="003F3FDB"/>
        </w:tc>
        <w:tc>
          <w:tcPr>
            <w:tcW w:w="328" w:type="dxa"/>
            <w:tcBorders>
              <w:left w:val="nil"/>
              <w:right w:val="nil"/>
            </w:tcBorders>
            <w:shd w:val="clear" w:color="auto" w:fill="4472C4" w:themeFill="accent1"/>
          </w:tcPr>
          <w:p w14:paraId="23BB08F7" w14:textId="77777777" w:rsidR="0017356C" w:rsidRDefault="0017356C" w:rsidP="003F3FDB"/>
        </w:tc>
        <w:tc>
          <w:tcPr>
            <w:tcW w:w="328" w:type="dxa"/>
            <w:tcBorders>
              <w:left w:val="nil"/>
              <w:bottom w:val="single" w:sz="4" w:space="0" w:color="auto"/>
              <w:right w:val="nil"/>
            </w:tcBorders>
            <w:shd w:val="clear" w:color="auto" w:fill="4472C4" w:themeFill="accent1"/>
          </w:tcPr>
          <w:p w14:paraId="59539F0E" w14:textId="77777777" w:rsidR="0017356C" w:rsidRDefault="0017356C" w:rsidP="003F3FDB"/>
        </w:tc>
        <w:tc>
          <w:tcPr>
            <w:tcW w:w="328" w:type="dxa"/>
            <w:tcBorders>
              <w:left w:val="nil"/>
              <w:bottom w:val="single" w:sz="4" w:space="0" w:color="auto"/>
              <w:right w:val="nil"/>
            </w:tcBorders>
            <w:shd w:val="clear" w:color="auto" w:fill="4472C4" w:themeFill="accent1"/>
          </w:tcPr>
          <w:p w14:paraId="7809C62E" w14:textId="77777777" w:rsidR="0017356C" w:rsidRDefault="0017356C" w:rsidP="003F3FDB"/>
        </w:tc>
        <w:tc>
          <w:tcPr>
            <w:tcW w:w="328" w:type="dxa"/>
            <w:tcBorders>
              <w:left w:val="nil"/>
              <w:right w:val="nil"/>
            </w:tcBorders>
            <w:shd w:val="clear" w:color="auto" w:fill="4472C4" w:themeFill="accent1"/>
          </w:tcPr>
          <w:p w14:paraId="2A04DAB5" w14:textId="77777777" w:rsidR="0017356C" w:rsidRDefault="0017356C" w:rsidP="003F3FDB"/>
        </w:tc>
        <w:tc>
          <w:tcPr>
            <w:tcW w:w="440" w:type="dxa"/>
            <w:tcBorders>
              <w:left w:val="nil"/>
              <w:right w:val="nil"/>
            </w:tcBorders>
            <w:shd w:val="clear" w:color="auto" w:fill="4472C4" w:themeFill="accent1"/>
          </w:tcPr>
          <w:p w14:paraId="17471F4F" w14:textId="77777777" w:rsidR="0017356C" w:rsidRDefault="0017356C" w:rsidP="003F3FDB"/>
        </w:tc>
        <w:tc>
          <w:tcPr>
            <w:tcW w:w="613" w:type="dxa"/>
            <w:tcBorders>
              <w:left w:val="nil"/>
              <w:right w:val="nil"/>
            </w:tcBorders>
            <w:shd w:val="clear" w:color="auto" w:fill="4472C4" w:themeFill="accent1"/>
          </w:tcPr>
          <w:p w14:paraId="1E88CD1A" w14:textId="77777777" w:rsidR="0017356C" w:rsidRDefault="0017356C" w:rsidP="003F3FDB"/>
        </w:tc>
        <w:tc>
          <w:tcPr>
            <w:tcW w:w="440" w:type="dxa"/>
            <w:tcBorders>
              <w:left w:val="nil"/>
              <w:right w:val="nil"/>
            </w:tcBorders>
            <w:shd w:val="clear" w:color="auto" w:fill="4472C4" w:themeFill="accent1"/>
          </w:tcPr>
          <w:p w14:paraId="01312927" w14:textId="77777777" w:rsidR="0017356C" w:rsidRDefault="0017356C" w:rsidP="003F3FDB"/>
        </w:tc>
        <w:tc>
          <w:tcPr>
            <w:tcW w:w="440" w:type="dxa"/>
            <w:tcBorders>
              <w:left w:val="nil"/>
              <w:right w:val="nil"/>
            </w:tcBorders>
            <w:shd w:val="clear" w:color="auto" w:fill="4472C4" w:themeFill="accent1"/>
          </w:tcPr>
          <w:p w14:paraId="56047450" w14:textId="77777777" w:rsidR="0017356C" w:rsidRDefault="0017356C" w:rsidP="003F3FDB"/>
        </w:tc>
        <w:tc>
          <w:tcPr>
            <w:tcW w:w="440" w:type="dxa"/>
            <w:tcBorders>
              <w:left w:val="nil"/>
            </w:tcBorders>
            <w:shd w:val="clear" w:color="auto" w:fill="4472C4" w:themeFill="accent1"/>
          </w:tcPr>
          <w:p w14:paraId="03EF1548" w14:textId="77777777" w:rsidR="0017356C" w:rsidRDefault="0017356C" w:rsidP="003F3FDB"/>
        </w:tc>
        <w:tc>
          <w:tcPr>
            <w:tcW w:w="440" w:type="dxa"/>
            <w:tcBorders>
              <w:bottom w:val="single" w:sz="4" w:space="0" w:color="auto"/>
            </w:tcBorders>
          </w:tcPr>
          <w:p w14:paraId="06101F89" w14:textId="77777777" w:rsidR="0017356C" w:rsidRDefault="0017356C" w:rsidP="003F3FDB"/>
        </w:tc>
        <w:tc>
          <w:tcPr>
            <w:tcW w:w="440" w:type="dxa"/>
            <w:tcBorders>
              <w:bottom w:val="single" w:sz="4" w:space="0" w:color="auto"/>
            </w:tcBorders>
          </w:tcPr>
          <w:p w14:paraId="33967CF9" w14:textId="77777777" w:rsidR="0017356C" w:rsidRDefault="0017356C" w:rsidP="003F3FDB"/>
        </w:tc>
        <w:tc>
          <w:tcPr>
            <w:tcW w:w="440" w:type="dxa"/>
            <w:tcBorders>
              <w:bottom w:val="single" w:sz="4" w:space="0" w:color="auto"/>
            </w:tcBorders>
          </w:tcPr>
          <w:p w14:paraId="2F452AC2" w14:textId="77777777" w:rsidR="0017356C" w:rsidRDefault="0017356C" w:rsidP="003F3FDB"/>
        </w:tc>
        <w:tc>
          <w:tcPr>
            <w:tcW w:w="440" w:type="dxa"/>
          </w:tcPr>
          <w:p w14:paraId="0B862733" w14:textId="77777777" w:rsidR="0017356C" w:rsidRDefault="0017356C" w:rsidP="003F3FDB"/>
        </w:tc>
        <w:tc>
          <w:tcPr>
            <w:tcW w:w="440" w:type="dxa"/>
          </w:tcPr>
          <w:p w14:paraId="349A9762" w14:textId="77777777" w:rsidR="0017356C" w:rsidRDefault="0017356C" w:rsidP="003F3FDB"/>
        </w:tc>
        <w:tc>
          <w:tcPr>
            <w:tcW w:w="440" w:type="dxa"/>
          </w:tcPr>
          <w:p w14:paraId="29AE6BDC" w14:textId="77777777" w:rsidR="0017356C" w:rsidRDefault="0017356C" w:rsidP="003F3FDB"/>
        </w:tc>
        <w:tc>
          <w:tcPr>
            <w:tcW w:w="440" w:type="dxa"/>
          </w:tcPr>
          <w:p w14:paraId="236CA7EC" w14:textId="77777777" w:rsidR="0017356C" w:rsidRDefault="0017356C" w:rsidP="003F3FDB"/>
        </w:tc>
        <w:tc>
          <w:tcPr>
            <w:tcW w:w="440" w:type="dxa"/>
          </w:tcPr>
          <w:p w14:paraId="1A72C9C6" w14:textId="77777777" w:rsidR="0017356C" w:rsidRDefault="0017356C" w:rsidP="003F3FDB"/>
        </w:tc>
        <w:tc>
          <w:tcPr>
            <w:tcW w:w="440" w:type="dxa"/>
          </w:tcPr>
          <w:p w14:paraId="40B37DE2" w14:textId="77777777" w:rsidR="0017356C" w:rsidRDefault="0017356C" w:rsidP="003F3FDB"/>
        </w:tc>
        <w:tc>
          <w:tcPr>
            <w:tcW w:w="440" w:type="dxa"/>
          </w:tcPr>
          <w:p w14:paraId="40F10F7C" w14:textId="77777777" w:rsidR="0017356C" w:rsidRDefault="0017356C" w:rsidP="003F3FDB"/>
        </w:tc>
      </w:tr>
      <w:tr w:rsidR="0017356C" w14:paraId="60BF03F1" w14:textId="77777777" w:rsidTr="003F3FDB">
        <w:trPr>
          <w:trHeight w:val="230"/>
        </w:trPr>
        <w:tc>
          <w:tcPr>
            <w:tcW w:w="1826" w:type="dxa"/>
          </w:tcPr>
          <w:p w14:paraId="4331F692" w14:textId="77777777" w:rsidR="0017356C" w:rsidRDefault="0017356C" w:rsidP="003F3FDB">
            <w:r>
              <w:t>Data Analysis/ Statistical Test</w:t>
            </w:r>
          </w:p>
        </w:tc>
        <w:tc>
          <w:tcPr>
            <w:tcW w:w="328" w:type="dxa"/>
            <w:tcBorders>
              <w:bottom w:val="single" w:sz="4" w:space="0" w:color="auto"/>
              <w:right w:val="nil"/>
            </w:tcBorders>
            <w:shd w:val="clear" w:color="auto" w:fill="000000" w:themeFill="text1"/>
          </w:tcPr>
          <w:p w14:paraId="6ECD290F" w14:textId="77777777" w:rsidR="0017356C" w:rsidRDefault="0017356C" w:rsidP="003F3FDB"/>
        </w:tc>
        <w:tc>
          <w:tcPr>
            <w:tcW w:w="328" w:type="dxa"/>
            <w:tcBorders>
              <w:left w:val="nil"/>
              <w:bottom w:val="single" w:sz="4" w:space="0" w:color="auto"/>
              <w:right w:val="nil"/>
            </w:tcBorders>
            <w:shd w:val="clear" w:color="auto" w:fill="000000" w:themeFill="text1"/>
          </w:tcPr>
          <w:p w14:paraId="4FAD257A" w14:textId="77777777" w:rsidR="0017356C" w:rsidRDefault="0017356C" w:rsidP="003F3FDB"/>
        </w:tc>
        <w:tc>
          <w:tcPr>
            <w:tcW w:w="328" w:type="dxa"/>
            <w:tcBorders>
              <w:left w:val="nil"/>
              <w:bottom w:val="single" w:sz="4" w:space="0" w:color="auto"/>
              <w:right w:val="nil"/>
            </w:tcBorders>
            <w:shd w:val="clear" w:color="auto" w:fill="000000" w:themeFill="text1"/>
          </w:tcPr>
          <w:p w14:paraId="40838B11" w14:textId="77777777" w:rsidR="0017356C" w:rsidRDefault="0017356C" w:rsidP="003F3FDB"/>
        </w:tc>
        <w:tc>
          <w:tcPr>
            <w:tcW w:w="328" w:type="dxa"/>
            <w:tcBorders>
              <w:left w:val="nil"/>
              <w:bottom w:val="single" w:sz="4" w:space="0" w:color="auto"/>
            </w:tcBorders>
            <w:shd w:val="clear" w:color="auto" w:fill="000000" w:themeFill="text1"/>
          </w:tcPr>
          <w:p w14:paraId="117AEB89" w14:textId="77777777" w:rsidR="0017356C" w:rsidRDefault="0017356C" w:rsidP="003F3FDB"/>
        </w:tc>
        <w:tc>
          <w:tcPr>
            <w:tcW w:w="328" w:type="dxa"/>
            <w:tcBorders>
              <w:bottom w:val="single" w:sz="4" w:space="0" w:color="auto"/>
            </w:tcBorders>
          </w:tcPr>
          <w:p w14:paraId="33AAB0E0" w14:textId="77777777" w:rsidR="0017356C" w:rsidRDefault="0017356C" w:rsidP="003F3FDB"/>
        </w:tc>
        <w:tc>
          <w:tcPr>
            <w:tcW w:w="328" w:type="dxa"/>
            <w:tcBorders>
              <w:bottom w:val="single" w:sz="4" w:space="0" w:color="auto"/>
            </w:tcBorders>
          </w:tcPr>
          <w:p w14:paraId="36504D81" w14:textId="77777777" w:rsidR="0017356C" w:rsidRDefault="0017356C" w:rsidP="003F3FDB"/>
        </w:tc>
        <w:tc>
          <w:tcPr>
            <w:tcW w:w="328" w:type="dxa"/>
            <w:tcBorders>
              <w:bottom w:val="single" w:sz="4" w:space="0" w:color="auto"/>
              <w:right w:val="nil"/>
            </w:tcBorders>
            <w:shd w:val="clear" w:color="auto" w:fill="4472C4" w:themeFill="accent1"/>
          </w:tcPr>
          <w:p w14:paraId="41BA1652" w14:textId="77777777" w:rsidR="0017356C" w:rsidRDefault="0017356C" w:rsidP="003F3FDB"/>
        </w:tc>
        <w:tc>
          <w:tcPr>
            <w:tcW w:w="328" w:type="dxa"/>
            <w:tcBorders>
              <w:left w:val="nil"/>
            </w:tcBorders>
            <w:shd w:val="clear" w:color="auto" w:fill="4472C4" w:themeFill="accent1"/>
          </w:tcPr>
          <w:p w14:paraId="1AF71412" w14:textId="77777777" w:rsidR="0017356C" w:rsidRDefault="0017356C" w:rsidP="003F3FDB"/>
        </w:tc>
        <w:tc>
          <w:tcPr>
            <w:tcW w:w="328" w:type="dxa"/>
          </w:tcPr>
          <w:p w14:paraId="13C9A692" w14:textId="77777777" w:rsidR="0017356C" w:rsidRDefault="0017356C" w:rsidP="003F3FDB"/>
        </w:tc>
        <w:tc>
          <w:tcPr>
            <w:tcW w:w="440" w:type="dxa"/>
          </w:tcPr>
          <w:p w14:paraId="3A07F313" w14:textId="77777777" w:rsidR="0017356C" w:rsidRDefault="0017356C" w:rsidP="003F3FDB"/>
        </w:tc>
        <w:tc>
          <w:tcPr>
            <w:tcW w:w="613" w:type="dxa"/>
            <w:tcBorders>
              <w:bottom w:val="single" w:sz="4" w:space="0" w:color="auto"/>
            </w:tcBorders>
          </w:tcPr>
          <w:p w14:paraId="5E04F70B" w14:textId="77777777" w:rsidR="0017356C" w:rsidRDefault="0017356C" w:rsidP="003F3FDB"/>
        </w:tc>
        <w:tc>
          <w:tcPr>
            <w:tcW w:w="440" w:type="dxa"/>
            <w:tcBorders>
              <w:bottom w:val="single" w:sz="4" w:space="0" w:color="auto"/>
            </w:tcBorders>
          </w:tcPr>
          <w:p w14:paraId="7F864459" w14:textId="77777777" w:rsidR="0017356C" w:rsidRDefault="0017356C" w:rsidP="003F3FDB"/>
        </w:tc>
        <w:tc>
          <w:tcPr>
            <w:tcW w:w="440" w:type="dxa"/>
            <w:tcBorders>
              <w:bottom w:val="single" w:sz="4" w:space="0" w:color="auto"/>
            </w:tcBorders>
          </w:tcPr>
          <w:p w14:paraId="5CF904FD" w14:textId="77777777" w:rsidR="0017356C" w:rsidRDefault="0017356C" w:rsidP="003F3FDB"/>
        </w:tc>
        <w:tc>
          <w:tcPr>
            <w:tcW w:w="440" w:type="dxa"/>
          </w:tcPr>
          <w:p w14:paraId="58414516" w14:textId="77777777" w:rsidR="0017356C" w:rsidRDefault="0017356C" w:rsidP="003F3FDB"/>
        </w:tc>
        <w:tc>
          <w:tcPr>
            <w:tcW w:w="440" w:type="dxa"/>
            <w:tcBorders>
              <w:right w:val="nil"/>
            </w:tcBorders>
            <w:shd w:val="clear" w:color="auto" w:fill="4472C4" w:themeFill="accent1"/>
          </w:tcPr>
          <w:p w14:paraId="5B043B67" w14:textId="77777777" w:rsidR="0017356C" w:rsidRDefault="0017356C" w:rsidP="003F3FDB"/>
        </w:tc>
        <w:tc>
          <w:tcPr>
            <w:tcW w:w="440" w:type="dxa"/>
            <w:tcBorders>
              <w:left w:val="nil"/>
              <w:right w:val="nil"/>
            </w:tcBorders>
            <w:shd w:val="clear" w:color="auto" w:fill="4472C4" w:themeFill="accent1"/>
          </w:tcPr>
          <w:p w14:paraId="4C67B329" w14:textId="77777777" w:rsidR="0017356C" w:rsidRDefault="0017356C" w:rsidP="003F3FDB"/>
        </w:tc>
        <w:tc>
          <w:tcPr>
            <w:tcW w:w="440" w:type="dxa"/>
            <w:tcBorders>
              <w:left w:val="nil"/>
            </w:tcBorders>
            <w:shd w:val="clear" w:color="auto" w:fill="4472C4" w:themeFill="accent1"/>
          </w:tcPr>
          <w:p w14:paraId="41511671" w14:textId="77777777" w:rsidR="0017356C" w:rsidRDefault="0017356C" w:rsidP="003F3FDB"/>
        </w:tc>
        <w:tc>
          <w:tcPr>
            <w:tcW w:w="440" w:type="dxa"/>
            <w:tcBorders>
              <w:bottom w:val="single" w:sz="4" w:space="0" w:color="auto"/>
            </w:tcBorders>
          </w:tcPr>
          <w:p w14:paraId="5ED6D221" w14:textId="77777777" w:rsidR="0017356C" w:rsidRDefault="0017356C" w:rsidP="003F3FDB"/>
        </w:tc>
        <w:tc>
          <w:tcPr>
            <w:tcW w:w="440" w:type="dxa"/>
            <w:tcBorders>
              <w:bottom w:val="single" w:sz="4" w:space="0" w:color="auto"/>
            </w:tcBorders>
          </w:tcPr>
          <w:p w14:paraId="72481719" w14:textId="77777777" w:rsidR="0017356C" w:rsidRDefault="0017356C" w:rsidP="003F3FDB"/>
        </w:tc>
        <w:tc>
          <w:tcPr>
            <w:tcW w:w="440" w:type="dxa"/>
            <w:tcBorders>
              <w:bottom w:val="single" w:sz="4" w:space="0" w:color="auto"/>
            </w:tcBorders>
          </w:tcPr>
          <w:p w14:paraId="52AB157D" w14:textId="77777777" w:rsidR="0017356C" w:rsidRDefault="0017356C" w:rsidP="003F3FDB"/>
        </w:tc>
        <w:tc>
          <w:tcPr>
            <w:tcW w:w="440" w:type="dxa"/>
            <w:tcBorders>
              <w:bottom w:val="single" w:sz="4" w:space="0" w:color="auto"/>
            </w:tcBorders>
          </w:tcPr>
          <w:p w14:paraId="08643C8C" w14:textId="77777777" w:rsidR="0017356C" w:rsidRDefault="0017356C" w:rsidP="003F3FDB"/>
        </w:tc>
        <w:tc>
          <w:tcPr>
            <w:tcW w:w="440" w:type="dxa"/>
          </w:tcPr>
          <w:p w14:paraId="08737C10" w14:textId="77777777" w:rsidR="0017356C" w:rsidRDefault="0017356C" w:rsidP="003F3FDB"/>
        </w:tc>
        <w:tc>
          <w:tcPr>
            <w:tcW w:w="440" w:type="dxa"/>
          </w:tcPr>
          <w:p w14:paraId="516B23F0" w14:textId="77777777" w:rsidR="0017356C" w:rsidRDefault="0017356C" w:rsidP="003F3FDB"/>
        </w:tc>
        <w:tc>
          <w:tcPr>
            <w:tcW w:w="440" w:type="dxa"/>
          </w:tcPr>
          <w:p w14:paraId="164E9BE3" w14:textId="77777777" w:rsidR="0017356C" w:rsidRDefault="0017356C" w:rsidP="003F3FDB"/>
        </w:tc>
      </w:tr>
      <w:tr w:rsidR="0017356C" w14:paraId="5FD8C2C0" w14:textId="77777777" w:rsidTr="003F3FDB">
        <w:trPr>
          <w:trHeight w:val="245"/>
        </w:trPr>
        <w:tc>
          <w:tcPr>
            <w:tcW w:w="1826" w:type="dxa"/>
          </w:tcPr>
          <w:p w14:paraId="1B072266" w14:textId="77777777" w:rsidR="0017356C" w:rsidRDefault="0017356C" w:rsidP="003F3FDB">
            <w:r>
              <w:t>Write up</w:t>
            </w:r>
          </w:p>
        </w:tc>
        <w:tc>
          <w:tcPr>
            <w:tcW w:w="328" w:type="dxa"/>
            <w:tcBorders>
              <w:top w:val="single" w:sz="4" w:space="0" w:color="auto"/>
            </w:tcBorders>
          </w:tcPr>
          <w:p w14:paraId="7BBF6177" w14:textId="77777777" w:rsidR="0017356C" w:rsidRDefault="0017356C" w:rsidP="003F3FDB"/>
        </w:tc>
        <w:tc>
          <w:tcPr>
            <w:tcW w:w="328" w:type="dxa"/>
            <w:tcBorders>
              <w:top w:val="single" w:sz="4" w:space="0" w:color="auto"/>
            </w:tcBorders>
          </w:tcPr>
          <w:p w14:paraId="780B1E32" w14:textId="77777777" w:rsidR="0017356C" w:rsidRDefault="0017356C" w:rsidP="003F3FDB"/>
        </w:tc>
        <w:tc>
          <w:tcPr>
            <w:tcW w:w="328" w:type="dxa"/>
            <w:tcBorders>
              <w:top w:val="single" w:sz="4" w:space="0" w:color="auto"/>
            </w:tcBorders>
          </w:tcPr>
          <w:p w14:paraId="5D9249B1" w14:textId="77777777" w:rsidR="0017356C" w:rsidRDefault="0017356C" w:rsidP="003F3FDB"/>
        </w:tc>
        <w:tc>
          <w:tcPr>
            <w:tcW w:w="328" w:type="dxa"/>
            <w:tcBorders>
              <w:top w:val="single" w:sz="4" w:space="0" w:color="auto"/>
              <w:right w:val="nil"/>
            </w:tcBorders>
            <w:shd w:val="clear" w:color="auto" w:fill="4472C4" w:themeFill="accent1"/>
          </w:tcPr>
          <w:p w14:paraId="5021E9EF" w14:textId="77777777" w:rsidR="0017356C" w:rsidRDefault="0017356C" w:rsidP="003F3FDB"/>
        </w:tc>
        <w:tc>
          <w:tcPr>
            <w:tcW w:w="328" w:type="dxa"/>
            <w:tcBorders>
              <w:left w:val="nil"/>
              <w:right w:val="nil"/>
            </w:tcBorders>
            <w:shd w:val="clear" w:color="auto" w:fill="4472C4" w:themeFill="accent1"/>
          </w:tcPr>
          <w:p w14:paraId="40185F79" w14:textId="77777777" w:rsidR="0017356C" w:rsidRDefault="0017356C" w:rsidP="003F3FDB"/>
        </w:tc>
        <w:tc>
          <w:tcPr>
            <w:tcW w:w="328" w:type="dxa"/>
            <w:tcBorders>
              <w:left w:val="nil"/>
              <w:right w:val="nil"/>
            </w:tcBorders>
            <w:shd w:val="clear" w:color="auto" w:fill="4472C4" w:themeFill="accent1"/>
          </w:tcPr>
          <w:p w14:paraId="02138325" w14:textId="77777777" w:rsidR="0017356C" w:rsidRDefault="0017356C" w:rsidP="003F3FDB"/>
        </w:tc>
        <w:tc>
          <w:tcPr>
            <w:tcW w:w="328" w:type="dxa"/>
            <w:tcBorders>
              <w:left w:val="nil"/>
            </w:tcBorders>
            <w:shd w:val="clear" w:color="auto" w:fill="4472C4" w:themeFill="accent1"/>
          </w:tcPr>
          <w:p w14:paraId="419AE248" w14:textId="77777777" w:rsidR="0017356C" w:rsidRDefault="0017356C" w:rsidP="003F3FDB"/>
        </w:tc>
        <w:tc>
          <w:tcPr>
            <w:tcW w:w="328" w:type="dxa"/>
          </w:tcPr>
          <w:p w14:paraId="6DE7B4B4" w14:textId="77777777" w:rsidR="0017356C" w:rsidRDefault="0017356C" w:rsidP="003F3FDB"/>
        </w:tc>
        <w:tc>
          <w:tcPr>
            <w:tcW w:w="328" w:type="dxa"/>
          </w:tcPr>
          <w:p w14:paraId="6D0C5858" w14:textId="77777777" w:rsidR="0017356C" w:rsidRDefault="0017356C" w:rsidP="003F3FDB"/>
        </w:tc>
        <w:tc>
          <w:tcPr>
            <w:tcW w:w="440" w:type="dxa"/>
          </w:tcPr>
          <w:p w14:paraId="0DA62B06" w14:textId="77777777" w:rsidR="0017356C" w:rsidRDefault="0017356C" w:rsidP="003F3FDB"/>
        </w:tc>
        <w:tc>
          <w:tcPr>
            <w:tcW w:w="613" w:type="dxa"/>
            <w:tcBorders>
              <w:right w:val="nil"/>
            </w:tcBorders>
            <w:shd w:val="clear" w:color="auto" w:fill="4472C4" w:themeFill="accent1"/>
          </w:tcPr>
          <w:p w14:paraId="3ACD2CD1" w14:textId="77777777" w:rsidR="0017356C" w:rsidRDefault="0017356C" w:rsidP="003F3FDB"/>
        </w:tc>
        <w:tc>
          <w:tcPr>
            <w:tcW w:w="440" w:type="dxa"/>
            <w:tcBorders>
              <w:left w:val="nil"/>
              <w:right w:val="nil"/>
            </w:tcBorders>
            <w:shd w:val="clear" w:color="auto" w:fill="4472C4" w:themeFill="accent1"/>
          </w:tcPr>
          <w:p w14:paraId="6C3D2B22" w14:textId="77777777" w:rsidR="0017356C" w:rsidRDefault="0017356C" w:rsidP="003F3FDB"/>
        </w:tc>
        <w:tc>
          <w:tcPr>
            <w:tcW w:w="440" w:type="dxa"/>
            <w:tcBorders>
              <w:left w:val="nil"/>
            </w:tcBorders>
            <w:shd w:val="clear" w:color="auto" w:fill="4472C4" w:themeFill="accent1"/>
          </w:tcPr>
          <w:p w14:paraId="01ACB60F" w14:textId="77777777" w:rsidR="0017356C" w:rsidRDefault="0017356C" w:rsidP="003F3FDB"/>
        </w:tc>
        <w:tc>
          <w:tcPr>
            <w:tcW w:w="440" w:type="dxa"/>
          </w:tcPr>
          <w:p w14:paraId="59D116EB" w14:textId="77777777" w:rsidR="0017356C" w:rsidRDefault="0017356C" w:rsidP="003F3FDB"/>
        </w:tc>
        <w:tc>
          <w:tcPr>
            <w:tcW w:w="440" w:type="dxa"/>
          </w:tcPr>
          <w:p w14:paraId="45691B6D" w14:textId="77777777" w:rsidR="0017356C" w:rsidRDefault="0017356C" w:rsidP="003F3FDB"/>
        </w:tc>
        <w:tc>
          <w:tcPr>
            <w:tcW w:w="440" w:type="dxa"/>
          </w:tcPr>
          <w:p w14:paraId="6C4DFE36" w14:textId="77777777" w:rsidR="0017356C" w:rsidRDefault="0017356C" w:rsidP="003F3FDB"/>
        </w:tc>
        <w:tc>
          <w:tcPr>
            <w:tcW w:w="440" w:type="dxa"/>
          </w:tcPr>
          <w:p w14:paraId="071E40C0" w14:textId="77777777" w:rsidR="0017356C" w:rsidRDefault="0017356C" w:rsidP="003F3FDB"/>
        </w:tc>
        <w:tc>
          <w:tcPr>
            <w:tcW w:w="440" w:type="dxa"/>
            <w:tcBorders>
              <w:right w:val="nil"/>
            </w:tcBorders>
            <w:shd w:val="clear" w:color="auto" w:fill="4472C4" w:themeFill="accent1"/>
          </w:tcPr>
          <w:p w14:paraId="2EA6C537" w14:textId="77777777" w:rsidR="0017356C" w:rsidRDefault="0017356C" w:rsidP="003F3FDB"/>
        </w:tc>
        <w:tc>
          <w:tcPr>
            <w:tcW w:w="440" w:type="dxa"/>
            <w:tcBorders>
              <w:left w:val="nil"/>
              <w:right w:val="nil"/>
            </w:tcBorders>
            <w:shd w:val="clear" w:color="auto" w:fill="4472C4" w:themeFill="accent1"/>
          </w:tcPr>
          <w:p w14:paraId="4EE8A30D" w14:textId="77777777" w:rsidR="0017356C" w:rsidRDefault="0017356C" w:rsidP="003F3FDB"/>
        </w:tc>
        <w:tc>
          <w:tcPr>
            <w:tcW w:w="440" w:type="dxa"/>
            <w:tcBorders>
              <w:left w:val="nil"/>
              <w:right w:val="nil"/>
            </w:tcBorders>
            <w:shd w:val="clear" w:color="auto" w:fill="4472C4" w:themeFill="accent1"/>
          </w:tcPr>
          <w:p w14:paraId="4DC3FBEB" w14:textId="77777777" w:rsidR="0017356C" w:rsidRDefault="0017356C" w:rsidP="003F3FDB"/>
        </w:tc>
        <w:tc>
          <w:tcPr>
            <w:tcW w:w="440" w:type="dxa"/>
            <w:tcBorders>
              <w:left w:val="nil"/>
            </w:tcBorders>
            <w:shd w:val="clear" w:color="auto" w:fill="4472C4" w:themeFill="accent1"/>
          </w:tcPr>
          <w:p w14:paraId="72A44A2C" w14:textId="77777777" w:rsidR="0017356C" w:rsidRDefault="0017356C" w:rsidP="003F3FDB"/>
        </w:tc>
        <w:tc>
          <w:tcPr>
            <w:tcW w:w="440" w:type="dxa"/>
          </w:tcPr>
          <w:p w14:paraId="23BE7817" w14:textId="77777777" w:rsidR="0017356C" w:rsidRDefault="0017356C" w:rsidP="003F3FDB"/>
        </w:tc>
        <w:tc>
          <w:tcPr>
            <w:tcW w:w="440" w:type="dxa"/>
          </w:tcPr>
          <w:p w14:paraId="5D11D8CE" w14:textId="77777777" w:rsidR="0017356C" w:rsidRDefault="0017356C" w:rsidP="003F3FDB"/>
        </w:tc>
        <w:tc>
          <w:tcPr>
            <w:tcW w:w="440" w:type="dxa"/>
          </w:tcPr>
          <w:p w14:paraId="10B7377F" w14:textId="77777777" w:rsidR="0017356C" w:rsidRDefault="0017356C" w:rsidP="003F3FDB"/>
        </w:tc>
      </w:tr>
      <w:tr w:rsidR="0017356C" w14:paraId="3146DD9A" w14:textId="77777777" w:rsidTr="003F3FDB">
        <w:trPr>
          <w:trHeight w:val="245"/>
        </w:trPr>
        <w:tc>
          <w:tcPr>
            <w:tcW w:w="1826" w:type="dxa"/>
          </w:tcPr>
          <w:p w14:paraId="19B421C2" w14:textId="77777777" w:rsidR="0017356C" w:rsidRDefault="0017356C" w:rsidP="003F3FDB">
            <w:r>
              <w:t>Submit final draft</w:t>
            </w:r>
          </w:p>
        </w:tc>
        <w:tc>
          <w:tcPr>
            <w:tcW w:w="328" w:type="dxa"/>
          </w:tcPr>
          <w:p w14:paraId="2E7FD96F" w14:textId="77777777" w:rsidR="0017356C" w:rsidRDefault="0017356C" w:rsidP="003F3FDB"/>
        </w:tc>
        <w:tc>
          <w:tcPr>
            <w:tcW w:w="328" w:type="dxa"/>
          </w:tcPr>
          <w:p w14:paraId="79C53583" w14:textId="77777777" w:rsidR="0017356C" w:rsidRDefault="0017356C" w:rsidP="003F3FDB"/>
        </w:tc>
        <w:tc>
          <w:tcPr>
            <w:tcW w:w="328" w:type="dxa"/>
          </w:tcPr>
          <w:p w14:paraId="1DA2D9A7" w14:textId="77777777" w:rsidR="0017356C" w:rsidRDefault="0017356C" w:rsidP="003F3FDB"/>
        </w:tc>
        <w:tc>
          <w:tcPr>
            <w:tcW w:w="328" w:type="dxa"/>
          </w:tcPr>
          <w:p w14:paraId="0B84A746" w14:textId="77777777" w:rsidR="0017356C" w:rsidRDefault="0017356C" w:rsidP="003F3FDB"/>
        </w:tc>
        <w:tc>
          <w:tcPr>
            <w:tcW w:w="328" w:type="dxa"/>
          </w:tcPr>
          <w:p w14:paraId="7B11E678" w14:textId="77777777" w:rsidR="0017356C" w:rsidRDefault="0017356C" w:rsidP="003F3FDB"/>
        </w:tc>
        <w:tc>
          <w:tcPr>
            <w:tcW w:w="328" w:type="dxa"/>
          </w:tcPr>
          <w:p w14:paraId="78C372B7" w14:textId="77777777" w:rsidR="0017356C" w:rsidRDefault="0017356C" w:rsidP="003F3FDB"/>
        </w:tc>
        <w:tc>
          <w:tcPr>
            <w:tcW w:w="328" w:type="dxa"/>
          </w:tcPr>
          <w:p w14:paraId="7D14D0AF" w14:textId="77777777" w:rsidR="0017356C" w:rsidRDefault="0017356C" w:rsidP="003F3FDB"/>
        </w:tc>
        <w:tc>
          <w:tcPr>
            <w:tcW w:w="328" w:type="dxa"/>
          </w:tcPr>
          <w:p w14:paraId="2296D3AB" w14:textId="77777777" w:rsidR="0017356C" w:rsidRDefault="0017356C" w:rsidP="003F3FDB"/>
        </w:tc>
        <w:tc>
          <w:tcPr>
            <w:tcW w:w="328" w:type="dxa"/>
          </w:tcPr>
          <w:p w14:paraId="0F4317F9" w14:textId="77777777" w:rsidR="0017356C" w:rsidRDefault="0017356C" w:rsidP="003F3FDB"/>
        </w:tc>
        <w:tc>
          <w:tcPr>
            <w:tcW w:w="440" w:type="dxa"/>
          </w:tcPr>
          <w:p w14:paraId="1BFB5E90" w14:textId="77777777" w:rsidR="0017356C" w:rsidRDefault="0017356C" w:rsidP="003F3FDB"/>
        </w:tc>
        <w:tc>
          <w:tcPr>
            <w:tcW w:w="613" w:type="dxa"/>
          </w:tcPr>
          <w:p w14:paraId="15676925" w14:textId="77777777" w:rsidR="0017356C" w:rsidRDefault="0017356C" w:rsidP="003F3FDB"/>
        </w:tc>
        <w:tc>
          <w:tcPr>
            <w:tcW w:w="440" w:type="dxa"/>
          </w:tcPr>
          <w:p w14:paraId="3B397813" w14:textId="77777777" w:rsidR="0017356C" w:rsidRDefault="0017356C" w:rsidP="003F3FDB"/>
        </w:tc>
        <w:tc>
          <w:tcPr>
            <w:tcW w:w="440" w:type="dxa"/>
          </w:tcPr>
          <w:p w14:paraId="26C03D42" w14:textId="77777777" w:rsidR="0017356C" w:rsidRDefault="0017356C" w:rsidP="003F3FDB"/>
        </w:tc>
        <w:tc>
          <w:tcPr>
            <w:tcW w:w="440" w:type="dxa"/>
          </w:tcPr>
          <w:p w14:paraId="37FAC3FA" w14:textId="77777777" w:rsidR="0017356C" w:rsidRDefault="0017356C" w:rsidP="003F3FDB"/>
        </w:tc>
        <w:tc>
          <w:tcPr>
            <w:tcW w:w="440" w:type="dxa"/>
          </w:tcPr>
          <w:p w14:paraId="2A3D0DBC" w14:textId="77777777" w:rsidR="0017356C" w:rsidRDefault="0017356C" w:rsidP="003F3FDB"/>
        </w:tc>
        <w:tc>
          <w:tcPr>
            <w:tcW w:w="440" w:type="dxa"/>
          </w:tcPr>
          <w:p w14:paraId="0344BCD1" w14:textId="77777777" w:rsidR="0017356C" w:rsidRDefault="0017356C" w:rsidP="003F3FDB"/>
        </w:tc>
        <w:tc>
          <w:tcPr>
            <w:tcW w:w="440" w:type="dxa"/>
          </w:tcPr>
          <w:p w14:paraId="7F0C5764" w14:textId="77777777" w:rsidR="0017356C" w:rsidRDefault="0017356C" w:rsidP="003F3FDB"/>
        </w:tc>
        <w:tc>
          <w:tcPr>
            <w:tcW w:w="440" w:type="dxa"/>
          </w:tcPr>
          <w:p w14:paraId="1781A3C0" w14:textId="77777777" w:rsidR="0017356C" w:rsidRDefault="0017356C" w:rsidP="003F3FDB"/>
        </w:tc>
        <w:tc>
          <w:tcPr>
            <w:tcW w:w="440" w:type="dxa"/>
          </w:tcPr>
          <w:p w14:paraId="6373B013" w14:textId="77777777" w:rsidR="0017356C" w:rsidRDefault="0017356C" w:rsidP="003F3FDB"/>
        </w:tc>
        <w:tc>
          <w:tcPr>
            <w:tcW w:w="440" w:type="dxa"/>
          </w:tcPr>
          <w:p w14:paraId="6836B300" w14:textId="77777777" w:rsidR="0017356C" w:rsidRDefault="0017356C" w:rsidP="003F3FDB"/>
        </w:tc>
        <w:tc>
          <w:tcPr>
            <w:tcW w:w="440" w:type="dxa"/>
            <w:shd w:val="clear" w:color="auto" w:fill="auto"/>
          </w:tcPr>
          <w:p w14:paraId="157DE8A2" w14:textId="77777777" w:rsidR="0017356C" w:rsidRDefault="0017356C" w:rsidP="003F3FDB"/>
        </w:tc>
        <w:tc>
          <w:tcPr>
            <w:tcW w:w="440" w:type="dxa"/>
            <w:shd w:val="clear" w:color="auto" w:fill="000000" w:themeFill="text1"/>
          </w:tcPr>
          <w:p w14:paraId="1A525C54" w14:textId="77777777" w:rsidR="0017356C" w:rsidRDefault="0017356C" w:rsidP="003F3FDB"/>
        </w:tc>
        <w:tc>
          <w:tcPr>
            <w:tcW w:w="440" w:type="dxa"/>
            <w:tcBorders>
              <w:bottom w:val="single" w:sz="4" w:space="0" w:color="auto"/>
            </w:tcBorders>
          </w:tcPr>
          <w:p w14:paraId="64ACD54F" w14:textId="77777777" w:rsidR="0017356C" w:rsidRDefault="0017356C" w:rsidP="003F3FDB"/>
        </w:tc>
        <w:tc>
          <w:tcPr>
            <w:tcW w:w="440" w:type="dxa"/>
            <w:tcBorders>
              <w:bottom w:val="single" w:sz="4" w:space="0" w:color="auto"/>
            </w:tcBorders>
          </w:tcPr>
          <w:p w14:paraId="55802CE3" w14:textId="77777777" w:rsidR="0017356C" w:rsidRDefault="0017356C" w:rsidP="003F3FDB"/>
        </w:tc>
      </w:tr>
      <w:tr w:rsidR="0017356C" w14:paraId="391EE0F7" w14:textId="77777777" w:rsidTr="003F3FDB">
        <w:trPr>
          <w:trHeight w:val="230"/>
        </w:trPr>
        <w:tc>
          <w:tcPr>
            <w:tcW w:w="1826" w:type="dxa"/>
          </w:tcPr>
          <w:p w14:paraId="06B02E52" w14:textId="77777777" w:rsidR="0017356C" w:rsidRDefault="0017356C" w:rsidP="003F3FDB">
            <w:r>
              <w:t>Make final changes</w:t>
            </w:r>
          </w:p>
        </w:tc>
        <w:tc>
          <w:tcPr>
            <w:tcW w:w="328" w:type="dxa"/>
          </w:tcPr>
          <w:p w14:paraId="2FEDBD4E" w14:textId="77777777" w:rsidR="0017356C" w:rsidRDefault="0017356C" w:rsidP="003F3FDB"/>
        </w:tc>
        <w:tc>
          <w:tcPr>
            <w:tcW w:w="328" w:type="dxa"/>
          </w:tcPr>
          <w:p w14:paraId="4E84380B" w14:textId="77777777" w:rsidR="0017356C" w:rsidRDefault="0017356C" w:rsidP="003F3FDB"/>
        </w:tc>
        <w:tc>
          <w:tcPr>
            <w:tcW w:w="328" w:type="dxa"/>
          </w:tcPr>
          <w:p w14:paraId="4166EE9D" w14:textId="77777777" w:rsidR="0017356C" w:rsidRDefault="0017356C" w:rsidP="003F3FDB"/>
        </w:tc>
        <w:tc>
          <w:tcPr>
            <w:tcW w:w="328" w:type="dxa"/>
          </w:tcPr>
          <w:p w14:paraId="24DCD71A" w14:textId="77777777" w:rsidR="0017356C" w:rsidRDefault="0017356C" w:rsidP="003F3FDB"/>
        </w:tc>
        <w:tc>
          <w:tcPr>
            <w:tcW w:w="328" w:type="dxa"/>
          </w:tcPr>
          <w:p w14:paraId="4734C0A9" w14:textId="77777777" w:rsidR="0017356C" w:rsidRDefault="0017356C" w:rsidP="003F3FDB"/>
        </w:tc>
        <w:tc>
          <w:tcPr>
            <w:tcW w:w="328" w:type="dxa"/>
          </w:tcPr>
          <w:p w14:paraId="4DCFE06C" w14:textId="77777777" w:rsidR="0017356C" w:rsidRDefault="0017356C" w:rsidP="003F3FDB"/>
        </w:tc>
        <w:tc>
          <w:tcPr>
            <w:tcW w:w="328" w:type="dxa"/>
          </w:tcPr>
          <w:p w14:paraId="3AE15E96" w14:textId="77777777" w:rsidR="0017356C" w:rsidRDefault="0017356C" w:rsidP="003F3FDB"/>
        </w:tc>
        <w:tc>
          <w:tcPr>
            <w:tcW w:w="328" w:type="dxa"/>
          </w:tcPr>
          <w:p w14:paraId="72F661AD" w14:textId="77777777" w:rsidR="0017356C" w:rsidRDefault="0017356C" w:rsidP="003F3FDB"/>
        </w:tc>
        <w:tc>
          <w:tcPr>
            <w:tcW w:w="328" w:type="dxa"/>
          </w:tcPr>
          <w:p w14:paraId="710E2B19" w14:textId="77777777" w:rsidR="0017356C" w:rsidRDefault="0017356C" w:rsidP="003F3FDB"/>
        </w:tc>
        <w:tc>
          <w:tcPr>
            <w:tcW w:w="440" w:type="dxa"/>
          </w:tcPr>
          <w:p w14:paraId="479844A9" w14:textId="77777777" w:rsidR="0017356C" w:rsidRDefault="0017356C" w:rsidP="003F3FDB"/>
        </w:tc>
        <w:tc>
          <w:tcPr>
            <w:tcW w:w="613" w:type="dxa"/>
          </w:tcPr>
          <w:p w14:paraId="378ED47F" w14:textId="77777777" w:rsidR="0017356C" w:rsidRDefault="0017356C" w:rsidP="003F3FDB"/>
        </w:tc>
        <w:tc>
          <w:tcPr>
            <w:tcW w:w="440" w:type="dxa"/>
          </w:tcPr>
          <w:p w14:paraId="7D7AE273" w14:textId="77777777" w:rsidR="0017356C" w:rsidRDefault="0017356C" w:rsidP="003F3FDB"/>
        </w:tc>
        <w:tc>
          <w:tcPr>
            <w:tcW w:w="440" w:type="dxa"/>
          </w:tcPr>
          <w:p w14:paraId="6E4E5F91" w14:textId="77777777" w:rsidR="0017356C" w:rsidRDefault="0017356C" w:rsidP="003F3FDB"/>
        </w:tc>
        <w:tc>
          <w:tcPr>
            <w:tcW w:w="440" w:type="dxa"/>
          </w:tcPr>
          <w:p w14:paraId="4FB53F60" w14:textId="77777777" w:rsidR="0017356C" w:rsidRDefault="0017356C" w:rsidP="003F3FDB"/>
        </w:tc>
        <w:tc>
          <w:tcPr>
            <w:tcW w:w="440" w:type="dxa"/>
          </w:tcPr>
          <w:p w14:paraId="774D2FE5" w14:textId="77777777" w:rsidR="0017356C" w:rsidRDefault="0017356C" w:rsidP="003F3FDB"/>
        </w:tc>
        <w:tc>
          <w:tcPr>
            <w:tcW w:w="440" w:type="dxa"/>
          </w:tcPr>
          <w:p w14:paraId="67336537" w14:textId="77777777" w:rsidR="0017356C" w:rsidRDefault="0017356C" w:rsidP="003F3FDB"/>
        </w:tc>
        <w:tc>
          <w:tcPr>
            <w:tcW w:w="440" w:type="dxa"/>
          </w:tcPr>
          <w:p w14:paraId="39BEE717" w14:textId="77777777" w:rsidR="0017356C" w:rsidRDefault="0017356C" w:rsidP="003F3FDB"/>
        </w:tc>
        <w:tc>
          <w:tcPr>
            <w:tcW w:w="440" w:type="dxa"/>
          </w:tcPr>
          <w:p w14:paraId="6BB43DB6" w14:textId="77777777" w:rsidR="0017356C" w:rsidRDefault="0017356C" w:rsidP="003F3FDB"/>
        </w:tc>
        <w:tc>
          <w:tcPr>
            <w:tcW w:w="440" w:type="dxa"/>
          </w:tcPr>
          <w:p w14:paraId="7CB05F95" w14:textId="77777777" w:rsidR="0017356C" w:rsidRDefault="0017356C" w:rsidP="003F3FDB"/>
        </w:tc>
        <w:tc>
          <w:tcPr>
            <w:tcW w:w="440" w:type="dxa"/>
          </w:tcPr>
          <w:p w14:paraId="154FC9B2" w14:textId="77777777" w:rsidR="0017356C" w:rsidRDefault="0017356C" w:rsidP="003F3FDB"/>
        </w:tc>
        <w:tc>
          <w:tcPr>
            <w:tcW w:w="440" w:type="dxa"/>
          </w:tcPr>
          <w:p w14:paraId="30F9812A" w14:textId="77777777" w:rsidR="0017356C" w:rsidRDefault="0017356C" w:rsidP="003F3FDB"/>
        </w:tc>
        <w:tc>
          <w:tcPr>
            <w:tcW w:w="440" w:type="dxa"/>
          </w:tcPr>
          <w:p w14:paraId="6EDCF761" w14:textId="77777777" w:rsidR="0017356C" w:rsidRDefault="0017356C" w:rsidP="003F3FDB"/>
        </w:tc>
        <w:tc>
          <w:tcPr>
            <w:tcW w:w="440" w:type="dxa"/>
            <w:tcBorders>
              <w:right w:val="nil"/>
            </w:tcBorders>
            <w:shd w:val="clear" w:color="auto" w:fill="000000" w:themeFill="text1"/>
          </w:tcPr>
          <w:p w14:paraId="2E0B3D40" w14:textId="77777777" w:rsidR="0017356C" w:rsidRDefault="0017356C" w:rsidP="003F3FDB"/>
        </w:tc>
        <w:tc>
          <w:tcPr>
            <w:tcW w:w="440" w:type="dxa"/>
            <w:tcBorders>
              <w:left w:val="nil"/>
            </w:tcBorders>
            <w:shd w:val="clear" w:color="auto" w:fill="000000" w:themeFill="text1"/>
          </w:tcPr>
          <w:p w14:paraId="00398138" w14:textId="77777777" w:rsidR="0017356C" w:rsidRDefault="0017356C" w:rsidP="003F3FDB"/>
        </w:tc>
      </w:tr>
      <w:tr w:rsidR="0017356C" w14:paraId="59E798DE" w14:textId="77777777" w:rsidTr="003F3FDB">
        <w:trPr>
          <w:trHeight w:val="230"/>
        </w:trPr>
        <w:tc>
          <w:tcPr>
            <w:tcW w:w="1826" w:type="dxa"/>
          </w:tcPr>
          <w:p w14:paraId="70A9303B" w14:textId="77777777" w:rsidR="0017356C" w:rsidRDefault="0017356C" w:rsidP="003F3FDB">
            <w:r>
              <w:t>Submission</w:t>
            </w:r>
          </w:p>
        </w:tc>
        <w:tc>
          <w:tcPr>
            <w:tcW w:w="328" w:type="dxa"/>
          </w:tcPr>
          <w:p w14:paraId="25AC411E" w14:textId="77777777" w:rsidR="0017356C" w:rsidRDefault="0017356C" w:rsidP="003F3FDB"/>
        </w:tc>
        <w:tc>
          <w:tcPr>
            <w:tcW w:w="328" w:type="dxa"/>
          </w:tcPr>
          <w:p w14:paraId="5C4AF523" w14:textId="77777777" w:rsidR="0017356C" w:rsidRDefault="0017356C" w:rsidP="003F3FDB"/>
        </w:tc>
        <w:tc>
          <w:tcPr>
            <w:tcW w:w="328" w:type="dxa"/>
          </w:tcPr>
          <w:p w14:paraId="42AB265E" w14:textId="77777777" w:rsidR="0017356C" w:rsidRDefault="0017356C" w:rsidP="003F3FDB"/>
        </w:tc>
        <w:tc>
          <w:tcPr>
            <w:tcW w:w="328" w:type="dxa"/>
          </w:tcPr>
          <w:p w14:paraId="3AEBB825" w14:textId="77777777" w:rsidR="0017356C" w:rsidRDefault="0017356C" w:rsidP="003F3FDB"/>
        </w:tc>
        <w:tc>
          <w:tcPr>
            <w:tcW w:w="328" w:type="dxa"/>
          </w:tcPr>
          <w:p w14:paraId="00042EAC" w14:textId="77777777" w:rsidR="0017356C" w:rsidRDefault="0017356C" w:rsidP="003F3FDB"/>
        </w:tc>
        <w:tc>
          <w:tcPr>
            <w:tcW w:w="328" w:type="dxa"/>
          </w:tcPr>
          <w:p w14:paraId="3B7F3E0C" w14:textId="77777777" w:rsidR="0017356C" w:rsidRDefault="0017356C" w:rsidP="003F3FDB"/>
        </w:tc>
        <w:tc>
          <w:tcPr>
            <w:tcW w:w="328" w:type="dxa"/>
          </w:tcPr>
          <w:p w14:paraId="1B7C29BB" w14:textId="77777777" w:rsidR="0017356C" w:rsidRDefault="0017356C" w:rsidP="003F3FDB"/>
        </w:tc>
        <w:tc>
          <w:tcPr>
            <w:tcW w:w="328" w:type="dxa"/>
          </w:tcPr>
          <w:p w14:paraId="0559A455" w14:textId="77777777" w:rsidR="0017356C" w:rsidRDefault="0017356C" w:rsidP="003F3FDB"/>
        </w:tc>
        <w:tc>
          <w:tcPr>
            <w:tcW w:w="328" w:type="dxa"/>
          </w:tcPr>
          <w:p w14:paraId="5B020999" w14:textId="77777777" w:rsidR="0017356C" w:rsidRDefault="0017356C" w:rsidP="003F3FDB"/>
        </w:tc>
        <w:tc>
          <w:tcPr>
            <w:tcW w:w="440" w:type="dxa"/>
          </w:tcPr>
          <w:p w14:paraId="78371FAD" w14:textId="77777777" w:rsidR="0017356C" w:rsidRDefault="0017356C" w:rsidP="003F3FDB"/>
        </w:tc>
        <w:tc>
          <w:tcPr>
            <w:tcW w:w="613" w:type="dxa"/>
          </w:tcPr>
          <w:p w14:paraId="75C71BAB" w14:textId="77777777" w:rsidR="0017356C" w:rsidRDefault="0017356C" w:rsidP="003F3FDB"/>
        </w:tc>
        <w:tc>
          <w:tcPr>
            <w:tcW w:w="440" w:type="dxa"/>
          </w:tcPr>
          <w:p w14:paraId="727D57A5" w14:textId="77777777" w:rsidR="0017356C" w:rsidRDefault="0017356C" w:rsidP="003F3FDB"/>
        </w:tc>
        <w:tc>
          <w:tcPr>
            <w:tcW w:w="440" w:type="dxa"/>
          </w:tcPr>
          <w:p w14:paraId="4D983DC4" w14:textId="77777777" w:rsidR="0017356C" w:rsidRDefault="0017356C" w:rsidP="003F3FDB"/>
        </w:tc>
        <w:tc>
          <w:tcPr>
            <w:tcW w:w="440" w:type="dxa"/>
          </w:tcPr>
          <w:p w14:paraId="64866689" w14:textId="77777777" w:rsidR="0017356C" w:rsidRDefault="0017356C" w:rsidP="003F3FDB"/>
        </w:tc>
        <w:tc>
          <w:tcPr>
            <w:tcW w:w="440" w:type="dxa"/>
          </w:tcPr>
          <w:p w14:paraId="131889E9" w14:textId="77777777" w:rsidR="0017356C" w:rsidRDefault="0017356C" w:rsidP="003F3FDB"/>
        </w:tc>
        <w:tc>
          <w:tcPr>
            <w:tcW w:w="440" w:type="dxa"/>
          </w:tcPr>
          <w:p w14:paraId="2F6F77F4" w14:textId="77777777" w:rsidR="0017356C" w:rsidRDefault="0017356C" w:rsidP="003F3FDB"/>
        </w:tc>
        <w:tc>
          <w:tcPr>
            <w:tcW w:w="440" w:type="dxa"/>
          </w:tcPr>
          <w:p w14:paraId="625989FB" w14:textId="77777777" w:rsidR="0017356C" w:rsidRDefault="0017356C" w:rsidP="003F3FDB"/>
        </w:tc>
        <w:tc>
          <w:tcPr>
            <w:tcW w:w="440" w:type="dxa"/>
          </w:tcPr>
          <w:p w14:paraId="200F40D2" w14:textId="77777777" w:rsidR="0017356C" w:rsidRDefault="0017356C" w:rsidP="003F3FDB"/>
        </w:tc>
        <w:tc>
          <w:tcPr>
            <w:tcW w:w="440" w:type="dxa"/>
          </w:tcPr>
          <w:p w14:paraId="04367B94" w14:textId="77777777" w:rsidR="0017356C" w:rsidRDefault="0017356C" w:rsidP="003F3FDB"/>
        </w:tc>
        <w:tc>
          <w:tcPr>
            <w:tcW w:w="440" w:type="dxa"/>
          </w:tcPr>
          <w:p w14:paraId="392F9497" w14:textId="77777777" w:rsidR="0017356C" w:rsidRDefault="0017356C" w:rsidP="003F3FDB"/>
        </w:tc>
        <w:tc>
          <w:tcPr>
            <w:tcW w:w="440" w:type="dxa"/>
          </w:tcPr>
          <w:p w14:paraId="716424B1" w14:textId="77777777" w:rsidR="0017356C" w:rsidRDefault="0017356C" w:rsidP="003F3FDB"/>
        </w:tc>
        <w:tc>
          <w:tcPr>
            <w:tcW w:w="440" w:type="dxa"/>
          </w:tcPr>
          <w:p w14:paraId="29E09137" w14:textId="77777777" w:rsidR="0017356C" w:rsidRDefault="0017356C" w:rsidP="003F3FDB"/>
        </w:tc>
        <w:tc>
          <w:tcPr>
            <w:tcW w:w="440" w:type="dxa"/>
          </w:tcPr>
          <w:p w14:paraId="272FA8A6" w14:textId="77777777" w:rsidR="0017356C" w:rsidRDefault="0017356C" w:rsidP="003F3FDB"/>
        </w:tc>
        <w:tc>
          <w:tcPr>
            <w:tcW w:w="440" w:type="dxa"/>
            <w:shd w:val="clear" w:color="auto" w:fill="000000" w:themeFill="text1"/>
          </w:tcPr>
          <w:p w14:paraId="6A65AE96" w14:textId="77777777" w:rsidR="0017356C" w:rsidRDefault="0017356C" w:rsidP="003F3FDB"/>
        </w:tc>
      </w:tr>
    </w:tbl>
    <w:p w14:paraId="24E05777" w14:textId="77777777" w:rsidR="0017356C" w:rsidRDefault="0017356C" w:rsidP="0017356C"/>
    <w:p w14:paraId="4D882966" w14:textId="77777777" w:rsidR="0017356C" w:rsidRDefault="0017356C" w:rsidP="0017356C"/>
    <w:p w14:paraId="7BA91E98" w14:textId="77777777" w:rsidR="0017356C" w:rsidRDefault="0017356C" w:rsidP="0017356C"/>
    <w:p w14:paraId="2207A6AE" w14:textId="77777777" w:rsidR="0017356C" w:rsidRDefault="0017356C" w:rsidP="0017356C"/>
    <w:p w14:paraId="1A9225A0" w14:textId="77777777" w:rsidR="0017356C" w:rsidRDefault="0017356C" w:rsidP="0017356C"/>
    <w:p w14:paraId="73BA1861" w14:textId="77777777" w:rsidR="0017356C" w:rsidRDefault="0017356C" w:rsidP="0017356C"/>
    <w:p w14:paraId="4546365A" w14:textId="77777777" w:rsidR="0017356C" w:rsidRDefault="0017356C" w:rsidP="0017356C"/>
    <w:p w14:paraId="319FF0F0" w14:textId="77777777" w:rsidR="0017356C" w:rsidRDefault="0017356C" w:rsidP="0017356C"/>
    <w:p w14:paraId="5FEB03A6" w14:textId="77777777" w:rsidR="0017356C" w:rsidRDefault="0017356C" w:rsidP="0017356C"/>
    <w:p w14:paraId="55F7D6B0" w14:textId="77777777" w:rsidR="0017356C" w:rsidRDefault="0017356C" w:rsidP="0017356C"/>
    <w:p w14:paraId="1FF4008C" w14:textId="77777777" w:rsidR="0017356C" w:rsidRDefault="0017356C" w:rsidP="0017356C"/>
    <w:p w14:paraId="6EC5AFD5" w14:textId="77777777" w:rsidR="0017356C" w:rsidRDefault="0017356C" w:rsidP="0017356C"/>
    <w:p w14:paraId="30F76854" w14:textId="77777777" w:rsidR="0017356C" w:rsidRDefault="0017356C" w:rsidP="0017356C"/>
    <w:p w14:paraId="1E6A325D" w14:textId="77777777" w:rsidR="0017356C" w:rsidRDefault="0017356C" w:rsidP="0017356C"/>
    <w:p w14:paraId="6B1AD713" w14:textId="77777777" w:rsidR="0017356C" w:rsidRDefault="0017356C" w:rsidP="0017356C"/>
    <w:p w14:paraId="7FB9E411" w14:textId="77777777" w:rsidR="0017356C" w:rsidRDefault="0017356C" w:rsidP="0017356C"/>
    <w:p w14:paraId="196F5D3C" w14:textId="77777777" w:rsidR="0017356C" w:rsidRDefault="0017356C" w:rsidP="0017356C"/>
    <w:p w14:paraId="0D5574E8" w14:textId="227293F7" w:rsidR="002F1BD8" w:rsidRDefault="002F1BD8" w:rsidP="00AD166D"/>
    <w:p w14:paraId="20A3409A" w14:textId="31F20D91" w:rsidR="002F1BD8" w:rsidRDefault="002F1BD8" w:rsidP="00AD166D"/>
    <w:p w14:paraId="2DFF414E" w14:textId="347907B5" w:rsidR="002F1BD8" w:rsidRDefault="002F1BD8" w:rsidP="00AD166D"/>
    <w:p w14:paraId="22297157" w14:textId="2AEDCE21" w:rsidR="002F1BD8" w:rsidRDefault="002F1BD8" w:rsidP="00AD166D"/>
    <w:p w14:paraId="00099252" w14:textId="0A3F0E76" w:rsidR="002F1BD8" w:rsidRDefault="002F1BD8" w:rsidP="00AD166D"/>
    <w:p w14:paraId="301A80F6" w14:textId="03D2386E" w:rsidR="002F1BD8" w:rsidRDefault="002F1BD8" w:rsidP="00AD166D"/>
    <w:p w14:paraId="32CB73CE" w14:textId="4226873E" w:rsidR="002F1BD8" w:rsidRDefault="002F1BD8" w:rsidP="00AD166D"/>
    <w:p w14:paraId="5B1F3475" w14:textId="572C4BA9" w:rsidR="002F1BD8" w:rsidRDefault="002F1BD8" w:rsidP="00AD166D"/>
    <w:p w14:paraId="595F8675" w14:textId="40B61E34" w:rsidR="002F1BD8" w:rsidRDefault="002F1BD8" w:rsidP="00AD166D"/>
    <w:p w14:paraId="25B199B8" w14:textId="77777777" w:rsidR="002F1BD8" w:rsidRPr="00AD166D" w:rsidRDefault="002F1BD8" w:rsidP="00AD166D"/>
    <w:p w14:paraId="580FA72E" w14:textId="1E4EC4D6" w:rsidR="00C24F46" w:rsidRDefault="00C24F46" w:rsidP="00C24F46"/>
    <w:p w14:paraId="7DCFD94A" w14:textId="54F2ED16" w:rsidR="00D32AFC" w:rsidRDefault="00D32AFC" w:rsidP="003567B9"/>
    <w:p w14:paraId="067E4462" w14:textId="77777777" w:rsidR="00BA164D" w:rsidRPr="00C24F46" w:rsidRDefault="00BA164D" w:rsidP="003567B9"/>
    <w:sectPr w:rsidR="00BA164D" w:rsidRPr="00C24F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266619" w14:textId="77777777" w:rsidR="00676F25" w:rsidRDefault="00676F25" w:rsidP="006B448D">
      <w:pPr>
        <w:spacing w:after="0" w:line="240" w:lineRule="auto"/>
      </w:pPr>
      <w:r>
        <w:separator/>
      </w:r>
    </w:p>
  </w:endnote>
  <w:endnote w:type="continuationSeparator" w:id="0">
    <w:p w14:paraId="5C5587C0" w14:textId="77777777" w:rsidR="00676F25" w:rsidRDefault="00676F25" w:rsidP="006B4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Georgia">
    <w:panose1 w:val="02040502050405020303"/>
    <w:charset w:val="00"/>
    <w:family w:val="roman"/>
    <w:pitch w:val="variable"/>
    <w:sig w:usb0="00000287" w:usb1="00000000" w:usb2="00000000" w:usb3="00000000" w:csb0="0000009F" w:csb1="00000000"/>
  </w:font>
  <w:font w:name="MathJax_Main">
    <w:altName w:val="Cambria"/>
    <w:panose1 w:val="00000000000000000000"/>
    <w:charset w:val="00"/>
    <w:family w:val="roman"/>
    <w:notTrueType/>
    <w:pitch w:val="default"/>
  </w:font>
  <w:font w:name="MathJax_Math-italic">
    <w:altName w:val="Cambria"/>
    <w:panose1 w:val="00000000000000000000"/>
    <w:charset w:val="00"/>
    <w:family w:val="roman"/>
    <w:notTrueType/>
    <w:pitch w:val="default"/>
  </w:font>
  <w:font w:name="MathJax_Main-bold">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84EEAD" w14:textId="77777777" w:rsidR="00676F25" w:rsidRDefault="00676F25" w:rsidP="006B448D">
      <w:pPr>
        <w:spacing w:after="0" w:line="240" w:lineRule="auto"/>
      </w:pPr>
      <w:r>
        <w:separator/>
      </w:r>
    </w:p>
  </w:footnote>
  <w:footnote w:type="continuationSeparator" w:id="0">
    <w:p w14:paraId="4DE4A994" w14:textId="77777777" w:rsidR="00676F25" w:rsidRDefault="00676F25" w:rsidP="006B44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D04F0"/>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986BA9"/>
    <w:multiLevelType w:val="hybridMultilevel"/>
    <w:tmpl w:val="A59006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343D35"/>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4B1092"/>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4271B8"/>
    <w:multiLevelType w:val="hybridMultilevel"/>
    <w:tmpl w:val="E9527CE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48DA09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67F86BB2"/>
    <w:multiLevelType w:val="hybridMultilevel"/>
    <w:tmpl w:val="109E049E"/>
    <w:lvl w:ilvl="0" w:tplc="CD5E3DC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5CE30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7"/>
  </w:num>
  <w:num w:numId="3">
    <w:abstractNumId w:val="0"/>
  </w:num>
  <w:num w:numId="4">
    <w:abstractNumId w:val="2"/>
  </w:num>
  <w:num w:numId="5">
    <w:abstractNumId w:val="5"/>
  </w:num>
  <w:num w:numId="6">
    <w:abstractNumId w:val="1"/>
  </w:num>
  <w:num w:numId="7">
    <w:abstractNumId w:val="4"/>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zMjU2MjYwNDczMDBT0lEKTi0uzszPAykwNK0FAA23zQstAAAA"/>
  </w:docVars>
  <w:rsids>
    <w:rsidRoot w:val="00E3394D"/>
    <w:rsid w:val="00000973"/>
    <w:rsid w:val="00001CDE"/>
    <w:rsid w:val="00002496"/>
    <w:rsid w:val="00004BE1"/>
    <w:rsid w:val="00004DB4"/>
    <w:rsid w:val="0001001A"/>
    <w:rsid w:val="00010A4A"/>
    <w:rsid w:val="00013373"/>
    <w:rsid w:val="000161D9"/>
    <w:rsid w:val="00016332"/>
    <w:rsid w:val="00021C5A"/>
    <w:rsid w:val="00023290"/>
    <w:rsid w:val="00031CEE"/>
    <w:rsid w:val="00033C9C"/>
    <w:rsid w:val="0003439D"/>
    <w:rsid w:val="00034E24"/>
    <w:rsid w:val="00036502"/>
    <w:rsid w:val="00036B04"/>
    <w:rsid w:val="00042140"/>
    <w:rsid w:val="00042749"/>
    <w:rsid w:val="000429E5"/>
    <w:rsid w:val="0004410C"/>
    <w:rsid w:val="0004644B"/>
    <w:rsid w:val="00046A45"/>
    <w:rsid w:val="00053C3C"/>
    <w:rsid w:val="0005533A"/>
    <w:rsid w:val="000560FC"/>
    <w:rsid w:val="00056802"/>
    <w:rsid w:val="000569F7"/>
    <w:rsid w:val="00056A1E"/>
    <w:rsid w:val="00056D39"/>
    <w:rsid w:val="00062FC0"/>
    <w:rsid w:val="00067E14"/>
    <w:rsid w:val="00070186"/>
    <w:rsid w:val="000704A3"/>
    <w:rsid w:val="000708CC"/>
    <w:rsid w:val="0007111E"/>
    <w:rsid w:val="000810D3"/>
    <w:rsid w:val="00082627"/>
    <w:rsid w:val="000829FF"/>
    <w:rsid w:val="00082B17"/>
    <w:rsid w:val="00084571"/>
    <w:rsid w:val="00084730"/>
    <w:rsid w:val="00085A22"/>
    <w:rsid w:val="000873D8"/>
    <w:rsid w:val="00093A3A"/>
    <w:rsid w:val="00093A59"/>
    <w:rsid w:val="00097EA1"/>
    <w:rsid w:val="000A0200"/>
    <w:rsid w:val="000A117C"/>
    <w:rsid w:val="000A2E17"/>
    <w:rsid w:val="000A391B"/>
    <w:rsid w:val="000A54D2"/>
    <w:rsid w:val="000A663E"/>
    <w:rsid w:val="000A77FC"/>
    <w:rsid w:val="000A79F0"/>
    <w:rsid w:val="000B0946"/>
    <w:rsid w:val="000B0BCC"/>
    <w:rsid w:val="000B4CBC"/>
    <w:rsid w:val="000B5352"/>
    <w:rsid w:val="000B5567"/>
    <w:rsid w:val="000C12B7"/>
    <w:rsid w:val="000C1CB2"/>
    <w:rsid w:val="000C38E7"/>
    <w:rsid w:val="000C54B9"/>
    <w:rsid w:val="000D25EE"/>
    <w:rsid w:val="000D2756"/>
    <w:rsid w:val="000D6B93"/>
    <w:rsid w:val="000E2713"/>
    <w:rsid w:val="000E2F17"/>
    <w:rsid w:val="000E5744"/>
    <w:rsid w:val="000E61BD"/>
    <w:rsid w:val="000E7DBD"/>
    <w:rsid w:val="000F5928"/>
    <w:rsid w:val="000F658B"/>
    <w:rsid w:val="001011B0"/>
    <w:rsid w:val="00102CEF"/>
    <w:rsid w:val="001044FA"/>
    <w:rsid w:val="00110860"/>
    <w:rsid w:val="001112C3"/>
    <w:rsid w:val="001123AF"/>
    <w:rsid w:val="00112CEC"/>
    <w:rsid w:val="00112DBF"/>
    <w:rsid w:val="00115172"/>
    <w:rsid w:val="00115BD5"/>
    <w:rsid w:val="0012267E"/>
    <w:rsid w:val="00127F32"/>
    <w:rsid w:val="00134FD2"/>
    <w:rsid w:val="00135444"/>
    <w:rsid w:val="00136BE0"/>
    <w:rsid w:val="00140532"/>
    <w:rsid w:val="00140F69"/>
    <w:rsid w:val="00141DCE"/>
    <w:rsid w:val="00143D3C"/>
    <w:rsid w:val="00144A0D"/>
    <w:rsid w:val="00144EB3"/>
    <w:rsid w:val="001452A2"/>
    <w:rsid w:val="001478EE"/>
    <w:rsid w:val="0015164B"/>
    <w:rsid w:val="001529B4"/>
    <w:rsid w:val="00154509"/>
    <w:rsid w:val="001545E4"/>
    <w:rsid w:val="00156384"/>
    <w:rsid w:val="001614D6"/>
    <w:rsid w:val="001620A0"/>
    <w:rsid w:val="00162857"/>
    <w:rsid w:val="00162CDA"/>
    <w:rsid w:val="00164261"/>
    <w:rsid w:val="0016488F"/>
    <w:rsid w:val="00164A56"/>
    <w:rsid w:val="0016662D"/>
    <w:rsid w:val="0017356C"/>
    <w:rsid w:val="0017438E"/>
    <w:rsid w:val="0017471F"/>
    <w:rsid w:val="00175CEF"/>
    <w:rsid w:val="00181B64"/>
    <w:rsid w:val="001822B2"/>
    <w:rsid w:val="00182AFA"/>
    <w:rsid w:val="001833F8"/>
    <w:rsid w:val="001843BA"/>
    <w:rsid w:val="001852C9"/>
    <w:rsid w:val="00186FC4"/>
    <w:rsid w:val="00187AF7"/>
    <w:rsid w:val="0019099E"/>
    <w:rsid w:val="00191DD9"/>
    <w:rsid w:val="001940A4"/>
    <w:rsid w:val="001A12D1"/>
    <w:rsid w:val="001A1564"/>
    <w:rsid w:val="001A2790"/>
    <w:rsid w:val="001B276D"/>
    <w:rsid w:val="001B2D16"/>
    <w:rsid w:val="001B5554"/>
    <w:rsid w:val="001B688F"/>
    <w:rsid w:val="001B69AF"/>
    <w:rsid w:val="001B6FB8"/>
    <w:rsid w:val="001B74F9"/>
    <w:rsid w:val="001C0A0F"/>
    <w:rsid w:val="001C3300"/>
    <w:rsid w:val="001C5004"/>
    <w:rsid w:val="001C68A4"/>
    <w:rsid w:val="001C72DA"/>
    <w:rsid w:val="001D09D6"/>
    <w:rsid w:val="001D323B"/>
    <w:rsid w:val="001D6190"/>
    <w:rsid w:val="001E16F1"/>
    <w:rsid w:val="001E3494"/>
    <w:rsid w:val="001E3F7C"/>
    <w:rsid w:val="001E4111"/>
    <w:rsid w:val="001E447B"/>
    <w:rsid w:val="001F08D6"/>
    <w:rsid w:val="001F0E9A"/>
    <w:rsid w:val="001F1782"/>
    <w:rsid w:val="001F1C05"/>
    <w:rsid w:val="001F70E1"/>
    <w:rsid w:val="00200497"/>
    <w:rsid w:val="00200F68"/>
    <w:rsid w:val="002024C6"/>
    <w:rsid w:val="00203D8D"/>
    <w:rsid w:val="00203DF2"/>
    <w:rsid w:val="00204192"/>
    <w:rsid w:val="00205C3E"/>
    <w:rsid w:val="0020687D"/>
    <w:rsid w:val="00206F59"/>
    <w:rsid w:val="00212E14"/>
    <w:rsid w:val="00213617"/>
    <w:rsid w:val="00221667"/>
    <w:rsid w:val="0022176F"/>
    <w:rsid w:val="00223DDD"/>
    <w:rsid w:val="00225719"/>
    <w:rsid w:val="00227B35"/>
    <w:rsid w:val="00231E4D"/>
    <w:rsid w:val="00234930"/>
    <w:rsid w:val="00234E50"/>
    <w:rsid w:val="00235683"/>
    <w:rsid w:val="00235A07"/>
    <w:rsid w:val="002360FE"/>
    <w:rsid w:val="00236EB0"/>
    <w:rsid w:val="00242997"/>
    <w:rsid w:val="00244497"/>
    <w:rsid w:val="00246BBF"/>
    <w:rsid w:val="00246D4B"/>
    <w:rsid w:val="00252A32"/>
    <w:rsid w:val="002534A3"/>
    <w:rsid w:val="002534F3"/>
    <w:rsid w:val="00253DBA"/>
    <w:rsid w:val="0025456D"/>
    <w:rsid w:val="00255C4A"/>
    <w:rsid w:val="00256C73"/>
    <w:rsid w:val="00260F39"/>
    <w:rsid w:val="00261F98"/>
    <w:rsid w:val="002661A7"/>
    <w:rsid w:val="002673C6"/>
    <w:rsid w:val="002700C0"/>
    <w:rsid w:val="0027055D"/>
    <w:rsid w:val="0027205E"/>
    <w:rsid w:val="00275280"/>
    <w:rsid w:val="00275595"/>
    <w:rsid w:val="00275A11"/>
    <w:rsid w:val="00277870"/>
    <w:rsid w:val="00281D87"/>
    <w:rsid w:val="00282B2F"/>
    <w:rsid w:val="0028493A"/>
    <w:rsid w:val="002859C0"/>
    <w:rsid w:val="002871DD"/>
    <w:rsid w:val="00290353"/>
    <w:rsid w:val="0029039C"/>
    <w:rsid w:val="00291F83"/>
    <w:rsid w:val="00296928"/>
    <w:rsid w:val="00297827"/>
    <w:rsid w:val="00297CAF"/>
    <w:rsid w:val="00297DA6"/>
    <w:rsid w:val="002A5C83"/>
    <w:rsid w:val="002B7844"/>
    <w:rsid w:val="002B7953"/>
    <w:rsid w:val="002C303D"/>
    <w:rsid w:val="002C420E"/>
    <w:rsid w:val="002C78B6"/>
    <w:rsid w:val="002C7B8C"/>
    <w:rsid w:val="002D0C79"/>
    <w:rsid w:val="002D2B29"/>
    <w:rsid w:val="002D556D"/>
    <w:rsid w:val="002D5B89"/>
    <w:rsid w:val="002D7272"/>
    <w:rsid w:val="002D7781"/>
    <w:rsid w:val="002D7A47"/>
    <w:rsid w:val="002E3B29"/>
    <w:rsid w:val="002E4475"/>
    <w:rsid w:val="002F01A8"/>
    <w:rsid w:val="002F0DF4"/>
    <w:rsid w:val="002F1BD8"/>
    <w:rsid w:val="002F1CC3"/>
    <w:rsid w:val="00300690"/>
    <w:rsid w:val="0030296E"/>
    <w:rsid w:val="003040CB"/>
    <w:rsid w:val="00305BAD"/>
    <w:rsid w:val="00306A06"/>
    <w:rsid w:val="00306F33"/>
    <w:rsid w:val="0030750D"/>
    <w:rsid w:val="00307B48"/>
    <w:rsid w:val="003102F1"/>
    <w:rsid w:val="00313CA1"/>
    <w:rsid w:val="0031780A"/>
    <w:rsid w:val="00317FA7"/>
    <w:rsid w:val="003205EC"/>
    <w:rsid w:val="00321D75"/>
    <w:rsid w:val="003241B5"/>
    <w:rsid w:val="003254E4"/>
    <w:rsid w:val="0032743E"/>
    <w:rsid w:val="003342ED"/>
    <w:rsid w:val="00340DDB"/>
    <w:rsid w:val="00341DC5"/>
    <w:rsid w:val="00344F09"/>
    <w:rsid w:val="00346C15"/>
    <w:rsid w:val="0034763F"/>
    <w:rsid w:val="0034792C"/>
    <w:rsid w:val="0035128E"/>
    <w:rsid w:val="00353918"/>
    <w:rsid w:val="003550ED"/>
    <w:rsid w:val="003567B9"/>
    <w:rsid w:val="00361A95"/>
    <w:rsid w:val="00361BEC"/>
    <w:rsid w:val="00363F17"/>
    <w:rsid w:val="00364E24"/>
    <w:rsid w:val="00365027"/>
    <w:rsid w:val="00365209"/>
    <w:rsid w:val="0037273F"/>
    <w:rsid w:val="00372A30"/>
    <w:rsid w:val="0037337C"/>
    <w:rsid w:val="00373F53"/>
    <w:rsid w:val="00374204"/>
    <w:rsid w:val="00377332"/>
    <w:rsid w:val="00384A4A"/>
    <w:rsid w:val="003904D2"/>
    <w:rsid w:val="00393321"/>
    <w:rsid w:val="003935DE"/>
    <w:rsid w:val="003966A7"/>
    <w:rsid w:val="003A1FDC"/>
    <w:rsid w:val="003A29C2"/>
    <w:rsid w:val="003A3F72"/>
    <w:rsid w:val="003A76D5"/>
    <w:rsid w:val="003B003A"/>
    <w:rsid w:val="003B0BDF"/>
    <w:rsid w:val="003B1690"/>
    <w:rsid w:val="003B51BE"/>
    <w:rsid w:val="003B6A72"/>
    <w:rsid w:val="003B7670"/>
    <w:rsid w:val="003C1024"/>
    <w:rsid w:val="003C45B0"/>
    <w:rsid w:val="003C65EA"/>
    <w:rsid w:val="003D331F"/>
    <w:rsid w:val="003D7131"/>
    <w:rsid w:val="003E0C54"/>
    <w:rsid w:val="003E17AC"/>
    <w:rsid w:val="003E4DFE"/>
    <w:rsid w:val="003E4E24"/>
    <w:rsid w:val="003F0406"/>
    <w:rsid w:val="003F16FC"/>
    <w:rsid w:val="003F2668"/>
    <w:rsid w:val="003F27E5"/>
    <w:rsid w:val="00402510"/>
    <w:rsid w:val="004041FE"/>
    <w:rsid w:val="00406F92"/>
    <w:rsid w:val="004072A0"/>
    <w:rsid w:val="00407FF2"/>
    <w:rsid w:val="004117D5"/>
    <w:rsid w:val="00411B45"/>
    <w:rsid w:val="00411EC0"/>
    <w:rsid w:val="004126F7"/>
    <w:rsid w:val="00413589"/>
    <w:rsid w:val="00414B47"/>
    <w:rsid w:val="00415343"/>
    <w:rsid w:val="00415C39"/>
    <w:rsid w:val="00416E06"/>
    <w:rsid w:val="00422F73"/>
    <w:rsid w:val="00423D60"/>
    <w:rsid w:val="00426178"/>
    <w:rsid w:val="00430966"/>
    <w:rsid w:val="00434D9E"/>
    <w:rsid w:val="00443687"/>
    <w:rsid w:val="00443E9A"/>
    <w:rsid w:val="00446659"/>
    <w:rsid w:val="00450126"/>
    <w:rsid w:val="004506D8"/>
    <w:rsid w:val="00454130"/>
    <w:rsid w:val="00454374"/>
    <w:rsid w:val="004543CC"/>
    <w:rsid w:val="00454B26"/>
    <w:rsid w:val="0045533B"/>
    <w:rsid w:val="0046023F"/>
    <w:rsid w:val="00463702"/>
    <w:rsid w:val="00465275"/>
    <w:rsid w:val="00466BA5"/>
    <w:rsid w:val="00470AA8"/>
    <w:rsid w:val="00471D25"/>
    <w:rsid w:val="0047451E"/>
    <w:rsid w:val="00475DAE"/>
    <w:rsid w:val="00475DC3"/>
    <w:rsid w:val="004772F2"/>
    <w:rsid w:val="00481725"/>
    <w:rsid w:val="004833FB"/>
    <w:rsid w:val="00485EE3"/>
    <w:rsid w:val="00487E64"/>
    <w:rsid w:val="00490DA1"/>
    <w:rsid w:val="00491C7A"/>
    <w:rsid w:val="00497A1E"/>
    <w:rsid w:val="00497AAF"/>
    <w:rsid w:val="004A48D7"/>
    <w:rsid w:val="004B34D6"/>
    <w:rsid w:val="004B6B2B"/>
    <w:rsid w:val="004C27EE"/>
    <w:rsid w:val="004C2966"/>
    <w:rsid w:val="004C2B76"/>
    <w:rsid w:val="004C31D1"/>
    <w:rsid w:val="004C33BE"/>
    <w:rsid w:val="004C3FC0"/>
    <w:rsid w:val="004C4628"/>
    <w:rsid w:val="004C5CEA"/>
    <w:rsid w:val="004C7270"/>
    <w:rsid w:val="004C7CEB"/>
    <w:rsid w:val="004D06E0"/>
    <w:rsid w:val="004D10F7"/>
    <w:rsid w:val="004D2C54"/>
    <w:rsid w:val="004D3A97"/>
    <w:rsid w:val="004D4A38"/>
    <w:rsid w:val="004E011C"/>
    <w:rsid w:val="004E05AB"/>
    <w:rsid w:val="004E0B71"/>
    <w:rsid w:val="004E0C8E"/>
    <w:rsid w:val="004E114A"/>
    <w:rsid w:val="004E1A26"/>
    <w:rsid w:val="004E34FE"/>
    <w:rsid w:val="004E6A0E"/>
    <w:rsid w:val="004F0378"/>
    <w:rsid w:val="004F7F95"/>
    <w:rsid w:val="00500FBB"/>
    <w:rsid w:val="005019F0"/>
    <w:rsid w:val="005032AE"/>
    <w:rsid w:val="00503D0C"/>
    <w:rsid w:val="00505143"/>
    <w:rsid w:val="005057D2"/>
    <w:rsid w:val="00506E8B"/>
    <w:rsid w:val="005076A2"/>
    <w:rsid w:val="00510E58"/>
    <w:rsid w:val="00511812"/>
    <w:rsid w:val="00511BA2"/>
    <w:rsid w:val="0051228B"/>
    <w:rsid w:val="00524E40"/>
    <w:rsid w:val="0052529D"/>
    <w:rsid w:val="0052565A"/>
    <w:rsid w:val="00530D37"/>
    <w:rsid w:val="00532A5E"/>
    <w:rsid w:val="00532BF9"/>
    <w:rsid w:val="005351AA"/>
    <w:rsid w:val="005364ED"/>
    <w:rsid w:val="005403AC"/>
    <w:rsid w:val="005406C1"/>
    <w:rsid w:val="00542BFF"/>
    <w:rsid w:val="00550DF5"/>
    <w:rsid w:val="00554210"/>
    <w:rsid w:val="00557114"/>
    <w:rsid w:val="00560B07"/>
    <w:rsid w:val="00560C6A"/>
    <w:rsid w:val="00561DD7"/>
    <w:rsid w:val="00562580"/>
    <w:rsid w:val="00562682"/>
    <w:rsid w:val="00563438"/>
    <w:rsid w:val="0056516E"/>
    <w:rsid w:val="005672DE"/>
    <w:rsid w:val="00567F2C"/>
    <w:rsid w:val="00570943"/>
    <w:rsid w:val="0057647F"/>
    <w:rsid w:val="00580645"/>
    <w:rsid w:val="00581118"/>
    <w:rsid w:val="00583A04"/>
    <w:rsid w:val="005841BF"/>
    <w:rsid w:val="00584565"/>
    <w:rsid w:val="00585488"/>
    <w:rsid w:val="00585523"/>
    <w:rsid w:val="00585792"/>
    <w:rsid w:val="00590251"/>
    <w:rsid w:val="005906C3"/>
    <w:rsid w:val="00590EFB"/>
    <w:rsid w:val="00592BDD"/>
    <w:rsid w:val="00593704"/>
    <w:rsid w:val="005A0481"/>
    <w:rsid w:val="005A0C2F"/>
    <w:rsid w:val="005A1FB1"/>
    <w:rsid w:val="005A2084"/>
    <w:rsid w:val="005A2163"/>
    <w:rsid w:val="005A3756"/>
    <w:rsid w:val="005A3AD8"/>
    <w:rsid w:val="005A48F1"/>
    <w:rsid w:val="005B121B"/>
    <w:rsid w:val="005B1EFD"/>
    <w:rsid w:val="005B23D9"/>
    <w:rsid w:val="005B261B"/>
    <w:rsid w:val="005B2BDA"/>
    <w:rsid w:val="005B3019"/>
    <w:rsid w:val="005B76DC"/>
    <w:rsid w:val="005C2E71"/>
    <w:rsid w:val="005C6A1D"/>
    <w:rsid w:val="005C712A"/>
    <w:rsid w:val="005C743C"/>
    <w:rsid w:val="005D2188"/>
    <w:rsid w:val="005D255E"/>
    <w:rsid w:val="005D27BE"/>
    <w:rsid w:val="005E483B"/>
    <w:rsid w:val="005E6048"/>
    <w:rsid w:val="005F06F7"/>
    <w:rsid w:val="005F5D9D"/>
    <w:rsid w:val="005F755E"/>
    <w:rsid w:val="005F7904"/>
    <w:rsid w:val="006000E5"/>
    <w:rsid w:val="00600253"/>
    <w:rsid w:val="006037A1"/>
    <w:rsid w:val="0060418E"/>
    <w:rsid w:val="006041C3"/>
    <w:rsid w:val="00605589"/>
    <w:rsid w:val="00606122"/>
    <w:rsid w:val="00611510"/>
    <w:rsid w:val="00611709"/>
    <w:rsid w:val="00611B9B"/>
    <w:rsid w:val="00614EEC"/>
    <w:rsid w:val="00616D9C"/>
    <w:rsid w:val="006177CC"/>
    <w:rsid w:val="00620031"/>
    <w:rsid w:val="006222F5"/>
    <w:rsid w:val="00622D56"/>
    <w:rsid w:val="006237A5"/>
    <w:rsid w:val="00624CAD"/>
    <w:rsid w:val="00627D06"/>
    <w:rsid w:val="00630237"/>
    <w:rsid w:val="00630A4E"/>
    <w:rsid w:val="006334CC"/>
    <w:rsid w:val="00634E02"/>
    <w:rsid w:val="006410DA"/>
    <w:rsid w:val="00646CFD"/>
    <w:rsid w:val="0064759C"/>
    <w:rsid w:val="00647CB8"/>
    <w:rsid w:val="006506F7"/>
    <w:rsid w:val="00650BA2"/>
    <w:rsid w:val="00650CB6"/>
    <w:rsid w:val="00655C7B"/>
    <w:rsid w:val="00661FBD"/>
    <w:rsid w:val="00662D1D"/>
    <w:rsid w:val="00663248"/>
    <w:rsid w:val="00664A10"/>
    <w:rsid w:val="006662E2"/>
    <w:rsid w:val="006701ED"/>
    <w:rsid w:val="00671981"/>
    <w:rsid w:val="00672531"/>
    <w:rsid w:val="00672EFA"/>
    <w:rsid w:val="00672F39"/>
    <w:rsid w:val="006734DD"/>
    <w:rsid w:val="00673D62"/>
    <w:rsid w:val="00674898"/>
    <w:rsid w:val="00675A9D"/>
    <w:rsid w:val="00675AA1"/>
    <w:rsid w:val="00676F25"/>
    <w:rsid w:val="00680712"/>
    <w:rsid w:val="00681E4B"/>
    <w:rsid w:val="00684A14"/>
    <w:rsid w:val="00684A38"/>
    <w:rsid w:val="00685DA8"/>
    <w:rsid w:val="00685EC9"/>
    <w:rsid w:val="00692018"/>
    <w:rsid w:val="006921EE"/>
    <w:rsid w:val="006935E8"/>
    <w:rsid w:val="00696EC9"/>
    <w:rsid w:val="006A013C"/>
    <w:rsid w:val="006A4F71"/>
    <w:rsid w:val="006B0045"/>
    <w:rsid w:val="006B07E9"/>
    <w:rsid w:val="006B448D"/>
    <w:rsid w:val="006B5857"/>
    <w:rsid w:val="006B6A78"/>
    <w:rsid w:val="006C06F0"/>
    <w:rsid w:val="006C0CD1"/>
    <w:rsid w:val="006C27D8"/>
    <w:rsid w:val="006C3043"/>
    <w:rsid w:val="006C3A88"/>
    <w:rsid w:val="006C4BDD"/>
    <w:rsid w:val="006D1793"/>
    <w:rsid w:val="006D1A3E"/>
    <w:rsid w:val="006D2CE1"/>
    <w:rsid w:val="006D2FD3"/>
    <w:rsid w:val="006D4CBF"/>
    <w:rsid w:val="006D62E4"/>
    <w:rsid w:val="006E0593"/>
    <w:rsid w:val="006E0647"/>
    <w:rsid w:val="006E31F7"/>
    <w:rsid w:val="006E34F5"/>
    <w:rsid w:val="006E38AA"/>
    <w:rsid w:val="006E4595"/>
    <w:rsid w:val="006E4697"/>
    <w:rsid w:val="006E5BFF"/>
    <w:rsid w:val="006E6C67"/>
    <w:rsid w:val="006E729E"/>
    <w:rsid w:val="006F0660"/>
    <w:rsid w:val="006F1B3D"/>
    <w:rsid w:val="006F4266"/>
    <w:rsid w:val="006F436E"/>
    <w:rsid w:val="006F6A14"/>
    <w:rsid w:val="007020B3"/>
    <w:rsid w:val="00703B6A"/>
    <w:rsid w:val="007048CF"/>
    <w:rsid w:val="00705C9F"/>
    <w:rsid w:val="00706180"/>
    <w:rsid w:val="00710210"/>
    <w:rsid w:val="00710CFF"/>
    <w:rsid w:val="00712A94"/>
    <w:rsid w:val="007136C4"/>
    <w:rsid w:val="00715893"/>
    <w:rsid w:val="00715901"/>
    <w:rsid w:val="00716E73"/>
    <w:rsid w:val="0072023A"/>
    <w:rsid w:val="007223F0"/>
    <w:rsid w:val="0072349B"/>
    <w:rsid w:val="007237F7"/>
    <w:rsid w:val="0072638E"/>
    <w:rsid w:val="00730734"/>
    <w:rsid w:val="00733272"/>
    <w:rsid w:val="00734243"/>
    <w:rsid w:val="00734DB0"/>
    <w:rsid w:val="00740928"/>
    <w:rsid w:val="00740930"/>
    <w:rsid w:val="007418E6"/>
    <w:rsid w:val="00742FC0"/>
    <w:rsid w:val="00742FFD"/>
    <w:rsid w:val="007459D9"/>
    <w:rsid w:val="00745AA2"/>
    <w:rsid w:val="0075233E"/>
    <w:rsid w:val="0075618B"/>
    <w:rsid w:val="0076154F"/>
    <w:rsid w:val="007622EC"/>
    <w:rsid w:val="0076334C"/>
    <w:rsid w:val="00764247"/>
    <w:rsid w:val="00766054"/>
    <w:rsid w:val="00770773"/>
    <w:rsid w:val="0077088A"/>
    <w:rsid w:val="007718B6"/>
    <w:rsid w:val="0077418F"/>
    <w:rsid w:val="00781D6C"/>
    <w:rsid w:val="007828FC"/>
    <w:rsid w:val="00784AAA"/>
    <w:rsid w:val="0078616D"/>
    <w:rsid w:val="007878AC"/>
    <w:rsid w:val="00787A82"/>
    <w:rsid w:val="00790DBF"/>
    <w:rsid w:val="00790DF4"/>
    <w:rsid w:val="0079232D"/>
    <w:rsid w:val="00793125"/>
    <w:rsid w:val="00794CF0"/>
    <w:rsid w:val="00795040"/>
    <w:rsid w:val="007A15A0"/>
    <w:rsid w:val="007A234D"/>
    <w:rsid w:val="007A280C"/>
    <w:rsid w:val="007A3DC2"/>
    <w:rsid w:val="007A6D7A"/>
    <w:rsid w:val="007A732B"/>
    <w:rsid w:val="007A7998"/>
    <w:rsid w:val="007B1524"/>
    <w:rsid w:val="007B36FC"/>
    <w:rsid w:val="007B3732"/>
    <w:rsid w:val="007C05AB"/>
    <w:rsid w:val="007C3A99"/>
    <w:rsid w:val="007C4321"/>
    <w:rsid w:val="007C54F6"/>
    <w:rsid w:val="007D11F9"/>
    <w:rsid w:val="007D301A"/>
    <w:rsid w:val="007D571E"/>
    <w:rsid w:val="007D63A4"/>
    <w:rsid w:val="007D7C0A"/>
    <w:rsid w:val="007E0D38"/>
    <w:rsid w:val="007E19C7"/>
    <w:rsid w:val="007E265B"/>
    <w:rsid w:val="007E6838"/>
    <w:rsid w:val="007F13E3"/>
    <w:rsid w:val="007F3EE1"/>
    <w:rsid w:val="007F4BCA"/>
    <w:rsid w:val="007F500A"/>
    <w:rsid w:val="007F562D"/>
    <w:rsid w:val="00801245"/>
    <w:rsid w:val="00801321"/>
    <w:rsid w:val="0080569E"/>
    <w:rsid w:val="00806451"/>
    <w:rsid w:val="00807510"/>
    <w:rsid w:val="008118F8"/>
    <w:rsid w:val="008121B9"/>
    <w:rsid w:val="00812C57"/>
    <w:rsid w:val="00815173"/>
    <w:rsid w:val="008155BE"/>
    <w:rsid w:val="008155F1"/>
    <w:rsid w:val="008210C4"/>
    <w:rsid w:val="008218E9"/>
    <w:rsid w:val="00821C33"/>
    <w:rsid w:val="00822A37"/>
    <w:rsid w:val="00824384"/>
    <w:rsid w:val="00826C4B"/>
    <w:rsid w:val="00827BFD"/>
    <w:rsid w:val="008319D1"/>
    <w:rsid w:val="00831B0A"/>
    <w:rsid w:val="00832987"/>
    <w:rsid w:val="0083763F"/>
    <w:rsid w:val="008405D3"/>
    <w:rsid w:val="00840B95"/>
    <w:rsid w:val="00841F23"/>
    <w:rsid w:val="00842CC5"/>
    <w:rsid w:val="00843E21"/>
    <w:rsid w:val="00846F56"/>
    <w:rsid w:val="008544D5"/>
    <w:rsid w:val="008556FD"/>
    <w:rsid w:val="008618D0"/>
    <w:rsid w:val="00861B17"/>
    <w:rsid w:val="00871225"/>
    <w:rsid w:val="00871A8E"/>
    <w:rsid w:val="00876561"/>
    <w:rsid w:val="00876B0C"/>
    <w:rsid w:val="008813F3"/>
    <w:rsid w:val="00881B86"/>
    <w:rsid w:val="00887FA5"/>
    <w:rsid w:val="0089082D"/>
    <w:rsid w:val="008969C3"/>
    <w:rsid w:val="00897F21"/>
    <w:rsid w:val="008A0784"/>
    <w:rsid w:val="008A1A47"/>
    <w:rsid w:val="008A399B"/>
    <w:rsid w:val="008A6B27"/>
    <w:rsid w:val="008A7823"/>
    <w:rsid w:val="008A7C4D"/>
    <w:rsid w:val="008B126E"/>
    <w:rsid w:val="008B1957"/>
    <w:rsid w:val="008B537F"/>
    <w:rsid w:val="008C014A"/>
    <w:rsid w:val="008C0872"/>
    <w:rsid w:val="008C1045"/>
    <w:rsid w:val="008C477D"/>
    <w:rsid w:val="008C646E"/>
    <w:rsid w:val="008D0336"/>
    <w:rsid w:val="008D29BE"/>
    <w:rsid w:val="008D446B"/>
    <w:rsid w:val="008D6C1B"/>
    <w:rsid w:val="008E1355"/>
    <w:rsid w:val="008E169F"/>
    <w:rsid w:val="008E39A9"/>
    <w:rsid w:val="008F2AEC"/>
    <w:rsid w:val="008F3E35"/>
    <w:rsid w:val="008F633D"/>
    <w:rsid w:val="008F7F58"/>
    <w:rsid w:val="00901A59"/>
    <w:rsid w:val="009036EC"/>
    <w:rsid w:val="009043E8"/>
    <w:rsid w:val="00910B86"/>
    <w:rsid w:val="0091226E"/>
    <w:rsid w:val="0091248F"/>
    <w:rsid w:val="0091264E"/>
    <w:rsid w:val="00913238"/>
    <w:rsid w:val="0091387E"/>
    <w:rsid w:val="00915315"/>
    <w:rsid w:val="00916A79"/>
    <w:rsid w:val="0092209B"/>
    <w:rsid w:val="00923367"/>
    <w:rsid w:val="0093184C"/>
    <w:rsid w:val="00932950"/>
    <w:rsid w:val="00932A6A"/>
    <w:rsid w:val="00934291"/>
    <w:rsid w:val="00935D6B"/>
    <w:rsid w:val="00936792"/>
    <w:rsid w:val="00941510"/>
    <w:rsid w:val="00942BBE"/>
    <w:rsid w:val="00946460"/>
    <w:rsid w:val="009477F1"/>
    <w:rsid w:val="00950524"/>
    <w:rsid w:val="00950B37"/>
    <w:rsid w:val="00952639"/>
    <w:rsid w:val="0095423D"/>
    <w:rsid w:val="0095543F"/>
    <w:rsid w:val="00960616"/>
    <w:rsid w:val="00961E80"/>
    <w:rsid w:val="00964C0F"/>
    <w:rsid w:val="00967F8A"/>
    <w:rsid w:val="00973F3D"/>
    <w:rsid w:val="009745FF"/>
    <w:rsid w:val="00975E29"/>
    <w:rsid w:val="00980297"/>
    <w:rsid w:val="00985825"/>
    <w:rsid w:val="00992F80"/>
    <w:rsid w:val="009A025D"/>
    <w:rsid w:val="009A1042"/>
    <w:rsid w:val="009A1568"/>
    <w:rsid w:val="009A15CC"/>
    <w:rsid w:val="009A1704"/>
    <w:rsid w:val="009A50A7"/>
    <w:rsid w:val="009A51EC"/>
    <w:rsid w:val="009A6A91"/>
    <w:rsid w:val="009B1AE6"/>
    <w:rsid w:val="009B2DF4"/>
    <w:rsid w:val="009B3773"/>
    <w:rsid w:val="009B408D"/>
    <w:rsid w:val="009B4C61"/>
    <w:rsid w:val="009B630F"/>
    <w:rsid w:val="009B74DE"/>
    <w:rsid w:val="009C03D3"/>
    <w:rsid w:val="009C20DF"/>
    <w:rsid w:val="009C4D99"/>
    <w:rsid w:val="009C76CD"/>
    <w:rsid w:val="009D1F84"/>
    <w:rsid w:val="009D2384"/>
    <w:rsid w:val="009E033D"/>
    <w:rsid w:val="009E044E"/>
    <w:rsid w:val="009E0491"/>
    <w:rsid w:val="009E1459"/>
    <w:rsid w:val="009E1D00"/>
    <w:rsid w:val="009E1F33"/>
    <w:rsid w:val="009E226A"/>
    <w:rsid w:val="009E3FCF"/>
    <w:rsid w:val="009E4167"/>
    <w:rsid w:val="009E486B"/>
    <w:rsid w:val="009E60C8"/>
    <w:rsid w:val="009E61F2"/>
    <w:rsid w:val="009E6A1C"/>
    <w:rsid w:val="009E6D90"/>
    <w:rsid w:val="009E7C59"/>
    <w:rsid w:val="009F1761"/>
    <w:rsid w:val="009F2449"/>
    <w:rsid w:val="009F2BD2"/>
    <w:rsid w:val="009F4254"/>
    <w:rsid w:val="009F4853"/>
    <w:rsid w:val="009F7F5E"/>
    <w:rsid w:val="00A00051"/>
    <w:rsid w:val="00A00616"/>
    <w:rsid w:val="00A05F1F"/>
    <w:rsid w:val="00A06278"/>
    <w:rsid w:val="00A10940"/>
    <w:rsid w:val="00A121E9"/>
    <w:rsid w:val="00A12BDB"/>
    <w:rsid w:val="00A12D2B"/>
    <w:rsid w:val="00A12FD9"/>
    <w:rsid w:val="00A1385C"/>
    <w:rsid w:val="00A143DD"/>
    <w:rsid w:val="00A149A3"/>
    <w:rsid w:val="00A17285"/>
    <w:rsid w:val="00A21156"/>
    <w:rsid w:val="00A217C6"/>
    <w:rsid w:val="00A22881"/>
    <w:rsid w:val="00A2535A"/>
    <w:rsid w:val="00A26F7D"/>
    <w:rsid w:val="00A27BFB"/>
    <w:rsid w:val="00A27C17"/>
    <w:rsid w:val="00A30E6A"/>
    <w:rsid w:val="00A3136D"/>
    <w:rsid w:val="00A33925"/>
    <w:rsid w:val="00A36744"/>
    <w:rsid w:val="00A44E29"/>
    <w:rsid w:val="00A46230"/>
    <w:rsid w:val="00A47017"/>
    <w:rsid w:val="00A500EE"/>
    <w:rsid w:val="00A53D77"/>
    <w:rsid w:val="00A548D3"/>
    <w:rsid w:val="00A57E44"/>
    <w:rsid w:val="00A60C02"/>
    <w:rsid w:val="00A63107"/>
    <w:rsid w:val="00A636B7"/>
    <w:rsid w:val="00A63AF7"/>
    <w:rsid w:val="00A660FC"/>
    <w:rsid w:val="00A701F7"/>
    <w:rsid w:val="00A746CC"/>
    <w:rsid w:val="00A75DD7"/>
    <w:rsid w:val="00A82211"/>
    <w:rsid w:val="00A827F2"/>
    <w:rsid w:val="00A9035D"/>
    <w:rsid w:val="00A939E7"/>
    <w:rsid w:val="00A93FAD"/>
    <w:rsid w:val="00A9422E"/>
    <w:rsid w:val="00A95978"/>
    <w:rsid w:val="00A9753C"/>
    <w:rsid w:val="00A976B5"/>
    <w:rsid w:val="00AA0A95"/>
    <w:rsid w:val="00AA0AEA"/>
    <w:rsid w:val="00AA423C"/>
    <w:rsid w:val="00AA6F4F"/>
    <w:rsid w:val="00AA7B53"/>
    <w:rsid w:val="00AA7EA9"/>
    <w:rsid w:val="00AB01F0"/>
    <w:rsid w:val="00AB2B8F"/>
    <w:rsid w:val="00AC084B"/>
    <w:rsid w:val="00AC097C"/>
    <w:rsid w:val="00AC179A"/>
    <w:rsid w:val="00AC1E26"/>
    <w:rsid w:val="00AC6AE5"/>
    <w:rsid w:val="00AC6FD9"/>
    <w:rsid w:val="00AC78D2"/>
    <w:rsid w:val="00AD166D"/>
    <w:rsid w:val="00AD38A0"/>
    <w:rsid w:val="00AD3BD9"/>
    <w:rsid w:val="00AD3DB1"/>
    <w:rsid w:val="00AD65CC"/>
    <w:rsid w:val="00AD6C01"/>
    <w:rsid w:val="00AD7D6D"/>
    <w:rsid w:val="00AE0D16"/>
    <w:rsid w:val="00AE21A8"/>
    <w:rsid w:val="00AE32BC"/>
    <w:rsid w:val="00AE35AC"/>
    <w:rsid w:val="00AE63A5"/>
    <w:rsid w:val="00AF1A79"/>
    <w:rsid w:val="00AF1D37"/>
    <w:rsid w:val="00AF28AF"/>
    <w:rsid w:val="00AF2FDF"/>
    <w:rsid w:val="00AF352B"/>
    <w:rsid w:val="00AF3EAD"/>
    <w:rsid w:val="00AF558A"/>
    <w:rsid w:val="00AF64DE"/>
    <w:rsid w:val="00B11169"/>
    <w:rsid w:val="00B14E2E"/>
    <w:rsid w:val="00B158F2"/>
    <w:rsid w:val="00B15F1A"/>
    <w:rsid w:val="00B1625F"/>
    <w:rsid w:val="00B175F8"/>
    <w:rsid w:val="00B21B14"/>
    <w:rsid w:val="00B2579C"/>
    <w:rsid w:val="00B25FD4"/>
    <w:rsid w:val="00B30DD0"/>
    <w:rsid w:val="00B31339"/>
    <w:rsid w:val="00B33B21"/>
    <w:rsid w:val="00B34EE6"/>
    <w:rsid w:val="00B350C4"/>
    <w:rsid w:val="00B36605"/>
    <w:rsid w:val="00B36702"/>
    <w:rsid w:val="00B41B25"/>
    <w:rsid w:val="00B43379"/>
    <w:rsid w:val="00B4378E"/>
    <w:rsid w:val="00B43C4B"/>
    <w:rsid w:val="00B4460D"/>
    <w:rsid w:val="00B47C4A"/>
    <w:rsid w:val="00B50C60"/>
    <w:rsid w:val="00B51FCA"/>
    <w:rsid w:val="00B54D7B"/>
    <w:rsid w:val="00B568EF"/>
    <w:rsid w:val="00B60501"/>
    <w:rsid w:val="00B63D6C"/>
    <w:rsid w:val="00B64B72"/>
    <w:rsid w:val="00B653D2"/>
    <w:rsid w:val="00B72FF0"/>
    <w:rsid w:val="00B776D5"/>
    <w:rsid w:val="00B83D9B"/>
    <w:rsid w:val="00B84B9C"/>
    <w:rsid w:val="00B85E7C"/>
    <w:rsid w:val="00B92A8E"/>
    <w:rsid w:val="00B92BB9"/>
    <w:rsid w:val="00B92C3D"/>
    <w:rsid w:val="00B93F76"/>
    <w:rsid w:val="00B950B3"/>
    <w:rsid w:val="00B96025"/>
    <w:rsid w:val="00BA0F1D"/>
    <w:rsid w:val="00BA164D"/>
    <w:rsid w:val="00BA4AD6"/>
    <w:rsid w:val="00BA4C3E"/>
    <w:rsid w:val="00BA5314"/>
    <w:rsid w:val="00BA5EEC"/>
    <w:rsid w:val="00BA6B67"/>
    <w:rsid w:val="00BA7E24"/>
    <w:rsid w:val="00BB12A5"/>
    <w:rsid w:val="00BB4626"/>
    <w:rsid w:val="00BB48B9"/>
    <w:rsid w:val="00BB7B01"/>
    <w:rsid w:val="00BB7BDA"/>
    <w:rsid w:val="00BC2627"/>
    <w:rsid w:val="00BC3447"/>
    <w:rsid w:val="00BC44AB"/>
    <w:rsid w:val="00BC6FB4"/>
    <w:rsid w:val="00BD40E2"/>
    <w:rsid w:val="00BD43FA"/>
    <w:rsid w:val="00BD5392"/>
    <w:rsid w:val="00BD5860"/>
    <w:rsid w:val="00BD68E4"/>
    <w:rsid w:val="00BE074F"/>
    <w:rsid w:val="00BE14D3"/>
    <w:rsid w:val="00BE50DF"/>
    <w:rsid w:val="00BE57C4"/>
    <w:rsid w:val="00BE6BE7"/>
    <w:rsid w:val="00BF0F43"/>
    <w:rsid w:val="00BF100F"/>
    <w:rsid w:val="00BF139B"/>
    <w:rsid w:val="00BF4010"/>
    <w:rsid w:val="00BF4E91"/>
    <w:rsid w:val="00BF51CD"/>
    <w:rsid w:val="00C0153A"/>
    <w:rsid w:val="00C01AC4"/>
    <w:rsid w:val="00C02652"/>
    <w:rsid w:val="00C03E81"/>
    <w:rsid w:val="00C066F0"/>
    <w:rsid w:val="00C0799C"/>
    <w:rsid w:val="00C11A18"/>
    <w:rsid w:val="00C15A3C"/>
    <w:rsid w:val="00C17164"/>
    <w:rsid w:val="00C20D46"/>
    <w:rsid w:val="00C24672"/>
    <w:rsid w:val="00C24F46"/>
    <w:rsid w:val="00C26B25"/>
    <w:rsid w:val="00C30A6C"/>
    <w:rsid w:val="00C325C6"/>
    <w:rsid w:val="00C33386"/>
    <w:rsid w:val="00C3571F"/>
    <w:rsid w:val="00C35A26"/>
    <w:rsid w:val="00C37DD5"/>
    <w:rsid w:val="00C4130C"/>
    <w:rsid w:val="00C45A0B"/>
    <w:rsid w:val="00C45AD3"/>
    <w:rsid w:val="00C46BE8"/>
    <w:rsid w:val="00C505AD"/>
    <w:rsid w:val="00C512BC"/>
    <w:rsid w:val="00C53C1D"/>
    <w:rsid w:val="00C54F79"/>
    <w:rsid w:val="00C61DE2"/>
    <w:rsid w:val="00C62804"/>
    <w:rsid w:val="00C6409C"/>
    <w:rsid w:val="00C6460F"/>
    <w:rsid w:val="00C654F9"/>
    <w:rsid w:val="00C67A1F"/>
    <w:rsid w:val="00C67BCD"/>
    <w:rsid w:val="00C70833"/>
    <w:rsid w:val="00C736A9"/>
    <w:rsid w:val="00C77751"/>
    <w:rsid w:val="00C816B1"/>
    <w:rsid w:val="00C81FB3"/>
    <w:rsid w:val="00C901D8"/>
    <w:rsid w:val="00C9254D"/>
    <w:rsid w:val="00C945D5"/>
    <w:rsid w:val="00C95A54"/>
    <w:rsid w:val="00C97279"/>
    <w:rsid w:val="00C97A75"/>
    <w:rsid w:val="00CA2501"/>
    <w:rsid w:val="00CA4349"/>
    <w:rsid w:val="00CB2E76"/>
    <w:rsid w:val="00CC1250"/>
    <w:rsid w:val="00CC143B"/>
    <w:rsid w:val="00CC1E9E"/>
    <w:rsid w:val="00CC29E0"/>
    <w:rsid w:val="00CC39AA"/>
    <w:rsid w:val="00CC695E"/>
    <w:rsid w:val="00CD3F55"/>
    <w:rsid w:val="00CE113D"/>
    <w:rsid w:val="00CE3468"/>
    <w:rsid w:val="00CE6396"/>
    <w:rsid w:val="00CE6C47"/>
    <w:rsid w:val="00CF0672"/>
    <w:rsid w:val="00CF684D"/>
    <w:rsid w:val="00CF6B51"/>
    <w:rsid w:val="00CF7F88"/>
    <w:rsid w:val="00D018E8"/>
    <w:rsid w:val="00D01CBF"/>
    <w:rsid w:val="00D04336"/>
    <w:rsid w:val="00D05A3B"/>
    <w:rsid w:val="00D0668E"/>
    <w:rsid w:val="00D06C07"/>
    <w:rsid w:val="00D11CA6"/>
    <w:rsid w:val="00D15318"/>
    <w:rsid w:val="00D2083B"/>
    <w:rsid w:val="00D20AF3"/>
    <w:rsid w:val="00D23E5B"/>
    <w:rsid w:val="00D25E00"/>
    <w:rsid w:val="00D32A51"/>
    <w:rsid w:val="00D32AFC"/>
    <w:rsid w:val="00D33416"/>
    <w:rsid w:val="00D35608"/>
    <w:rsid w:val="00D36C48"/>
    <w:rsid w:val="00D375C3"/>
    <w:rsid w:val="00D42650"/>
    <w:rsid w:val="00D4346F"/>
    <w:rsid w:val="00D43EDE"/>
    <w:rsid w:val="00D449B2"/>
    <w:rsid w:val="00D52036"/>
    <w:rsid w:val="00D60A78"/>
    <w:rsid w:val="00D623D3"/>
    <w:rsid w:val="00D648DB"/>
    <w:rsid w:val="00D65A6F"/>
    <w:rsid w:val="00D707E3"/>
    <w:rsid w:val="00D70DED"/>
    <w:rsid w:val="00D71FCF"/>
    <w:rsid w:val="00D72CCE"/>
    <w:rsid w:val="00D73131"/>
    <w:rsid w:val="00D76F34"/>
    <w:rsid w:val="00D77AA2"/>
    <w:rsid w:val="00D804F8"/>
    <w:rsid w:val="00D80FD2"/>
    <w:rsid w:val="00D821F2"/>
    <w:rsid w:val="00D924B4"/>
    <w:rsid w:val="00DA19DF"/>
    <w:rsid w:val="00DA1B8B"/>
    <w:rsid w:val="00DB2A26"/>
    <w:rsid w:val="00DB530D"/>
    <w:rsid w:val="00DB6768"/>
    <w:rsid w:val="00DC0E10"/>
    <w:rsid w:val="00DC2162"/>
    <w:rsid w:val="00DC2642"/>
    <w:rsid w:val="00DC2FB2"/>
    <w:rsid w:val="00DC3C57"/>
    <w:rsid w:val="00DC3FF0"/>
    <w:rsid w:val="00DC4C0F"/>
    <w:rsid w:val="00DC5F53"/>
    <w:rsid w:val="00DC7DDA"/>
    <w:rsid w:val="00DD1E31"/>
    <w:rsid w:val="00DD1FB1"/>
    <w:rsid w:val="00DD28EB"/>
    <w:rsid w:val="00DD29A5"/>
    <w:rsid w:val="00DD3ADF"/>
    <w:rsid w:val="00DD59FD"/>
    <w:rsid w:val="00DD6B37"/>
    <w:rsid w:val="00DD6B9D"/>
    <w:rsid w:val="00DD7294"/>
    <w:rsid w:val="00DE0B18"/>
    <w:rsid w:val="00DE2DCB"/>
    <w:rsid w:val="00DE43C1"/>
    <w:rsid w:val="00DE7076"/>
    <w:rsid w:val="00DE726E"/>
    <w:rsid w:val="00DF3A4C"/>
    <w:rsid w:val="00DF415E"/>
    <w:rsid w:val="00DF42B2"/>
    <w:rsid w:val="00E00FBC"/>
    <w:rsid w:val="00E040E4"/>
    <w:rsid w:val="00E04BFA"/>
    <w:rsid w:val="00E066DC"/>
    <w:rsid w:val="00E07690"/>
    <w:rsid w:val="00E10B8F"/>
    <w:rsid w:val="00E12534"/>
    <w:rsid w:val="00E141C9"/>
    <w:rsid w:val="00E1431E"/>
    <w:rsid w:val="00E1469D"/>
    <w:rsid w:val="00E16F02"/>
    <w:rsid w:val="00E17D8C"/>
    <w:rsid w:val="00E17DC2"/>
    <w:rsid w:val="00E20E43"/>
    <w:rsid w:val="00E21D59"/>
    <w:rsid w:val="00E22ED4"/>
    <w:rsid w:val="00E2418D"/>
    <w:rsid w:val="00E24E7C"/>
    <w:rsid w:val="00E251F9"/>
    <w:rsid w:val="00E25259"/>
    <w:rsid w:val="00E2553B"/>
    <w:rsid w:val="00E271C1"/>
    <w:rsid w:val="00E3022E"/>
    <w:rsid w:val="00E3089E"/>
    <w:rsid w:val="00E33362"/>
    <w:rsid w:val="00E3394D"/>
    <w:rsid w:val="00E3441B"/>
    <w:rsid w:val="00E34F35"/>
    <w:rsid w:val="00E35630"/>
    <w:rsid w:val="00E357E7"/>
    <w:rsid w:val="00E37463"/>
    <w:rsid w:val="00E41F87"/>
    <w:rsid w:val="00E43996"/>
    <w:rsid w:val="00E47A4A"/>
    <w:rsid w:val="00E47BB2"/>
    <w:rsid w:val="00E523EF"/>
    <w:rsid w:val="00E528AB"/>
    <w:rsid w:val="00E52FF3"/>
    <w:rsid w:val="00E63A0A"/>
    <w:rsid w:val="00E65306"/>
    <w:rsid w:val="00E67840"/>
    <w:rsid w:val="00E75EED"/>
    <w:rsid w:val="00E7724D"/>
    <w:rsid w:val="00E77EF3"/>
    <w:rsid w:val="00E81CDE"/>
    <w:rsid w:val="00E82371"/>
    <w:rsid w:val="00E8294F"/>
    <w:rsid w:val="00E8352F"/>
    <w:rsid w:val="00E83614"/>
    <w:rsid w:val="00E84336"/>
    <w:rsid w:val="00E84572"/>
    <w:rsid w:val="00E86C6F"/>
    <w:rsid w:val="00E906FF"/>
    <w:rsid w:val="00E921BA"/>
    <w:rsid w:val="00E922DF"/>
    <w:rsid w:val="00E92F29"/>
    <w:rsid w:val="00E93A34"/>
    <w:rsid w:val="00E94E05"/>
    <w:rsid w:val="00E95145"/>
    <w:rsid w:val="00E95596"/>
    <w:rsid w:val="00E9719F"/>
    <w:rsid w:val="00E97234"/>
    <w:rsid w:val="00E977FC"/>
    <w:rsid w:val="00EA0D6C"/>
    <w:rsid w:val="00EA13DD"/>
    <w:rsid w:val="00EA166C"/>
    <w:rsid w:val="00EA4814"/>
    <w:rsid w:val="00EB03B4"/>
    <w:rsid w:val="00EB0859"/>
    <w:rsid w:val="00EB2D11"/>
    <w:rsid w:val="00EB4D63"/>
    <w:rsid w:val="00EB62D9"/>
    <w:rsid w:val="00EC0F1E"/>
    <w:rsid w:val="00EC427F"/>
    <w:rsid w:val="00EC524F"/>
    <w:rsid w:val="00EC52FF"/>
    <w:rsid w:val="00EC556C"/>
    <w:rsid w:val="00EC6545"/>
    <w:rsid w:val="00ED2D1C"/>
    <w:rsid w:val="00ED3E5F"/>
    <w:rsid w:val="00ED4051"/>
    <w:rsid w:val="00ED6F3A"/>
    <w:rsid w:val="00ED70FF"/>
    <w:rsid w:val="00ED7D65"/>
    <w:rsid w:val="00EE0934"/>
    <w:rsid w:val="00EE3284"/>
    <w:rsid w:val="00EE5B36"/>
    <w:rsid w:val="00EE68BB"/>
    <w:rsid w:val="00EE7F49"/>
    <w:rsid w:val="00EF04C2"/>
    <w:rsid w:val="00EF0DBC"/>
    <w:rsid w:val="00EF2A10"/>
    <w:rsid w:val="00EF431C"/>
    <w:rsid w:val="00EF43DF"/>
    <w:rsid w:val="00EF4EAF"/>
    <w:rsid w:val="00EF713C"/>
    <w:rsid w:val="00EF72AA"/>
    <w:rsid w:val="00EF74F6"/>
    <w:rsid w:val="00F048D1"/>
    <w:rsid w:val="00F05C5C"/>
    <w:rsid w:val="00F06D62"/>
    <w:rsid w:val="00F1112D"/>
    <w:rsid w:val="00F11197"/>
    <w:rsid w:val="00F12A7B"/>
    <w:rsid w:val="00F138C3"/>
    <w:rsid w:val="00F14FD2"/>
    <w:rsid w:val="00F152B7"/>
    <w:rsid w:val="00F1582C"/>
    <w:rsid w:val="00F15937"/>
    <w:rsid w:val="00F20971"/>
    <w:rsid w:val="00F22017"/>
    <w:rsid w:val="00F233D2"/>
    <w:rsid w:val="00F25139"/>
    <w:rsid w:val="00F254B5"/>
    <w:rsid w:val="00F27BD3"/>
    <w:rsid w:val="00F32BC3"/>
    <w:rsid w:val="00F36ADA"/>
    <w:rsid w:val="00F37E64"/>
    <w:rsid w:val="00F404D7"/>
    <w:rsid w:val="00F40632"/>
    <w:rsid w:val="00F42C87"/>
    <w:rsid w:val="00F4321B"/>
    <w:rsid w:val="00F452D6"/>
    <w:rsid w:val="00F4623F"/>
    <w:rsid w:val="00F464E5"/>
    <w:rsid w:val="00F50170"/>
    <w:rsid w:val="00F50734"/>
    <w:rsid w:val="00F50EFC"/>
    <w:rsid w:val="00F5293C"/>
    <w:rsid w:val="00F565B4"/>
    <w:rsid w:val="00F6301C"/>
    <w:rsid w:val="00F671EE"/>
    <w:rsid w:val="00F70E14"/>
    <w:rsid w:val="00F72057"/>
    <w:rsid w:val="00F72D47"/>
    <w:rsid w:val="00F737D0"/>
    <w:rsid w:val="00F76174"/>
    <w:rsid w:val="00F817CE"/>
    <w:rsid w:val="00F831B2"/>
    <w:rsid w:val="00F949F7"/>
    <w:rsid w:val="00F951E6"/>
    <w:rsid w:val="00F952EE"/>
    <w:rsid w:val="00F972B2"/>
    <w:rsid w:val="00FA208C"/>
    <w:rsid w:val="00FA5EF9"/>
    <w:rsid w:val="00FA78A2"/>
    <w:rsid w:val="00FB01B3"/>
    <w:rsid w:val="00FB099A"/>
    <w:rsid w:val="00FB1411"/>
    <w:rsid w:val="00FB3663"/>
    <w:rsid w:val="00FB3BFE"/>
    <w:rsid w:val="00FB73A1"/>
    <w:rsid w:val="00FB7607"/>
    <w:rsid w:val="00FC044D"/>
    <w:rsid w:val="00FC1EE3"/>
    <w:rsid w:val="00FC66E9"/>
    <w:rsid w:val="00FD3B16"/>
    <w:rsid w:val="00FD61F7"/>
    <w:rsid w:val="00FD627A"/>
    <w:rsid w:val="00FD6CE2"/>
    <w:rsid w:val="00FE00BF"/>
    <w:rsid w:val="00FE0A93"/>
    <w:rsid w:val="00FE4660"/>
    <w:rsid w:val="00FE71F5"/>
    <w:rsid w:val="00FF143A"/>
    <w:rsid w:val="00FF41CB"/>
    <w:rsid w:val="00FF54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A8DB9C8"/>
  <w15:docId w15:val="{00C70AA1-22A7-450F-9CC4-FF0003E5E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6702"/>
  </w:style>
  <w:style w:type="paragraph" w:styleId="Heading1">
    <w:name w:val="heading 1"/>
    <w:basedOn w:val="Normal"/>
    <w:next w:val="Normal"/>
    <w:link w:val="Heading1Char"/>
    <w:uiPriority w:val="9"/>
    <w:qFormat/>
    <w:rsid w:val="00B3670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1C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05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85DA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85DA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685DA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670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367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67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670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36702"/>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1F1C0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15173"/>
    <w:rPr>
      <w:color w:val="0563C1" w:themeColor="hyperlink"/>
      <w:u w:val="single"/>
    </w:rPr>
  </w:style>
  <w:style w:type="character" w:styleId="UnresolvedMention">
    <w:name w:val="Unresolved Mention"/>
    <w:basedOn w:val="DefaultParagraphFont"/>
    <w:uiPriority w:val="99"/>
    <w:semiHidden/>
    <w:unhideWhenUsed/>
    <w:rsid w:val="00815173"/>
    <w:rPr>
      <w:color w:val="605E5C"/>
      <w:shd w:val="clear" w:color="auto" w:fill="E1DFDD"/>
    </w:rPr>
  </w:style>
  <w:style w:type="character" w:styleId="FollowedHyperlink">
    <w:name w:val="FollowedHyperlink"/>
    <w:basedOn w:val="DefaultParagraphFont"/>
    <w:uiPriority w:val="99"/>
    <w:semiHidden/>
    <w:unhideWhenUsed/>
    <w:rsid w:val="00542BFF"/>
    <w:rPr>
      <w:color w:val="954F72" w:themeColor="followedHyperlink"/>
      <w:u w:val="single"/>
    </w:rPr>
  </w:style>
  <w:style w:type="paragraph" w:styleId="HTMLPreformatted">
    <w:name w:val="HTML Preformatted"/>
    <w:basedOn w:val="Normal"/>
    <w:link w:val="HTMLPreformattedChar"/>
    <w:uiPriority w:val="99"/>
    <w:unhideWhenUsed/>
    <w:rsid w:val="00416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16E06"/>
    <w:rPr>
      <w:rFonts w:ascii="Courier New" w:eastAsia="Times New Roman" w:hAnsi="Courier New" w:cs="Courier New"/>
      <w:sz w:val="20"/>
      <w:szCs w:val="20"/>
      <w:lang w:eastAsia="en-GB"/>
    </w:rPr>
  </w:style>
  <w:style w:type="character" w:customStyle="1" w:styleId="k">
    <w:name w:val="k"/>
    <w:basedOn w:val="DefaultParagraphFont"/>
    <w:rsid w:val="00416E06"/>
  </w:style>
  <w:style w:type="character" w:customStyle="1" w:styleId="nf">
    <w:name w:val="nf"/>
    <w:basedOn w:val="DefaultParagraphFont"/>
    <w:rsid w:val="00416E06"/>
  </w:style>
  <w:style w:type="character" w:customStyle="1" w:styleId="p">
    <w:name w:val="p"/>
    <w:basedOn w:val="DefaultParagraphFont"/>
    <w:rsid w:val="00416E06"/>
  </w:style>
  <w:style w:type="character" w:customStyle="1" w:styleId="n">
    <w:name w:val="n"/>
    <w:basedOn w:val="DefaultParagraphFont"/>
    <w:rsid w:val="00416E06"/>
  </w:style>
  <w:style w:type="character" w:customStyle="1" w:styleId="sd">
    <w:name w:val="sd"/>
    <w:basedOn w:val="DefaultParagraphFont"/>
    <w:rsid w:val="00416E06"/>
  </w:style>
  <w:style w:type="character" w:customStyle="1" w:styleId="c1">
    <w:name w:val="c1"/>
    <w:basedOn w:val="DefaultParagraphFont"/>
    <w:rsid w:val="00416E06"/>
  </w:style>
  <w:style w:type="character" w:customStyle="1" w:styleId="o">
    <w:name w:val="o"/>
    <w:basedOn w:val="DefaultParagraphFont"/>
    <w:rsid w:val="00416E06"/>
  </w:style>
  <w:style w:type="character" w:customStyle="1" w:styleId="sa">
    <w:name w:val="sa"/>
    <w:basedOn w:val="DefaultParagraphFont"/>
    <w:rsid w:val="00416E06"/>
  </w:style>
  <w:style w:type="character" w:customStyle="1" w:styleId="s1">
    <w:name w:val="s1"/>
    <w:basedOn w:val="DefaultParagraphFont"/>
    <w:rsid w:val="00416E06"/>
  </w:style>
  <w:style w:type="character" w:customStyle="1" w:styleId="nb">
    <w:name w:val="nb"/>
    <w:basedOn w:val="DefaultParagraphFont"/>
    <w:rsid w:val="00416E06"/>
  </w:style>
  <w:style w:type="character" w:customStyle="1" w:styleId="ow">
    <w:name w:val="ow"/>
    <w:basedOn w:val="DefaultParagraphFont"/>
    <w:rsid w:val="00416E06"/>
  </w:style>
  <w:style w:type="character" w:customStyle="1" w:styleId="mi">
    <w:name w:val="mi"/>
    <w:basedOn w:val="DefaultParagraphFont"/>
    <w:rsid w:val="00416E06"/>
  </w:style>
  <w:style w:type="character" w:customStyle="1" w:styleId="Heading3Char">
    <w:name w:val="Heading 3 Char"/>
    <w:basedOn w:val="DefaultParagraphFont"/>
    <w:link w:val="Heading3"/>
    <w:uiPriority w:val="9"/>
    <w:rsid w:val="006E0593"/>
    <w:rPr>
      <w:rFonts w:asciiTheme="majorHAnsi" w:eastAsiaTheme="majorEastAsia" w:hAnsiTheme="majorHAnsi" w:cstheme="majorBidi"/>
      <w:color w:val="1F3763" w:themeColor="accent1" w:themeShade="7F"/>
      <w:sz w:val="24"/>
      <w:szCs w:val="24"/>
    </w:rPr>
  </w:style>
  <w:style w:type="character" w:customStyle="1" w:styleId="s2">
    <w:name w:val="s2"/>
    <w:basedOn w:val="DefaultParagraphFont"/>
    <w:rsid w:val="00E906FF"/>
  </w:style>
  <w:style w:type="character" w:customStyle="1" w:styleId="kn">
    <w:name w:val="kn"/>
    <w:basedOn w:val="DefaultParagraphFont"/>
    <w:rsid w:val="00246BBF"/>
  </w:style>
  <w:style w:type="character" w:customStyle="1" w:styleId="nn">
    <w:name w:val="nn"/>
    <w:basedOn w:val="DefaultParagraphFont"/>
    <w:rsid w:val="00246BBF"/>
  </w:style>
  <w:style w:type="table" w:styleId="TableGrid">
    <w:name w:val="Table Grid"/>
    <w:basedOn w:val="TableNormal"/>
    <w:uiPriority w:val="39"/>
    <w:rsid w:val="008A7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7C4D"/>
    <w:pPr>
      <w:ind w:left="720"/>
      <w:contextualSpacing/>
    </w:pPr>
  </w:style>
  <w:style w:type="paragraph" w:styleId="Header">
    <w:name w:val="header"/>
    <w:basedOn w:val="Normal"/>
    <w:link w:val="HeaderChar"/>
    <w:uiPriority w:val="99"/>
    <w:unhideWhenUsed/>
    <w:rsid w:val="006B44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448D"/>
  </w:style>
  <w:style w:type="paragraph" w:styleId="Footer">
    <w:name w:val="footer"/>
    <w:basedOn w:val="Normal"/>
    <w:link w:val="FooterChar"/>
    <w:uiPriority w:val="99"/>
    <w:unhideWhenUsed/>
    <w:rsid w:val="006B44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448D"/>
  </w:style>
  <w:style w:type="character" w:styleId="SubtleEmphasis">
    <w:name w:val="Subtle Emphasis"/>
    <w:basedOn w:val="DefaultParagraphFont"/>
    <w:uiPriority w:val="19"/>
    <w:qFormat/>
    <w:rsid w:val="00793125"/>
    <w:rPr>
      <w:i/>
      <w:iCs/>
      <w:color w:val="404040" w:themeColor="text1" w:themeTint="BF"/>
    </w:rPr>
  </w:style>
  <w:style w:type="paragraph" w:styleId="TOCHeading">
    <w:name w:val="TOC Heading"/>
    <w:basedOn w:val="Heading1"/>
    <w:next w:val="Normal"/>
    <w:uiPriority w:val="39"/>
    <w:unhideWhenUsed/>
    <w:qFormat/>
    <w:rsid w:val="00021C5A"/>
    <w:pPr>
      <w:outlineLvl w:val="9"/>
    </w:pPr>
    <w:rPr>
      <w:lang w:val="en-US"/>
    </w:rPr>
  </w:style>
  <w:style w:type="paragraph" w:styleId="TOC1">
    <w:name w:val="toc 1"/>
    <w:basedOn w:val="Normal"/>
    <w:next w:val="Normal"/>
    <w:autoRedefine/>
    <w:uiPriority w:val="39"/>
    <w:unhideWhenUsed/>
    <w:rsid w:val="00021C5A"/>
    <w:pPr>
      <w:spacing w:after="100"/>
    </w:pPr>
  </w:style>
  <w:style w:type="paragraph" w:styleId="TOC2">
    <w:name w:val="toc 2"/>
    <w:basedOn w:val="Normal"/>
    <w:next w:val="Normal"/>
    <w:autoRedefine/>
    <w:uiPriority w:val="39"/>
    <w:unhideWhenUsed/>
    <w:rsid w:val="00021C5A"/>
    <w:pPr>
      <w:spacing w:after="100"/>
      <w:ind w:left="220"/>
    </w:pPr>
  </w:style>
  <w:style w:type="paragraph" w:styleId="TOC3">
    <w:name w:val="toc 3"/>
    <w:basedOn w:val="Normal"/>
    <w:next w:val="Normal"/>
    <w:autoRedefine/>
    <w:uiPriority w:val="39"/>
    <w:unhideWhenUsed/>
    <w:rsid w:val="00021C5A"/>
    <w:pPr>
      <w:spacing w:after="100"/>
      <w:ind w:left="440"/>
    </w:pPr>
  </w:style>
  <w:style w:type="character" w:customStyle="1" w:styleId="Heading4Char">
    <w:name w:val="Heading 4 Char"/>
    <w:basedOn w:val="DefaultParagraphFont"/>
    <w:link w:val="Heading4"/>
    <w:uiPriority w:val="9"/>
    <w:rsid w:val="00685DA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85DA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85DA8"/>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DC0E1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A3756"/>
    <w:pPr>
      <w:spacing w:after="0"/>
    </w:pPr>
  </w:style>
  <w:style w:type="paragraph" w:styleId="Bibliography">
    <w:name w:val="Bibliography"/>
    <w:basedOn w:val="Normal"/>
    <w:next w:val="Normal"/>
    <w:uiPriority w:val="37"/>
    <w:unhideWhenUsed/>
    <w:rsid w:val="00F233D2"/>
    <w:pPr>
      <w:spacing w:after="0" w:line="240" w:lineRule="auto"/>
      <w:ind w:left="720" w:hanging="720"/>
    </w:pPr>
  </w:style>
  <w:style w:type="paragraph" w:styleId="NormalWeb">
    <w:name w:val="Normal (Web)"/>
    <w:basedOn w:val="Normal"/>
    <w:uiPriority w:val="99"/>
    <w:semiHidden/>
    <w:unhideWhenUsed/>
    <w:rsid w:val="0072638E"/>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pre">
    <w:name w:val="pre"/>
    <w:basedOn w:val="DefaultParagraphFont"/>
    <w:rsid w:val="0072638E"/>
  </w:style>
  <w:style w:type="character" w:customStyle="1" w:styleId="mo">
    <w:name w:val="mo"/>
    <w:basedOn w:val="DefaultParagraphFont"/>
    <w:rsid w:val="009E1D00"/>
  </w:style>
  <w:style w:type="character" w:customStyle="1" w:styleId="mn">
    <w:name w:val="mn"/>
    <w:basedOn w:val="DefaultParagraphFont"/>
    <w:rsid w:val="009E1D00"/>
  </w:style>
  <w:style w:type="character" w:customStyle="1" w:styleId="mtext">
    <w:name w:val="mtext"/>
    <w:basedOn w:val="DefaultParagraphFont"/>
    <w:rsid w:val="00A138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650480">
      <w:bodyDiv w:val="1"/>
      <w:marLeft w:val="0"/>
      <w:marRight w:val="0"/>
      <w:marTop w:val="0"/>
      <w:marBottom w:val="0"/>
      <w:divBdr>
        <w:top w:val="none" w:sz="0" w:space="0" w:color="auto"/>
        <w:left w:val="none" w:sz="0" w:space="0" w:color="auto"/>
        <w:bottom w:val="none" w:sz="0" w:space="0" w:color="auto"/>
        <w:right w:val="none" w:sz="0" w:space="0" w:color="auto"/>
      </w:divBdr>
    </w:div>
    <w:div w:id="80177770">
      <w:bodyDiv w:val="1"/>
      <w:marLeft w:val="0"/>
      <w:marRight w:val="0"/>
      <w:marTop w:val="0"/>
      <w:marBottom w:val="0"/>
      <w:divBdr>
        <w:top w:val="none" w:sz="0" w:space="0" w:color="auto"/>
        <w:left w:val="none" w:sz="0" w:space="0" w:color="auto"/>
        <w:bottom w:val="none" w:sz="0" w:space="0" w:color="auto"/>
        <w:right w:val="none" w:sz="0" w:space="0" w:color="auto"/>
      </w:divBdr>
    </w:div>
    <w:div w:id="214630540">
      <w:bodyDiv w:val="1"/>
      <w:marLeft w:val="0"/>
      <w:marRight w:val="0"/>
      <w:marTop w:val="0"/>
      <w:marBottom w:val="0"/>
      <w:divBdr>
        <w:top w:val="none" w:sz="0" w:space="0" w:color="auto"/>
        <w:left w:val="none" w:sz="0" w:space="0" w:color="auto"/>
        <w:bottom w:val="none" w:sz="0" w:space="0" w:color="auto"/>
        <w:right w:val="none" w:sz="0" w:space="0" w:color="auto"/>
      </w:divBdr>
    </w:div>
    <w:div w:id="313922923">
      <w:bodyDiv w:val="1"/>
      <w:marLeft w:val="0"/>
      <w:marRight w:val="0"/>
      <w:marTop w:val="0"/>
      <w:marBottom w:val="0"/>
      <w:divBdr>
        <w:top w:val="none" w:sz="0" w:space="0" w:color="auto"/>
        <w:left w:val="none" w:sz="0" w:space="0" w:color="auto"/>
        <w:bottom w:val="none" w:sz="0" w:space="0" w:color="auto"/>
        <w:right w:val="none" w:sz="0" w:space="0" w:color="auto"/>
      </w:divBdr>
    </w:div>
    <w:div w:id="455488284">
      <w:bodyDiv w:val="1"/>
      <w:marLeft w:val="0"/>
      <w:marRight w:val="0"/>
      <w:marTop w:val="0"/>
      <w:marBottom w:val="0"/>
      <w:divBdr>
        <w:top w:val="none" w:sz="0" w:space="0" w:color="auto"/>
        <w:left w:val="none" w:sz="0" w:space="0" w:color="auto"/>
        <w:bottom w:val="none" w:sz="0" w:space="0" w:color="auto"/>
        <w:right w:val="none" w:sz="0" w:space="0" w:color="auto"/>
      </w:divBdr>
    </w:div>
    <w:div w:id="790169332">
      <w:bodyDiv w:val="1"/>
      <w:marLeft w:val="0"/>
      <w:marRight w:val="0"/>
      <w:marTop w:val="0"/>
      <w:marBottom w:val="0"/>
      <w:divBdr>
        <w:top w:val="none" w:sz="0" w:space="0" w:color="auto"/>
        <w:left w:val="none" w:sz="0" w:space="0" w:color="auto"/>
        <w:bottom w:val="none" w:sz="0" w:space="0" w:color="auto"/>
        <w:right w:val="none" w:sz="0" w:space="0" w:color="auto"/>
      </w:divBdr>
    </w:div>
    <w:div w:id="856771818">
      <w:bodyDiv w:val="1"/>
      <w:marLeft w:val="0"/>
      <w:marRight w:val="0"/>
      <w:marTop w:val="0"/>
      <w:marBottom w:val="0"/>
      <w:divBdr>
        <w:top w:val="none" w:sz="0" w:space="0" w:color="auto"/>
        <w:left w:val="none" w:sz="0" w:space="0" w:color="auto"/>
        <w:bottom w:val="none" w:sz="0" w:space="0" w:color="auto"/>
        <w:right w:val="none" w:sz="0" w:space="0" w:color="auto"/>
      </w:divBdr>
    </w:div>
    <w:div w:id="1374773716">
      <w:bodyDiv w:val="1"/>
      <w:marLeft w:val="0"/>
      <w:marRight w:val="0"/>
      <w:marTop w:val="0"/>
      <w:marBottom w:val="0"/>
      <w:divBdr>
        <w:top w:val="none" w:sz="0" w:space="0" w:color="auto"/>
        <w:left w:val="none" w:sz="0" w:space="0" w:color="auto"/>
        <w:bottom w:val="none" w:sz="0" w:space="0" w:color="auto"/>
        <w:right w:val="none" w:sz="0" w:space="0" w:color="auto"/>
      </w:divBdr>
    </w:div>
    <w:div w:id="1613584789">
      <w:bodyDiv w:val="1"/>
      <w:marLeft w:val="0"/>
      <w:marRight w:val="0"/>
      <w:marTop w:val="0"/>
      <w:marBottom w:val="0"/>
      <w:divBdr>
        <w:top w:val="none" w:sz="0" w:space="0" w:color="auto"/>
        <w:left w:val="none" w:sz="0" w:space="0" w:color="auto"/>
        <w:bottom w:val="none" w:sz="0" w:space="0" w:color="auto"/>
        <w:right w:val="none" w:sz="0" w:space="0" w:color="auto"/>
      </w:divBdr>
    </w:div>
    <w:div w:id="1614173498">
      <w:bodyDiv w:val="1"/>
      <w:marLeft w:val="0"/>
      <w:marRight w:val="0"/>
      <w:marTop w:val="0"/>
      <w:marBottom w:val="0"/>
      <w:divBdr>
        <w:top w:val="none" w:sz="0" w:space="0" w:color="auto"/>
        <w:left w:val="none" w:sz="0" w:space="0" w:color="auto"/>
        <w:bottom w:val="none" w:sz="0" w:space="0" w:color="auto"/>
        <w:right w:val="none" w:sz="0" w:space="0" w:color="auto"/>
      </w:divBdr>
    </w:div>
    <w:div w:id="1710835333">
      <w:bodyDiv w:val="1"/>
      <w:marLeft w:val="0"/>
      <w:marRight w:val="0"/>
      <w:marTop w:val="0"/>
      <w:marBottom w:val="0"/>
      <w:divBdr>
        <w:top w:val="none" w:sz="0" w:space="0" w:color="auto"/>
        <w:left w:val="none" w:sz="0" w:space="0" w:color="auto"/>
        <w:bottom w:val="none" w:sz="0" w:space="0" w:color="auto"/>
        <w:right w:val="none" w:sz="0" w:space="0" w:color="auto"/>
      </w:divBdr>
    </w:div>
    <w:div w:id="1841584471">
      <w:bodyDiv w:val="1"/>
      <w:marLeft w:val="0"/>
      <w:marRight w:val="0"/>
      <w:marTop w:val="0"/>
      <w:marBottom w:val="0"/>
      <w:divBdr>
        <w:top w:val="none" w:sz="0" w:space="0" w:color="auto"/>
        <w:left w:val="none" w:sz="0" w:space="0" w:color="auto"/>
        <w:bottom w:val="none" w:sz="0" w:space="0" w:color="auto"/>
        <w:right w:val="none" w:sz="0" w:space="0" w:color="auto"/>
      </w:divBdr>
    </w:div>
    <w:div w:id="2126457666">
      <w:bodyDiv w:val="1"/>
      <w:marLeft w:val="0"/>
      <w:marRight w:val="0"/>
      <w:marTop w:val="0"/>
      <w:marBottom w:val="0"/>
      <w:divBdr>
        <w:top w:val="none" w:sz="0" w:space="0" w:color="auto"/>
        <w:left w:val="none" w:sz="0" w:space="0" w:color="auto"/>
        <w:bottom w:val="none" w:sz="0" w:space="0" w:color="auto"/>
        <w:right w:val="none" w:sz="0" w:space="0" w:color="auto"/>
      </w:divBdr>
    </w:div>
    <w:div w:id="213027631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117" Type="http://schemas.openxmlformats.org/officeDocument/2006/relationships/image" Target="media/image110.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12" Type="http://schemas.openxmlformats.org/officeDocument/2006/relationships/image" Target="media/image105.png"/><Relationship Id="rId16" Type="http://schemas.openxmlformats.org/officeDocument/2006/relationships/image" Target="media/image9.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113" Type="http://schemas.openxmlformats.org/officeDocument/2006/relationships/image" Target="media/image106.png"/><Relationship Id="rId118" Type="http://schemas.openxmlformats.org/officeDocument/2006/relationships/image" Target="media/image111.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16.png"/><Relationship Id="rId28" Type="http://schemas.openxmlformats.org/officeDocument/2006/relationships/image" Target="media/image21.png"/><Relationship Id="rId49" Type="http://schemas.openxmlformats.org/officeDocument/2006/relationships/image" Target="media/image42.png"/><Relationship Id="rId114" Type="http://schemas.openxmlformats.org/officeDocument/2006/relationships/image" Target="media/image107.png"/><Relationship Id="rId119" Type="http://schemas.openxmlformats.org/officeDocument/2006/relationships/fontTable" Target="fontTable.xml"/><Relationship Id="rId10" Type="http://schemas.openxmlformats.org/officeDocument/2006/relationships/image" Target="media/image3.gif"/><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120"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image" Target="media/image103.png"/><Relationship Id="rId115" Type="http://schemas.openxmlformats.org/officeDocument/2006/relationships/image" Target="media/image108.png"/><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1.png"/><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116" Type="http://schemas.openxmlformats.org/officeDocument/2006/relationships/image" Target="media/image109.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image" Target="media/image104.png"/><Relationship Id="rId15" Type="http://schemas.openxmlformats.org/officeDocument/2006/relationships/image" Target="media/image8.png"/><Relationship Id="rId36" Type="http://schemas.openxmlformats.org/officeDocument/2006/relationships/image" Target="media/image29.png"/><Relationship Id="rId57" Type="http://schemas.openxmlformats.org/officeDocument/2006/relationships/image" Target="media/image50.png"/><Relationship Id="rId106" Type="http://schemas.openxmlformats.org/officeDocument/2006/relationships/image" Target="media/image9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A95E7-7C75-40AD-929A-797D5B925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0</TotalTime>
  <Pages>47</Pages>
  <Words>8846</Words>
  <Characters>149974</Characters>
  <Application>Microsoft Office Word</Application>
  <DocSecurity>0</DocSecurity>
  <Lines>1249</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Mannepally</dc:creator>
  <cp:keywords/>
  <dc:description/>
  <cp:lastModifiedBy>Rahul Mannepally</cp:lastModifiedBy>
  <cp:revision>6</cp:revision>
  <dcterms:created xsi:type="dcterms:W3CDTF">2021-10-18T06:17:00Z</dcterms:created>
  <dcterms:modified xsi:type="dcterms:W3CDTF">2021-10-22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2iUL5tE4"/&gt;&lt;style id="http://www.zotero.org/styles/elsevier-harvard" hasBibliography="1" bibliographyStyleHasBeenSet="1"/&gt;&lt;prefs&gt;&lt;pref name="fieldType" value="Field"/&gt;&lt;/prefs&gt;&lt;/data&gt;</vt:lpwstr>
  </property>
</Properties>
</file>